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036492" w:rsidRDefault="00A45DCC" w:rsidP="00A45DCC">
      <w:pPr>
        <w:autoSpaceDE w:val="0"/>
        <w:autoSpaceDN w:val="0"/>
        <w:adjustRightInd w:val="0"/>
        <w:ind w:left="720" w:hanging="720"/>
        <w:jc w:val="center"/>
        <w:rPr>
          <w:sz w:val="28"/>
          <w:szCs w:val="28"/>
        </w:rPr>
      </w:pPr>
      <w:r w:rsidRPr="00036492">
        <w:rPr>
          <w:sz w:val="28"/>
          <w:szCs w:val="28"/>
        </w:rPr>
        <w:t xml:space="preserve">VIETNAM NATIONAL UNIVERSITY </w:t>
      </w:r>
      <w:r>
        <w:rPr>
          <w:sz w:val="28"/>
          <w:szCs w:val="28"/>
        </w:rPr>
        <w:t>OF</w:t>
      </w:r>
      <w:r w:rsidRPr="00036492">
        <w:rPr>
          <w:sz w:val="28"/>
          <w:szCs w:val="28"/>
        </w:rPr>
        <w:t xml:space="preserve"> HOCHIMINH CITY</w:t>
      </w:r>
    </w:p>
    <w:p w14:paraId="78B7C622" w14:textId="77777777" w:rsidR="00A45DCC" w:rsidRPr="00036492" w:rsidRDefault="00A45DCC" w:rsidP="00A45DCC">
      <w:pPr>
        <w:autoSpaceDE w:val="0"/>
        <w:autoSpaceDN w:val="0"/>
        <w:adjustRightInd w:val="0"/>
        <w:jc w:val="center"/>
        <w:rPr>
          <w:sz w:val="28"/>
          <w:szCs w:val="28"/>
        </w:rPr>
      </w:pPr>
      <w:r w:rsidRPr="00036492">
        <w:rPr>
          <w:sz w:val="28"/>
          <w:szCs w:val="28"/>
        </w:rPr>
        <w:t>THE INTERNATIONAL UNIVERSITY</w:t>
      </w:r>
    </w:p>
    <w:p w14:paraId="3D38F668" w14:textId="77777777" w:rsidR="00A45DCC" w:rsidRDefault="00A45DCC" w:rsidP="00A45DCC">
      <w:pPr>
        <w:autoSpaceDE w:val="0"/>
        <w:autoSpaceDN w:val="0"/>
        <w:adjustRightInd w:val="0"/>
        <w:jc w:val="center"/>
        <w:rPr>
          <w:sz w:val="28"/>
          <w:szCs w:val="28"/>
        </w:rPr>
      </w:pPr>
      <w:r w:rsidRPr="00036492">
        <w:rPr>
          <w:sz w:val="28"/>
          <w:szCs w:val="28"/>
        </w:rPr>
        <w:t xml:space="preserve">SCHOOL OF </w:t>
      </w:r>
      <w:r>
        <w:rPr>
          <w:sz w:val="28"/>
          <w:szCs w:val="28"/>
        </w:rPr>
        <w:t>COMPUTER SCIENCE AND ENGINEERING</w:t>
      </w:r>
    </w:p>
    <w:p w14:paraId="4D51D32A" w14:textId="77777777" w:rsidR="00A45DCC" w:rsidRDefault="00A45DCC" w:rsidP="00A45DCC">
      <w:pPr>
        <w:autoSpaceDE w:val="0"/>
        <w:autoSpaceDN w:val="0"/>
        <w:adjustRightInd w:val="0"/>
        <w:jc w:val="center"/>
        <w:rPr>
          <w:sz w:val="28"/>
          <w:szCs w:val="28"/>
        </w:rPr>
      </w:pPr>
    </w:p>
    <w:p w14:paraId="571ED4DD" w14:textId="77777777" w:rsidR="00A45DCC" w:rsidRDefault="00A45DCC" w:rsidP="00A45DCC">
      <w:pPr>
        <w:autoSpaceDE w:val="0"/>
        <w:autoSpaceDN w:val="0"/>
        <w:adjustRightInd w:val="0"/>
        <w:jc w:val="center"/>
        <w:rPr>
          <w:sz w:val="28"/>
          <w:szCs w:val="28"/>
        </w:rPr>
      </w:pPr>
    </w:p>
    <w:p w14:paraId="54D8FD9F" w14:textId="77777777" w:rsidR="00A45DCC" w:rsidRDefault="00960233" w:rsidP="00A45DCC">
      <w:pPr>
        <w:autoSpaceDE w:val="0"/>
        <w:autoSpaceDN w:val="0"/>
        <w:adjustRightInd w:val="0"/>
        <w:jc w:val="center"/>
      </w:pPr>
      <w:r>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036492" w:rsidRDefault="00A45DCC" w:rsidP="00A45DCC">
      <w:pPr>
        <w:autoSpaceDE w:val="0"/>
        <w:autoSpaceDN w:val="0"/>
        <w:adjustRightInd w:val="0"/>
        <w:jc w:val="center"/>
        <w:rPr>
          <w:sz w:val="28"/>
          <w:szCs w:val="28"/>
        </w:rPr>
      </w:pPr>
    </w:p>
    <w:p w14:paraId="6E70B323" w14:textId="71583426" w:rsidR="4364BEB3" w:rsidRDefault="4364BEB3" w:rsidP="4364BEB3">
      <w:pPr>
        <w:jc w:val="center"/>
        <w:rPr>
          <w:b/>
          <w:bCs/>
          <w:color w:val="000000" w:themeColor="text1"/>
          <w:sz w:val="28"/>
          <w:szCs w:val="28"/>
        </w:rPr>
      </w:pPr>
    </w:p>
    <w:p w14:paraId="1227AC66" w14:textId="3B667D9B" w:rsidR="3E1BD188" w:rsidRDefault="5320BCBB" w:rsidP="4364BEB3">
      <w:pPr>
        <w:jc w:val="center"/>
        <w:rPr>
          <w:b/>
          <w:bCs/>
          <w:color w:val="000000" w:themeColor="text1"/>
          <w:sz w:val="28"/>
          <w:szCs w:val="28"/>
        </w:rPr>
      </w:pPr>
      <w:r w:rsidRPr="3D355BCA">
        <w:rPr>
          <w:b/>
          <w:bCs/>
          <w:color w:val="000000" w:themeColor="text1"/>
          <w:sz w:val="28"/>
          <w:szCs w:val="28"/>
        </w:rPr>
        <w:t xml:space="preserve">AUTOMATIC </w:t>
      </w:r>
      <w:r w:rsidR="05F9AB55" w:rsidRPr="3D355BCA">
        <w:rPr>
          <w:b/>
          <w:bCs/>
          <w:color w:val="000000" w:themeColor="text1"/>
          <w:sz w:val="28"/>
          <w:szCs w:val="28"/>
        </w:rPr>
        <w:t>DOCUMENT SEGMENTATION AND SUMMARIZATION USING NLP-BASED METHODS</w:t>
      </w:r>
    </w:p>
    <w:p w14:paraId="692218C2" w14:textId="77777777" w:rsidR="00A45DCC" w:rsidRDefault="00A45DCC" w:rsidP="00A45DCC">
      <w:pPr>
        <w:autoSpaceDE w:val="0"/>
        <w:autoSpaceDN w:val="0"/>
        <w:adjustRightInd w:val="0"/>
        <w:jc w:val="center"/>
        <w:rPr>
          <w:sz w:val="28"/>
          <w:szCs w:val="28"/>
        </w:rPr>
      </w:pPr>
    </w:p>
    <w:p w14:paraId="6869D1B7" w14:textId="006DD323" w:rsidR="0F3C5920" w:rsidRDefault="542C57E0" w:rsidP="4364BEB3">
      <w:pPr>
        <w:spacing w:line="259" w:lineRule="auto"/>
        <w:jc w:val="center"/>
        <w:rPr>
          <w:sz w:val="28"/>
          <w:szCs w:val="28"/>
        </w:rPr>
      </w:pPr>
      <w:r w:rsidRPr="3D355BCA">
        <w:rPr>
          <w:sz w:val="28"/>
          <w:szCs w:val="28"/>
        </w:rPr>
        <w:t xml:space="preserve">Student name: Lương Trí </w:t>
      </w:r>
      <w:bookmarkStart w:id="0" w:name="_Int_WrGSxrxT"/>
      <w:r w:rsidRPr="3D355BCA">
        <w:rPr>
          <w:sz w:val="28"/>
          <w:szCs w:val="28"/>
        </w:rPr>
        <w:t>Vỹ</w:t>
      </w:r>
      <w:bookmarkEnd w:id="0"/>
      <w:r w:rsidR="6CDCEF95" w:rsidRPr="3D355BCA">
        <w:rPr>
          <w:sz w:val="28"/>
          <w:szCs w:val="28"/>
        </w:rPr>
        <w:t xml:space="preserve"> </w:t>
      </w:r>
      <w:r w:rsidR="753CA20D" w:rsidRPr="3D355BCA">
        <w:rPr>
          <w:sz w:val="28"/>
          <w:szCs w:val="28"/>
        </w:rPr>
        <w:t>(ITITIU</w:t>
      </w:r>
      <w:r w:rsidR="6CDCEF95" w:rsidRPr="3D355BCA">
        <w:rPr>
          <w:sz w:val="28"/>
          <w:szCs w:val="28"/>
        </w:rPr>
        <w:t>20359)</w:t>
      </w:r>
    </w:p>
    <w:p w14:paraId="4D9E4881" w14:textId="4AB278FF" w:rsidR="00A45DCC" w:rsidRPr="00036492" w:rsidRDefault="6CD8D7D7" w:rsidP="00A45DCC">
      <w:pPr>
        <w:autoSpaceDE w:val="0"/>
        <w:autoSpaceDN w:val="0"/>
        <w:adjustRightInd w:val="0"/>
        <w:jc w:val="center"/>
        <w:rPr>
          <w:sz w:val="28"/>
          <w:szCs w:val="28"/>
        </w:rPr>
      </w:pPr>
      <w:r w:rsidRPr="4364BEB3">
        <w:rPr>
          <w:sz w:val="28"/>
          <w:szCs w:val="28"/>
        </w:rPr>
        <w:t xml:space="preserve"> </w:t>
      </w:r>
      <w:r w:rsidR="6E2365E1" w:rsidRPr="4364BEB3">
        <w:rPr>
          <w:sz w:val="28"/>
          <w:szCs w:val="28"/>
        </w:rPr>
        <w:t>Advisor: Dr. Nguyễn Thị Thanh Sang</w:t>
      </w:r>
    </w:p>
    <w:p w14:paraId="4C5069CF" w14:textId="77777777" w:rsidR="00A45DCC" w:rsidRDefault="00A45DCC" w:rsidP="00A45DCC">
      <w:pPr>
        <w:autoSpaceDE w:val="0"/>
        <w:autoSpaceDN w:val="0"/>
        <w:adjustRightInd w:val="0"/>
        <w:jc w:val="center"/>
        <w:rPr>
          <w:sz w:val="28"/>
          <w:szCs w:val="28"/>
        </w:rPr>
      </w:pPr>
    </w:p>
    <w:p w14:paraId="43F80816" w14:textId="77777777" w:rsidR="00A45DCC" w:rsidRDefault="00A45DCC" w:rsidP="00A45DCC">
      <w:pPr>
        <w:autoSpaceDE w:val="0"/>
        <w:autoSpaceDN w:val="0"/>
        <w:adjustRightInd w:val="0"/>
        <w:jc w:val="center"/>
        <w:rPr>
          <w:sz w:val="28"/>
          <w:szCs w:val="28"/>
        </w:rPr>
      </w:pPr>
    </w:p>
    <w:p w14:paraId="1D5AFE53" w14:textId="77777777" w:rsidR="00A45DCC" w:rsidRDefault="00A45DCC" w:rsidP="00A45DCC">
      <w:pPr>
        <w:autoSpaceDE w:val="0"/>
        <w:autoSpaceDN w:val="0"/>
        <w:adjustRightInd w:val="0"/>
        <w:jc w:val="center"/>
        <w:rPr>
          <w:sz w:val="28"/>
          <w:szCs w:val="28"/>
        </w:rPr>
      </w:pPr>
    </w:p>
    <w:p w14:paraId="46DB70D2" w14:textId="77777777" w:rsidR="00A45DCC" w:rsidRDefault="00A45DCC" w:rsidP="00A45DCC">
      <w:pPr>
        <w:autoSpaceDE w:val="0"/>
        <w:autoSpaceDN w:val="0"/>
        <w:adjustRightInd w:val="0"/>
        <w:jc w:val="center"/>
        <w:rPr>
          <w:sz w:val="28"/>
          <w:szCs w:val="28"/>
        </w:rPr>
      </w:pPr>
    </w:p>
    <w:p w14:paraId="6B840ABE" w14:textId="77777777" w:rsidR="00A45DCC" w:rsidRDefault="00A45DCC" w:rsidP="00A45DCC">
      <w:pPr>
        <w:autoSpaceDE w:val="0"/>
        <w:autoSpaceDN w:val="0"/>
        <w:adjustRightInd w:val="0"/>
        <w:jc w:val="center"/>
        <w:rPr>
          <w:sz w:val="28"/>
          <w:szCs w:val="28"/>
        </w:rPr>
      </w:pPr>
      <w:r w:rsidRPr="00036492">
        <w:rPr>
          <w:sz w:val="28"/>
          <w:szCs w:val="28"/>
        </w:rPr>
        <w:t xml:space="preserve">A </w:t>
      </w:r>
      <w:r>
        <w:rPr>
          <w:sz w:val="28"/>
          <w:szCs w:val="28"/>
        </w:rPr>
        <w:t>t</w:t>
      </w:r>
      <w:r w:rsidRPr="00036492">
        <w:rPr>
          <w:sz w:val="28"/>
          <w:szCs w:val="28"/>
        </w:rPr>
        <w:t xml:space="preserve">hesis submitted to the School of </w:t>
      </w:r>
      <w:r>
        <w:rPr>
          <w:sz w:val="28"/>
          <w:szCs w:val="28"/>
        </w:rPr>
        <w:t>Computer Science and Engineering</w:t>
      </w:r>
    </w:p>
    <w:p w14:paraId="439D0ECA" w14:textId="66E83128" w:rsidR="00A45DCC" w:rsidRPr="00036492" w:rsidRDefault="00A45DCC" w:rsidP="00A45DCC">
      <w:pPr>
        <w:autoSpaceDE w:val="0"/>
        <w:autoSpaceDN w:val="0"/>
        <w:adjustRightInd w:val="0"/>
        <w:jc w:val="center"/>
        <w:rPr>
          <w:sz w:val="28"/>
          <w:szCs w:val="28"/>
        </w:rPr>
      </w:pPr>
      <w:r w:rsidRPr="00036492">
        <w:rPr>
          <w:sz w:val="28"/>
          <w:szCs w:val="28"/>
        </w:rPr>
        <w:t>in partial fulfillment</w:t>
      </w:r>
      <w:r>
        <w:rPr>
          <w:sz w:val="28"/>
          <w:szCs w:val="28"/>
        </w:rPr>
        <w:t xml:space="preserve"> </w:t>
      </w:r>
      <w:r w:rsidRPr="00036492">
        <w:rPr>
          <w:sz w:val="28"/>
          <w:szCs w:val="28"/>
        </w:rPr>
        <w:t xml:space="preserve">of the requirements for the degree of </w:t>
      </w:r>
      <w:r w:rsidRPr="00036492">
        <w:rPr>
          <w:sz w:val="28"/>
          <w:szCs w:val="28"/>
        </w:rPr>
        <w:br/>
        <w:t xml:space="preserve">Bachelor of </w:t>
      </w:r>
      <w:r>
        <w:rPr>
          <w:sz w:val="28"/>
          <w:szCs w:val="28"/>
        </w:rPr>
        <w:t>Computer Science</w:t>
      </w:r>
    </w:p>
    <w:p w14:paraId="7B4D2748" w14:textId="77777777" w:rsidR="00A45DCC" w:rsidRPr="00036492" w:rsidRDefault="00A45DCC" w:rsidP="00A45DCC">
      <w:pPr>
        <w:autoSpaceDE w:val="0"/>
        <w:autoSpaceDN w:val="0"/>
        <w:adjustRightInd w:val="0"/>
        <w:jc w:val="center"/>
        <w:rPr>
          <w:sz w:val="28"/>
          <w:szCs w:val="28"/>
        </w:rPr>
      </w:pPr>
    </w:p>
    <w:p w14:paraId="59E8F56F" w14:textId="77777777" w:rsidR="00A45DCC" w:rsidRDefault="00A45DCC" w:rsidP="00A45DCC">
      <w:pPr>
        <w:autoSpaceDE w:val="0"/>
        <w:autoSpaceDN w:val="0"/>
        <w:adjustRightInd w:val="0"/>
        <w:jc w:val="center"/>
        <w:rPr>
          <w:sz w:val="28"/>
          <w:szCs w:val="28"/>
        </w:rPr>
      </w:pPr>
    </w:p>
    <w:p w14:paraId="591C7BF7" w14:textId="77777777" w:rsidR="00A45DCC" w:rsidRDefault="00A45DCC" w:rsidP="00A45DCC">
      <w:pPr>
        <w:autoSpaceDE w:val="0"/>
        <w:autoSpaceDN w:val="0"/>
        <w:adjustRightInd w:val="0"/>
        <w:jc w:val="center"/>
        <w:rPr>
          <w:sz w:val="28"/>
          <w:szCs w:val="28"/>
        </w:rPr>
      </w:pPr>
    </w:p>
    <w:p w14:paraId="34CC8800" w14:textId="77777777" w:rsidR="00A45DCC" w:rsidRDefault="00A45DCC" w:rsidP="00A45DCC">
      <w:pPr>
        <w:autoSpaceDE w:val="0"/>
        <w:autoSpaceDN w:val="0"/>
        <w:adjustRightInd w:val="0"/>
        <w:jc w:val="center"/>
        <w:rPr>
          <w:sz w:val="28"/>
          <w:szCs w:val="28"/>
        </w:rPr>
      </w:pPr>
    </w:p>
    <w:p w14:paraId="258A369A" w14:textId="77777777" w:rsidR="00A45DCC" w:rsidRDefault="00A45DCC" w:rsidP="00A45DCC">
      <w:pPr>
        <w:autoSpaceDE w:val="0"/>
        <w:autoSpaceDN w:val="0"/>
        <w:adjustRightInd w:val="0"/>
        <w:jc w:val="center"/>
        <w:rPr>
          <w:sz w:val="28"/>
          <w:szCs w:val="28"/>
        </w:rPr>
      </w:pPr>
    </w:p>
    <w:p w14:paraId="425D7A2D" w14:textId="77777777" w:rsidR="00A45DCC" w:rsidRDefault="00A45DCC" w:rsidP="00A45DCC">
      <w:pPr>
        <w:autoSpaceDE w:val="0"/>
        <w:autoSpaceDN w:val="0"/>
        <w:adjustRightInd w:val="0"/>
        <w:jc w:val="center"/>
        <w:rPr>
          <w:sz w:val="28"/>
          <w:szCs w:val="28"/>
        </w:rPr>
      </w:pPr>
    </w:p>
    <w:p w14:paraId="1724EE16" w14:textId="77777777" w:rsidR="00A45DCC" w:rsidRDefault="00A45DCC" w:rsidP="00A45DCC">
      <w:pPr>
        <w:autoSpaceDE w:val="0"/>
        <w:autoSpaceDN w:val="0"/>
        <w:adjustRightInd w:val="0"/>
        <w:jc w:val="center"/>
        <w:rPr>
          <w:sz w:val="28"/>
          <w:szCs w:val="28"/>
        </w:rPr>
      </w:pPr>
    </w:p>
    <w:p w14:paraId="7ECE7E62" w14:textId="77777777" w:rsidR="00A45DCC" w:rsidRDefault="00A45DCC" w:rsidP="00A45DCC">
      <w:pPr>
        <w:autoSpaceDE w:val="0"/>
        <w:autoSpaceDN w:val="0"/>
        <w:adjustRightInd w:val="0"/>
        <w:jc w:val="center"/>
        <w:rPr>
          <w:sz w:val="28"/>
          <w:szCs w:val="28"/>
        </w:rPr>
      </w:pPr>
    </w:p>
    <w:p w14:paraId="52D35EE0" w14:textId="77777777" w:rsidR="00A45DCC" w:rsidRDefault="00A45DCC" w:rsidP="00A45DCC">
      <w:pPr>
        <w:autoSpaceDE w:val="0"/>
        <w:autoSpaceDN w:val="0"/>
        <w:adjustRightInd w:val="0"/>
        <w:jc w:val="center"/>
        <w:rPr>
          <w:sz w:val="28"/>
          <w:szCs w:val="28"/>
        </w:rPr>
      </w:pPr>
    </w:p>
    <w:p w14:paraId="5B283F2B" w14:textId="77777777" w:rsidR="00A45DCC" w:rsidRDefault="00A45DCC" w:rsidP="00A45DCC">
      <w:pPr>
        <w:autoSpaceDE w:val="0"/>
        <w:autoSpaceDN w:val="0"/>
        <w:adjustRightInd w:val="0"/>
        <w:jc w:val="center"/>
        <w:rPr>
          <w:sz w:val="28"/>
          <w:szCs w:val="28"/>
        </w:rPr>
      </w:pPr>
    </w:p>
    <w:p w14:paraId="320C2AB7" w14:textId="77777777" w:rsidR="00A45DCC" w:rsidRDefault="00A45DCC" w:rsidP="00A45DCC">
      <w:pPr>
        <w:autoSpaceDE w:val="0"/>
        <w:autoSpaceDN w:val="0"/>
        <w:adjustRightInd w:val="0"/>
        <w:jc w:val="center"/>
        <w:rPr>
          <w:sz w:val="28"/>
          <w:szCs w:val="28"/>
        </w:rPr>
      </w:pPr>
    </w:p>
    <w:p w14:paraId="17CF7D02" w14:textId="19DF391F" w:rsidR="006955E9" w:rsidRDefault="6CD8D7D7" w:rsidP="4364BEB3">
      <w:pPr>
        <w:jc w:val="center"/>
        <w:rPr>
          <w:sz w:val="28"/>
          <w:szCs w:val="28"/>
        </w:rPr>
      </w:pPr>
      <w:r w:rsidRPr="4364BEB3">
        <w:rPr>
          <w:sz w:val="28"/>
          <w:szCs w:val="28"/>
        </w:rPr>
        <w:t>Ho Chi Minh City, Vietnam</w:t>
      </w:r>
      <w:r w:rsidR="00A45DCC">
        <w:br/>
      </w:r>
      <w:r w:rsidR="00DA7114">
        <w:rPr>
          <w:sz w:val="28"/>
          <w:szCs w:val="28"/>
        </w:rPr>
        <w:t>July</w:t>
      </w:r>
      <w:r w:rsidR="21085CD6" w:rsidRPr="4364BEB3">
        <w:rPr>
          <w:sz w:val="28"/>
          <w:szCs w:val="28"/>
        </w:rPr>
        <w:t xml:space="preserve"> 2024</w:t>
      </w:r>
    </w:p>
    <w:p w14:paraId="40F7185F" w14:textId="77777777" w:rsidR="006955E9" w:rsidRDefault="006955E9">
      <w:pPr>
        <w:jc w:val="left"/>
        <w:rPr>
          <w:sz w:val="28"/>
          <w:szCs w:val="28"/>
        </w:rPr>
      </w:pPr>
      <w:r>
        <w:rPr>
          <w:sz w:val="28"/>
          <w:szCs w:val="28"/>
        </w:rPr>
        <w:br w:type="page"/>
      </w:r>
    </w:p>
    <w:p w14:paraId="4F7CF2A5" w14:textId="77777777" w:rsidR="00B35075" w:rsidRPr="00442561" w:rsidRDefault="00B35075" w:rsidP="4364BEB3">
      <w:pPr>
        <w:jc w:val="center"/>
        <w:rPr>
          <w:b/>
          <w:bCs/>
          <w:sz w:val="25"/>
          <w:szCs w:val="25"/>
        </w:rPr>
      </w:pPr>
    </w:p>
    <w:p w14:paraId="314DA696" w14:textId="639F9CA2" w:rsidR="00A45DCC" w:rsidRDefault="272B6ADE" w:rsidP="4364BEB3">
      <w:pPr>
        <w:autoSpaceDE w:val="0"/>
        <w:autoSpaceDN w:val="0"/>
        <w:adjustRightInd w:val="0"/>
        <w:jc w:val="center"/>
        <w:rPr>
          <w:b/>
          <w:bCs/>
          <w:color w:val="000000"/>
          <w:sz w:val="28"/>
          <w:szCs w:val="28"/>
        </w:rPr>
      </w:pPr>
      <w:r w:rsidRPr="3D355BCA">
        <w:rPr>
          <w:b/>
          <w:bCs/>
          <w:color w:val="000000" w:themeColor="text1"/>
          <w:sz w:val="28"/>
          <w:szCs w:val="28"/>
        </w:rPr>
        <w:t>AUTOMATIC DOCUMENT SEGMENTATION</w:t>
      </w:r>
      <w:r w:rsidR="3C3BA716" w:rsidRPr="3D355BCA">
        <w:rPr>
          <w:b/>
          <w:bCs/>
          <w:color w:val="000000" w:themeColor="text1"/>
          <w:sz w:val="28"/>
          <w:szCs w:val="28"/>
        </w:rPr>
        <w:t xml:space="preserve"> AND SUMMARIZATION USING NLP-BASED METHOD</w:t>
      </w:r>
    </w:p>
    <w:p w14:paraId="0AFC8EEE" w14:textId="77777777" w:rsidR="00A45DCC" w:rsidRDefault="00A45DCC" w:rsidP="00A45DCC">
      <w:pPr>
        <w:autoSpaceDE w:val="0"/>
        <w:autoSpaceDN w:val="0"/>
        <w:adjustRightInd w:val="0"/>
        <w:jc w:val="center"/>
        <w:rPr>
          <w:color w:val="000000"/>
          <w:sz w:val="28"/>
          <w:szCs w:val="28"/>
        </w:rPr>
      </w:pPr>
    </w:p>
    <w:p w14:paraId="1604010D" w14:textId="77777777" w:rsidR="00A45DCC" w:rsidRDefault="00A45DCC" w:rsidP="00A45DCC">
      <w:pPr>
        <w:autoSpaceDE w:val="0"/>
        <w:autoSpaceDN w:val="0"/>
        <w:adjustRightInd w:val="0"/>
        <w:jc w:val="center"/>
        <w:rPr>
          <w:color w:val="000000"/>
          <w:sz w:val="28"/>
          <w:szCs w:val="28"/>
        </w:rPr>
      </w:pPr>
    </w:p>
    <w:p w14:paraId="32A9193A" w14:textId="77777777" w:rsidR="00A45DCC" w:rsidRDefault="00A45DCC" w:rsidP="00A45DCC">
      <w:pPr>
        <w:autoSpaceDE w:val="0"/>
        <w:autoSpaceDN w:val="0"/>
        <w:adjustRightInd w:val="0"/>
        <w:jc w:val="center"/>
        <w:rPr>
          <w:color w:val="000000"/>
          <w:sz w:val="28"/>
          <w:szCs w:val="28"/>
        </w:rPr>
      </w:pPr>
    </w:p>
    <w:p w14:paraId="1C39A72E" w14:textId="77777777" w:rsidR="00A45DCC" w:rsidRDefault="00A45DCC" w:rsidP="00A45DCC">
      <w:pPr>
        <w:autoSpaceDE w:val="0"/>
        <w:autoSpaceDN w:val="0"/>
        <w:adjustRightInd w:val="0"/>
        <w:jc w:val="center"/>
        <w:rPr>
          <w:color w:val="000000"/>
          <w:sz w:val="28"/>
          <w:szCs w:val="28"/>
        </w:rPr>
      </w:pPr>
    </w:p>
    <w:p w14:paraId="6ACF52C5" w14:textId="77777777" w:rsidR="00A45DCC" w:rsidRDefault="00A45DCC" w:rsidP="00A45DCC">
      <w:pPr>
        <w:autoSpaceDE w:val="0"/>
        <w:autoSpaceDN w:val="0"/>
        <w:adjustRightInd w:val="0"/>
        <w:jc w:val="center"/>
        <w:rPr>
          <w:color w:val="000000"/>
          <w:sz w:val="28"/>
          <w:szCs w:val="28"/>
        </w:rPr>
      </w:pPr>
    </w:p>
    <w:p w14:paraId="4DB0A2F8" w14:textId="60FF4EEE" w:rsidR="6CD8D7D7" w:rsidRDefault="65F2A09D" w:rsidP="4364BEB3">
      <w:pPr>
        <w:spacing w:line="259" w:lineRule="auto"/>
        <w:ind w:left="3600"/>
        <w:jc w:val="left"/>
        <w:rPr>
          <w:color w:val="000000" w:themeColor="text1"/>
        </w:rPr>
      </w:pPr>
      <w:r w:rsidRPr="3D355BCA">
        <w:rPr>
          <w:color w:val="000000" w:themeColor="text1"/>
        </w:rPr>
        <w:t>APPROVED BY: _______________________________</w:t>
      </w:r>
      <w:bookmarkStart w:id="1" w:name="_Int_TsBZd1oW"/>
      <w:proofErr w:type="gramStart"/>
      <w:r w:rsidRPr="3D355BCA">
        <w:rPr>
          <w:color w:val="000000" w:themeColor="text1"/>
        </w:rPr>
        <w:t>_ ,</w:t>
      </w:r>
      <w:bookmarkEnd w:id="1"/>
      <w:proofErr w:type="gramEnd"/>
      <w:r w:rsidRPr="3D355BCA">
        <w:rPr>
          <w:color w:val="000000" w:themeColor="text1"/>
        </w:rPr>
        <w:t xml:space="preserve"> </w:t>
      </w:r>
      <w:r w:rsidR="6CD8D7D7">
        <w:br/>
      </w:r>
      <w:r w:rsidR="27DAD589" w:rsidRPr="3D355BCA">
        <w:rPr>
          <w:color w:val="000000" w:themeColor="text1"/>
        </w:rPr>
        <w:t>Dr. Nguyễn Thị Thanh Sang</w:t>
      </w:r>
    </w:p>
    <w:p w14:paraId="6130C6F8" w14:textId="77777777" w:rsidR="00A45DCC" w:rsidRDefault="00A45DCC" w:rsidP="00A45DCC">
      <w:pPr>
        <w:autoSpaceDE w:val="0"/>
        <w:autoSpaceDN w:val="0"/>
        <w:adjustRightInd w:val="0"/>
        <w:ind w:left="3600"/>
        <w:rPr>
          <w:color w:val="000000"/>
        </w:rPr>
      </w:pPr>
    </w:p>
    <w:p w14:paraId="274DF575" w14:textId="77777777" w:rsidR="00A45DCC" w:rsidRDefault="00A45DCC" w:rsidP="00A45DCC">
      <w:pPr>
        <w:autoSpaceDE w:val="0"/>
        <w:autoSpaceDN w:val="0"/>
        <w:adjustRightInd w:val="0"/>
        <w:ind w:left="3600"/>
        <w:rPr>
          <w:color w:val="000000"/>
        </w:rPr>
      </w:pPr>
    </w:p>
    <w:p w14:paraId="74CE496A"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28E36564" w14:textId="77777777" w:rsidR="00A45DCC" w:rsidRDefault="00A45DCC" w:rsidP="00A45DCC">
      <w:pPr>
        <w:autoSpaceDE w:val="0"/>
        <w:autoSpaceDN w:val="0"/>
        <w:adjustRightInd w:val="0"/>
        <w:ind w:left="3600"/>
        <w:rPr>
          <w:color w:val="000000"/>
        </w:rPr>
      </w:pPr>
    </w:p>
    <w:p w14:paraId="36B566CD" w14:textId="77777777" w:rsidR="00A45DCC" w:rsidRDefault="00A45DCC" w:rsidP="00A45DCC">
      <w:pPr>
        <w:autoSpaceDE w:val="0"/>
        <w:autoSpaceDN w:val="0"/>
        <w:adjustRightInd w:val="0"/>
        <w:ind w:left="3600"/>
        <w:rPr>
          <w:color w:val="000000"/>
        </w:rPr>
      </w:pPr>
    </w:p>
    <w:p w14:paraId="68358629"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6868BBDE" w14:textId="77777777" w:rsidR="00A45DCC" w:rsidRDefault="00A45DCC" w:rsidP="00A45DCC">
      <w:pPr>
        <w:autoSpaceDE w:val="0"/>
        <w:autoSpaceDN w:val="0"/>
        <w:adjustRightInd w:val="0"/>
        <w:ind w:left="3600"/>
        <w:rPr>
          <w:color w:val="000000"/>
        </w:rPr>
      </w:pPr>
    </w:p>
    <w:p w14:paraId="14FC1FD9" w14:textId="77777777" w:rsidR="00A45DCC" w:rsidRDefault="00A45DCC" w:rsidP="00A45DCC">
      <w:pPr>
        <w:autoSpaceDE w:val="0"/>
        <w:autoSpaceDN w:val="0"/>
        <w:adjustRightInd w:val="0"/>
        <w:ind w:left="3600"/>
        <w:rPr>
          <w:color w:val="000000"/>
        </w:rPr>
      </w:pPr>
    </w:p>
    <w:p w14:paraId="275E8666"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7056C43A" w14:textId="77777777" w:rsidR="00A45DCC" w:rsidRDefault="00A45DCC" w:rsidP="00A45DCC">
      <w:pPr>
        <w:autoSpaceDE w:val="0"/>
        <w:autoSpaceDN w:val="0"/>
        <w:adjustRightInd w:val="0"/>
        <w:ind w:left="3600"/>
        <w:rPr>
          <w:color w:val="000000"/>
        </w:rPr>
      </w:pPr>
    </w:p>
    <w:p w14:paraId="4BB2E8B8" w14:textId="77777777" w:rsidR="00A45DCC" w:rsidRDefault="00A45DCC" w:rsidP="00A45DCC">
      <w:pPr>
        <w:autoSpaceDE w:val="0"/>
        <w:autoSpaceDN w:val="0"/>
        <w:adjustRightInd w:val="0"/>
        <w:ind w:left="3600"/>
        <w:rPr>
          <w:color w:val="000000"/>
        </w:rPr>
      </w:pPr>
    </w:p>
    <w:p w14:paraId="2996BA3B" w14:textId="77777777" w:rsidR="00A45DCC" w:rsidRPr="00437683"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167325AE" w14:textId="77777777" w:rsidR="00A45DCC" w:rsidRDefault="00A45DCC" w:rsidP="00A45DCC">
      <w:pPr>
        <w:autoSpaceDE w:val="0"/>
        <w:autoSpaceDN w:val="0"/>
        <w:adjustRightInd w:val="0"/>
        <w:ind w:left="3600"/>
        <w:rPr>
          <w:color w:val="000000"/>
        </w:rPr>
      </w:pPr>
    </w:p>
    <w:p w14:paraId="5A79392F" w14:textId="77777777" w:rsidR="00A45DCC" w:rsidRPr="00437683" w:rsidRDefault="00A45DCC" w:rsidP="00A45DCC">
      <w:pPr>
        <w:autoSpaceDE w:val="0"/>
        <w:autoSpaceDN w:val="0"/>
        <w:adjustRightInd w:val="0"/>
        <w:ind w:left="3600"/>
        <w:rPr>
          <w:color w:val="000000"/>
        </w:rPr>
      </w:pPr>
    </w:p>
    <w:p w14:paraId="7793AA05" w14:textId="191CC780" w:rsidR="00A45DCC" w:rsidRDefault="00A45DCC" w:rsidP="00A45DCC">
      <w:pPr>
        <w:autoSpaceDE w:val="0"/>
        <w:autoSpaceDN w:val="0"/>
        <w:adjustRightInd w:val="0"/>
        <w:ind w:left="3600"/>
        <w:jc w:val="center"/>
        <w:rPr>
          <w:color w:val="000000"/>
        </w:rPr>
      </w:pPr>
      <w:r w:rsidRPr="00437683">
        <w:rPr>
          <w:color w:val="000000"/>
        </w:rPr>
        <w:t xml:space="preserve">THESIS COMMITTEE </w:t>
      </w:r>
      <w:r w:rsidRPr="00437683">
        <w:rPr>
          <w:color w:val="000000"/>
        </w:rPr>
        <w:br/>
      </w:r>
    </w:p>
    <w:p w14:paraId="76EE7BDF" w14:textId="77777777" w:rsidR="00A45DCC" w:rsidRDefault="00A45DCC" w:rsidP="00A45DCC">
      <w:pPr>
        <w:autoSpaceDE w:val="0"/>
        <w:autoSpaceDN w:val="0"/>
        <w:adjustRightInd w:val="0"/>
        <w:jc w:val="left"/>
        <w:rPr>
          <w:color w:val="000000"/>
        </w:rPr>
      </w:pPr>
    </w:p>
    <w:p w14:paraId="3613162B" w14:textId="77777777" w:rsidR="00A45DCC" w:rsidRDefault="00A45DCC" w:rsidP="00A45DCC">
      <w:pPr>
        <w:autoSpaceDE w:val="0"/>
        <w:autoSpaceDN w:val="0"/>
        <w:adjustRightInd w:val="0"/>
        <w:jc w:val="left"/>
        <w:rPr>
          <w:color w:val="000000"/>
        </w:rPr>
      </w:pPr>
    </w:p>
    <w:p w14:paraId="154648B7" w14:textId="77777777" w:rsidR="00A45DCC" w:rsidRDefault="00A45DCC" w:rsidP="00A45DCC">
      <w:pPr>
        <w:autoSpaceDE w:val="0"/>
        <w:autoSpaceDN w:val="0"/>
        <w:adjustRightInd w:val="0"/>
        <w:jc w:val="left"/>
        <w:rPr>
          <w:color w:val="000000"/>
        </w:rPr>
      </w:pPr>
    </w:p>
    <w:p w14:paraId="446046D5" w14:textId="77777777" w:rsidR="00A45DCC" w:rsidRDefault="00A45DCC" w:rsidP="00A45DCC">
      <w:pPr>
        <w:autoSpaceDE w:val="0"/>
        <w:autoSpaceDN w:val="0"/>
        <w:adjustRightInd w:val="0"/>
        <w:jc w:val="left"/>
        <w:rPr>
          <w:color w:val="000000"/>
        </w:rPr>
      </w:pPr>
    </w:p>
    <w:p w14:paraId="3C8A359E" w14:textId="77777777" w:rsidR="00A45DCC" w:rsidRDefault="00A45DCC" w:rsidP="00A45DCC">
      <w:pPr>
        <w:autoSpaceDE w:val="0"/>
        <w:autoSpaceDN w:val="0"/>
        <w:adjustRightInd w:val="0"/>
        <w:jc w:val="left"/>
        <w:rPr>
          <w:color w:val="000000"/>
        </w:rPr>
      </w:pPr>
    </w:p>
    <w:p w14:paraId="1D37B8E1" w14:textId="77777777" w:rsidR="00A45DCC" w:rsidRDefault="00A45DCC" w:rsidP="00A45DCC">
      <w:pPr>
        <w:autoSpaceDE w:val="0"/>
        <w:autoSpaceDN w:val="0"/>
        <w:adjustRightInd w:val="0"/>
        <w:jc w:val="left"/>
        <w:rPr>
          <w:color w:val="000000"/>
        </w:rPr>
      </w:pPr>
    </w:p>
    <w:p w14:paraId="7DBC5857" w14:textId="77777777" w:rsidR="00A45DCC" w:rsidRDefault="00A45DCC" w:rsidP="00A45DCC">
      <w:pPr>
        <w:autoSpaceDE w:val="0"/>
        <w:autoSpaceDN w:val="0"/>
        <w:adjustRightInd w:val="0"/>
        <w:jc w:val="left"/>
        <w:rPr>
          <w:color w:val="000000"/>
        </w:rPr>
      </w:pPr>
    </w:p>
    <w:p w14:paraId="3D96022F" w14:textId="77777777" w:rsidR="00A45DCC" w:rsidRDefault="00A45DCC" w:rsidP="00A45DCC">
      <w:pPr>
        <w:autoSpaceDE w:val="0"/>
        <w:autoSpaceDN w:val="0"/>
        <w:adjustRightInd w:val="0"/>
        <w:jc w:val="left"/>
        <w:rPr>
          <w:color w:val="000000"/>
        </w:rPr>
      </w:pPr>
    </w:p>
    <w:p w14:paraId="3EDE933A" w14:textId="77777777" w:rsidR="00A45DCC" w:rsidRDefault="00A45DCC" w:rsidP="00A45DCC">
      <w:pPr>
        <w:autoSpaceDE w:val="0"/>
        <w:autoSpaceDN w:val="0"/>
        <w:adjustRightInd w:val="0"/>
        <w:jc w:val="left"/>
        <w:rPr>
          <w:color w:val="000000"/>
        </w:rPr>
      </w:pPr>
    </w:p>
    <w:p w14:paraId="212281A4" w14:textId="7C9515B9" w:rsidR="4364BEB3" w:rsidRDefault="4364BEB3">
      <w:r>
        <w:br w:type="page"/>
      </w:r>
    </w:p>
    <w:p w14:paraId="1CE61D34" w14:textId="05B7AE9D" w:rsidR="00A45DCC" w:rsidRDefault="675A5C19" w:rsidP="007C575A">
      <w:pPr>
        <w:pStyle w:val="Heading1"/>
        <w:numPr>
          <w:ilvl w:val="0"/>
          <w:numId w:val="0"/>
        </w:numPr>
        <w:jc w:val="center"/>
      </w:pPr>
      <w:bookmarkStart w:id="2" w:name="_Toc514144956"/>
      <w:bookmarkStart w:id="3" w:name="_Toc169380917"/>
      <w:r>
        <w:lastRenderedPageBreak/>
        <w:t>A</w:t>
      </w:r>
      <w:r w:rsidR="27F29253">
        <w:t>CKNOWLEGMENTS</w:t>
      </w:r>
      <w:bookmarkEnd w:id="2"/>
      <w:bookmarkEnd w:id="3"/>
    </w:p>
    <w:p w14:paraId="51C3189B" w14:textId="77777777" w:rsidR="006744E0" w:rsidRPr="006744E0" w:rsidRDefault="006744E0" w:rsidP="006744E0"/>
    <w:p w14:paraId="42FB09D7" w14:textId="1993EC11" w:rsidR="00A45DCC" w:rsidRDefault="5FE965FF" w:rsidP="00A45DCC">
      <w:pPr>
        <w:autoSpaceDE w:val="0"/>
        <w:autoSpaceDN w:val="0"/>
        <w:adjustRightInd w:val="0"/>
        <w:spacing w:line="360" w:lineRule="auto"/>
        <w:rPr>
          <w:color w:val="000000" w:themeColor="text1"/>
          <w:sz w:val="28"/>
          <w:szCs w:val="28"/>
        </w:rPr>
      </w:pPr>
      <w:r w:rsidRPr="4364BEB3">
        <w:rPr>
          <w:color w:val="000000" w:themeColor="text1"/>
          <w:sz w:val="28"/>
          <w:szCs w:val="28"/>
        </w:rPr>
        <w:t xml:space="preserve">I would like to express my deepest gratitude towards Dr. Nguyễn Thị Thanh Sang </w:t>
      </w:r>
      <w:r w:rsidR="08C3612F" w:rsidRPr="4364BEB3">
        <w:rPr>
          <w:color w:val="000000" w:themeColor="text1"/>
          <w:sz w:val="28"/>
          <w:szCs w:val="28"/>
        </w:rPr>
        <w:t xml:space="preserve">for her support as the </w:t>
      </w:r>
      <w:r w:rsidR="06B84907" w:rsidRPr="4364BEB3">
        <w:rPr>
          <w:color w:val="000000" w:themeColor="text1"/>
          <w:sz w:val="28"/>
          <w:szCs w:val="28"/>
        </w:rPr>
        <w:t>advisor throughout the thesis. During th</w:t>
      </w:r>
      <w:r w:rsidR="1E490A6D" w:rsidRPr="4364BEB3">
        <w:rPr>
          <w:color w:val="000000" w:themeColor="text1"/>
          <w:sz w:val="28"/>
          <w:szCs w:val="28"/>
        </w:rPr>
        <w:t xml:space="preserve">e making of the project, her guidance </w:t>
      </w:r>
      <w:r w:rsidR="14909120" w:rsidRPr="4364BEB3">
        <w:rPr>
          <w:color w:val="000000" w:themeColor="text1"/>
          <w:sz w:val="28"/>
          <w:szCs w:val="28"/>
        </w:rPr>
        <w:t>helped</w:t>
      </w:r>
      <w:r w:rsidR="1E490A6D" w:rsidRPr="4364BEB3">
        <w:rPr>
          <w:color w:val="000000" w:themeColor="text1"/>
          <w:sz w:val="28"/>
          <w:szCs w:val="28"/>
        </w:rPr>
        <w:t xml:space="preserve"> </w:t>
      </w:r>
      <w:r w:rsidR="3336E0D4" w:rsidRPr="4364BEB3">
        <w:rPr>
          <w:color w:val="000000" w:themeColor="text1"/>
          <w:sz w:val="28"/>
          <w:szCs w:val="28"/>
        </w:rPr>
        <w:t>guide</w:t>
      </w:r>
      <w:r w:rsidR="1E490A6D" w:rsidRPr="4364BEB3">
        <w:rPr>
          <w:color w:val="000000" w:themeColor="text1"/>
          <w:sz w:val="28"/>
          <w:szCs w:val="28"/>
        </w:rPr>
        <w:t xml:space="preserve"> me toward the appropriate direction </w:t>
      </w:r>
      <w:r w:rsidR="39194516" w:rsidRPr="4364BEB3">
        <w:rPr>
          <w:color w:val="000000" w:themeColor="text1"/>
          <w:sz w:val="28"/>
          <w:szCs w:val="28"/>
        </w:rPr>
        <w:t xml:space="preserve">and not being </w:t>
      </w:r>
      <w:r w:rsidR="4459A85F" w:rsidRPr="4364BEB3">
        <w:rPr>
          <w:color w:val="000000" w:themeColor="text1"/>
          <w:sz w:val="28"/>
          <w:szCs w:val="28"/>
        </w:rPr>
        <w:t xml:space="preserve">lost </w:t>
      </w:r>
      <w:r w:rsidR="2BEF34BE" w:rsidRPr="4364BEB3">
        <w:rPr>
          <w:color w:val="000000" w:themeColor="text1"/>
          <w:sz w:val="28"/>
          <w:szCs w:val="28"/>
        </w:rPr>
        <w:t>throughout</w:t>
      </w:r>
      <w:r w:rsidR="4459A85F" w:rsidRPr="4364BEB3">
        <w:rPr>
          <w:color w:val="000000" w:themeColor="text1"/>
          <w:sz w:val="28"/>
          <w:szCs w:val="28"/>
        </w:rPr>
        <w:t xml:space="preserve"> </w:t>
      </w:r>
      <w:r w:rsidR="58823A12" w:rsidRPr="4364BEB3">
        <w:rPr>
          <w:color w:val="000000" w:themeColor="text1"/>
          <w:sz w:val="28"/>
          <w:szCs w:val="28"/>
        </w:rPr>
        <w:t xml:space="preserve">the </w:t>
      </w:r>
      <w:r w:rsidR="4459A85F" w:rsidRPr="4364BEB3">
        <w:rPr>
          <w:color w:val="000000" w:themeColor="text1"/>
          <w:sz w:val="28"/>
          <w:szCs w:val="28"/>
        </w:rPr>
        <w:t>researching</w:t>
      </w:r>
      <w:r w:rsidR="0514D241" w:rsidRPr="4364BEB3">
        <w:rPr>
          <w:color w:val="000000" w:themeColor="text1"/>
          <w:sz w:val="28"/>
          <w:szCs w:val="28"/>
        </w:rPr>
        <w:t xml:space="preserve"> process</w:t>
      </w:r>
      <w:r w:rsidR="51270840" w:rsidRPr="4364BEB3">
        <w:rPr>
          <w:color w:val="000000" w:themeColor="text1"/>
          <w:sz w:val="28"/>
          <w:szCs w:val="28"/>
        </w:rPr>
        <w:t xml:space="preserve">. </w:t>
      </w:r>
    </w:p>
    <w:p w14:paraId="5AF18F5B" w14:textId="77777777" w:rsidR="006744E0" w:rsidRDefault="006744E0" w:rsidP="00A45DCC">
      <w:pPr>
        <w:autoSpaceDE w:val="0"/>
        <w:autoSpaceDN w:val="0"/>
        <w:adjustRightInd w:val="0"/>
        <w:spacing w:line="360" w:lineRule="auto"/>
        <w:rPr>
          <w:color w:val="000000"/>
          <w:sz w:val="28"/>
          <w:szCs w:val="28"/>
        </w:rPr>
      </w:pPr>
    </w:p>
    <w:p w14:paraId="174ACBEC" w14:textId="12E45601" w:rsidR="70864A56" w:rsidRDefault="70864A56" w:rsidP="4364BEB3">
      <w:pPr>
        <w:spacing w:line="360" w:lineRule="auto"/>
        <w:rPr>
          <w:color w:val="000000" w:themeColor="text1"/>
          <w:sz w:val="28"/>
          <w:szCs w:val="28"/>
        </w:rPr>
      </w:pPr>
      <w:r w:rsidRPr="4364BEB3">
        <w:rPr>
          <w:color w:val="000000" w:themeColor="text1"/>
          <w:sz w:val="28"/>
          <w:szCs w:val="28"/>
        </w:rPr>
        <w:t xml:space="preserve">Additionally, it is with deep appreciation that </w:t>
      </w:r>
      <w:r w:rsidR="03260F3C" w:rsidRPr="4364BEB3">
        <w:rPr>
          <w:color w:val="000000" w:themeColor="text1"/>
          <w:sz w:val="28"/>
          <w:szCs w:val="28"/>
        </w:rPr>
        <w:t>I would like to acknowledge my family’s support during this project.</w:t>
      </w:r>
      <w:r w:rsidR="77D00F61" w:rsidRPr="4364BEB3">
        <w:rPr>
          <w:color w:val="000000" w:themeColor="text1"/>
          <w:sz w:val="28"/>
          <w:szCs w:val="28"/>
        </w:rPr>
        <w:t xml:space="preserve"> Without my family’s presence, I would have lacked the necessary </w:t>
      </w:r>
      <w:r w:rsidR="300E5E2F" w:rsidRPr="4364BEB3">
        <w:rPr>
          <w:color w:val="000000" w:themeColor="text1"/>
          <w:sz w:val="28"/>
          <w:szCs w:val="28"/>
        </w:rPr>
        <w:t xml:space="preserve">motivation to further develop and complete this project. </w:t>
      </w:r>
    </w:p>
    <w:p w14:paraId="6B21BA10" w14:textId="17D88935" w:rsidR="4364BEB3" w:rsidRDefault="4364BEB3">
      <w:r>
        <w:br w:type="page"/>
      </w:r>
    </w:p>
    <w:p w14:paraId="22BDEC85" w14:textId="042C71CB" w:rsidR="27F29253" w:rsidRDefault="27F29253" w:rsidP="007C575A">
      <w:pPr>
        <w:pStyle w:val="Heading1"/>
        <w:numPr>
          <w:ilvl w:val="0"/>
          <w:numId w:val="0"/>
        </w:numPr>
      </w:pPr>
      <w:bookmarkStart w:id="4" w:name="_Toc514144957"/>
      <w:bookmarkStart w:id="5" w:name="_Toc169380918"/>
      <w:r>
        <w:lastRenderedPageBreak/>
        <w:t>TABLE OF CONTENTS</w:t>
      </w:r>
      <w:bookmarkEnd w:id="4"/>
      <w:bookmarkEnd w:id="5"/>
    </w:p>
    <w:p w14:paraId="5CAA9421" w14:textId="77777777" w:rsidR="00BA7590" w:rsidRPr="00BA7590" w:rsidRDefault="00BA7590" w:rsidP="00BA7590"/>
    <w:sdt>
      <w:sdtPr>
        <w:id w:val="560263857"/>
        <w:docPartObj>
          <w:docPartGallery w:val="Table of Contents"/>
          <w:docPartUnique/>
        </w:docPartObj>
      </w:sdtPr>
      <w:sdtContent>
        <w:p w14:paraId="2AC59EA5" w14:textId="765A43B9" w:rsidR="00BC24E4" w:rsidRDefault="4364BEB3">
          <w:pPr>
            <w:pStyle w:val="TOC1"/>
            <w:rPr>
              <w:rFonts w:asciiTheme="minorHAnsi" w:eastAsiaTheme="minorEastAsia" w:hAnsiTheme="minorHAnsi" w:cstheme="minorBidi"/>
              <w:noProof/>
              <w:kern w:val="2"/>
              <w14:ligatures w14:val="standardContextual"/>
            </w:rPr>
          </w:pPr>
          <w:r>
            <w:fldChar w:fldCharType="begin"/>
          </w:r>
          <w:r>
            <w:instrText>TOC \o \z \u \h</w:instrText>
          </w:r>
          <w:r>
            <w:fldChar w:fldCharType="separate"/>
          </w:r>
          <w:hyperlink w:anchor="_Toc169380917" w:history="1">
            <w:r w:rsidR="00BC24E4" w:rsidRPr="008E2065">
              <w:rPr>
                <w:rStyle w:val="Hyperlink"/>
                <w:noProof/>
              </w:rPr>
              <w:t>ACKNOWLEGMENTS</w:t>
            </w:r>
            <w:r w:rsidR="00BC24E4">
              <w:rPr>
                <w:noProof/>
                <w:webHidden/>
              </w:rPr>
              <w:tab/>
            </w:r>
            <w:r w:rsidR="00BC24E4">
              <w:rPr>
                <w:noProof/>
                <w:webHidden/>
              </w:rPr>
              <w:fldChar w:fldCharType="begin"/>
            </w:r>
            <w:r w:rsidR="00BC24E4">
              <w:rPr>
                <w:noProof/>
                <w:webHidden/>
              </w:rPr>
              <w:instrText xml:space="preserve"> PAGEREF _Toc169380917 \h </w:instrText>
            </w:r>
            <w:r w:rsidR="00BC24E4">
              <w:rPr>
                <w:noProof/>
                <w:webHidden/>
              </w:rPr>
            </w:r>
            <w:r w:rsidR="00BC24E4">
              <w:rPr>
                <w:noProof/>
                <w:webHidden/>
              </w:rPr>
              <w:fldChar w:fldCharType="separate"/>
            </w:r>
            <w:r w:rsidR="00490D4B">
              <w:rPr>
                <w:noProof/>
                <w:webHidden/>
              </w:rPr>
              <w:t>3</w:t>
            </w:r>
            <w:r w:rsidR="00BC24E4">
              <w:rPr>
                <w:noProof/>
                <w:webHidden/>
              </w:rPr>
              <w:fldChar w:fldCharType="end"/>
            </w:r>
          </w:hyperlink>
        </w:p>
        <w:p w14:paraId="7A63E399" w14:textId="4B12FA0C" w:rsidR="00BC24E4" w:rsidRDefault="00000000">
          <w:pPr>
            <w:pStyle w:val="TOC1"/>
            <w:rPr>
              <w:rFonts w:asciiTheme="minorHAnsi" w:eastAsiaTheme="minorEastAsia" w:hAnsiTheme="minorHAnsi" w:cstheme="minorBidi"/>
              <w:noProof/>
              <w:kern w:val="2"/>
              <w14:ligatures w14:val="standardContextual"/>
            </w:rPr>
          </w:pPr>
          <w:hyperlink w:anchor="_Toc169380918" w:history="1">
            <w:r w:rsidR="00BC24E4" w:rsidRPr="008E2065">
              <w:rPr>
                <w:rStyle w:val="Hyperlink"/>
                <w:noProof/>
              </w:rPr>
              <w:t>TABLE OF CONTENTS</w:t>
            </w:r>
            <w:r w:rsidR="00BC24E4">
              <w:rPr>
                <w:noProof/>
                <w:webHidden/>
              </w:rPr>
              <w:tab/>
            </w:r>
            <w:r w:rsidR="00BC24E4">
              <w:rPr>
                <w:noProof/>
                <w:webHidden/>
              </w:rPr>
              <w:fldChar w:fldCharType="begin"/>
            </w:r>
            <w:r w:rsidR="00BC24E4">
              <w:rPr>
                <w:noProof/>
                <w:webHidden/>
              </w:rPr>
              <w:instrText xml:space="preserve"> PAGEREF _Toc169380918 \h </w:instrText>
            </w:r>
            <w:r w:rsidR="00BC24E4">
              <w:rPr>
                <w:noProof/>
                <w:webHidden/>
              </w:rPr>
            </w:r>
            <w:r w:rsidR="00BC24E4">
              <w:rPr>
                <w:noProof/>
                <w:webHidden/>
              </w:rPr>
              <w:fldChar w:fldCharType="separate"/>
            </w:r>
            <w:r w:rsidR="00490D4B">
              <w:rPr>
                <w:noProof/>
                <w:webHidden/>
              </w:rPr>
              <w:t>4</w:t>
            </w:r>
            <w:r w:rsidR="00BC24E4">
              <w:rPr>
                <w:noProof/>
                <w:webHidden/>
              </w:rPr>
              <w:fldChar w:fldCharType="end"/>
            </w:r>
          </w:hyperlink>
        </w:p>
        <w:p w14:paraId="651F659B" w14:textId="162CD215" w:rsidR="00BC24E4" w:rsidRDefault="00000000">
          <w:pPr>
            <w:pStyle w:val="TOC1"/>
            <w:rPr>
              <w:rFonts w:asciiTheme="minorHAnsi" w:eastAsiaTheme="minorEastAsia" w:hAnsiTheme="minorHAnsi" w:cstheme="minorBidi"/>
              <w:noProof/>
              <w:kern w:val="2"/>
              <w14:ligatures w14:val="standardContextual"/>
            </w:rPr>
          </w:pPr>
          <w:hyperlink w:anchor="_Toc169380919" w:history="1">
            <w:r w:rsidR="00BC24E4" w:rsidRPr="008E2065">
              <w:rPr>
                <w:rStyle w:val="Hyperlink"/>
                <w:noProof/>
              </w:rPr>
              <w:t>LIST OF FIGURES</w:t>
            </w:r>
            <w:r w:rsidR="00BC24E4">
              <w:rPr>
                <w:noProof/>
                <w:webHidden/>
              </w:rPr>
              <w:tab/>
            </w:r>
            <w:r w:rsidR="00BC24E4">
              <w:rPr>
                <w:noProof/>
                <w:webHidden/>
              </w:rPr>
              <w:fldChar w:fldCharType="begin"/>
            </w:r>
            <w:r w:rsidR="00BC24E4">
              <w:rPr>
                <w:noProof/>
                <w:webHidden/>
              </w:rPr>
              <w:instrText xml:space="preserve"> PAGEREF _Toc169380919 \h </w:instrText>
            </w:r>
            <w:r w:rsidR="00BC24E4">
              <w:rPr>
                <w:noProof/>
                <w:webHidden/>
              </w:rPr>
            </w:r>
            <w:r w:rsidR="00BC24E4">
              <w:rPr>
                <w:noProof/>
                <w:webHidden/>
              </w:rPr>
              <w:fldChar w:fldCharType="separate"/>
            </w:r>
            <w:r w:rsidR="00490D4B">
              <w:rPr>
                <w:noProof/>
                <w:webHidden/>
              </w:rPr>
              <w:t>6</w:t>
            </w:r>
            <w:r w:rsidR="00BC24E4">
              <w:rPr>
                <w:noProof/>
                <w:webHidden/>
              </w:rPr>
              <w:fldChar w:fldCharType="end"/>
            </w:r>
          </w:hyperlink>
        </w:p>
        <w:p w14:paraId="0089E36C" w14:textId="797A0683" w:rsidR="00BC24E4" w:rsidRDefault="00000000">
          <w:pPr>
            <w:pStyle w:val="TOC1"/>
            <w:rPr>
              <w:rFonts w:asciiTheme="minorHAnsi" w:eastAsiaTheme="minorEastAsia" w:hAnsiTheme="minorHAnsi" w:cstheme="minorBidi"/>
              <w:noProof/>
              <w:kern w:val="2"/>
              <w14:ligatures w14:val="standardContextual"/>
            </w:rPr>
          </w:pPr>
          <w:hyperlink w:anchor="_Toc169380920" w:history="1">
            <w:r w:rsidR="00BC24E4" w:rsidRPr="008E2065">
              <w:rPr>
                <w:rStyle w:val="Hyperlink"/>
                <w:noProof/>
              </w:rPr>
              <w:t>LIST OF TABLES</w:t>
            </w:r>
            <w:r w:rsidR="00BC24E4">
              <w:rPr>
                <w:noProof/>
                <w:webHidden/>
              </w:rPr>
              <w:tab/>
            </w:r>
            <w:r w:rsidR="00BC24E4">
              <w:rPr>
                <w:noProof/>
                <w:webHidden/>
              </w:rPr>
              <w:fldChar w:fldCharType="begin"/>
            </w:r>
            <w:r w:rsidR="00BC24E4">
              <w:rPr>
                <w:noProof/>
                <w:webHidden/>
              </w:rPr>
              <w:instrText xml:space="preserve"> PAGEREF _Toc169380920 \h </w:instrText>
            </w:r>
            <w:r w:rsidR="00BC24E4">
              <w:rPr>
                <w:noProof/>
                <w:webHidden/>
              </w:rPr>
            </w:r>
            <w:r w:rsidR="00BC24E4">
              <w:rPr>
                <w:noProof/>
                <w:webHidden/>
              </w:rPr>
              <w:fldChar w:fldCharType="separate"/>
            </w:r>
            <w:r w:rsidR="00490D4B">
              <w:rPr>
                <w:noProof/>
                <w:webHidden/>
              </w:rPr>
              <w:t>7</w:t>
            </w:r>
            <w:r w:rsidR="00BC24E4">
              <w:rPr>
                <w:noProof/>
                <w:webHidden/>
              </w:rPr>
              <w:fldChar w:fldCharType="end"/>
            </w:r>
          </w:hyperlink>
        </w:p>
        <w:p w14:paraId="44E6603B" w14:textId="3BA1D91A" w:rsidR="00BC24E4" w:rsidRDefault="00000000">
          <w:pPr>
            <w:pStyle w:val="TOC1"/>
            <w:rPr>
              <w:rFonts w:asciiTheme="minorHAnsi" w:eastAsiaTheme="minorEastAsia" w:hAnsiTheme="minorHAnsi" w:cstheme="minorBidi"/>
              <w:noProof/>
              <w:kern w:val="2"/>
              <w14:ligatures w14:val="standardContextual"/>
            </w:rPr>
          </w:pPr>
          <w:hyperlink w:anchor="_Toc169380921" w:history="1">
            <w:r w:rsidR="00BC24E4" w:rsidRPr="008E2065">
              <w:rPr>
                <w:rStyle w:val="Hyperlink"/>
                <w:noProof/>
              </w:rPr>
              <w:t>ABSTRACT</w:t>
            </w:r>
            <w:r w:rsidR="00BC24E4">
              <w:rPr>
                <w:noProof/>
                <w:webHidden/>
              </w:rPr>
              <w:tab/>
            </w:r>
            <w:r w:rsidR="00BC24E4">
              <w:rPr>
                <w:noProof/>
                <w:webHidden/>
              </w:rPr>
              <w:fldChar w:fldCharType="begin"/>
            </w:r>
            <w:r w:rsidR="00BC24E4">
              <w:rPr>
                <w:noProof/>
                <w:webHidden/>
              </w:rPr>
              <w:instrText xml:space="preserve"> PAGEREF _Toc169380921 \h </w:instrText>
            </w:r>
            <w:r w:rsidR="00BC24E4">
              <w:rPr>
                <w:noProof/>
                <w:webHidden/>
              </w:rPr>
            </w:r>
            <w:r w:rsidR="00BC24E4">
              <w:rPr>
                <w:noProof/>
                <w:webHidden/>
              </w:rPr>
              <w:fldChar w:fldCharType="separate"/>
            </w:r>
            <w:r w:rsidR="00490D4B">
              <w:rPr>
                <w:noProof/>
                <w:webHidden/>
              </w:rPr>
              <w:t>8</w:t>
            </w:r>
            <w:r w:rsidR="00BC24E4">
              <w:rPr>
                <w:noProof/>
                <w:webHidden/>
              </w:rPr>
              <w:fldChar w:fldCharType="end"/>
            </w:r>
          </w:hyperlink>
        </w:p>
        <w:p w14:paraId="5506818A" w14:textId="223CECCA"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22" w:history="1">
            <w:r w:rsidR="00BC24E4" w:rsidRPr="008E2065">
              <w:rPr>
                <w:rStyle w:val="Hyperlink"/>
                <w:noProof/>
              </w:rPr>
              <w:t>Chapter 1</w:t>
            </w:r>
            <w:r w:rsidR="00BC24E4">
              <w:rPr>
                <w:rFonts w:asciiTheme="minorHAnsi" w:eastAsiaTheme="minorEastAsia" w:hAnsiTheme="minorHAnsi" w:cstheme="minorBidi"/>
                <w:noProof/>
                <w:kern w:val="2"/>
                <w14:ligatures w14:val="standardContextual"/>
              </w:rPr>
              <w:tab/>
            </w:r>
            <w:r w:rsidR="00BC24E4" w:rsidRPr="008E2065">
              <w:rPr>
                <w:rStyle w:val="Hyperlink"/>
                <w:noProof/>
              </w:rPr>
              <w:t>INTRODUCTION</w:t>
            </w:r>
            <w:r w:rsidR="00BC24E4">
              <w:rPr>
                <w:noProof/>
                <w:webHidden/>
              </w:rPr>
              <w:tab/>
            </w:r>
            <w:r w:rsidR="00BC24E4">
              <w:rPr>
                <w:noProof/>
                <w:webHidden/>
              </w:rPr>
              <w:fldChar w:fldCharType="begin"/>
            </w:r>
            <w:r w:rsidR="00BC24E4">
              <w:rPr>
                <w:noProof/>
                <w:webHidden/>
              </w:rPr>
              <w:instrText xml:space="preserve"> PAGEREF _Toc169380922 \h </w:instrText>
            </w:r>
            <w:r w:rsidR="00BC24E4">
              <w:rPr>
                <w:noProof/>
                <w:webHidden/>
              </w:rPr>
            </w:r>
            <w:r w:rsidR="00BC24E4">
              <w:rPr>
                <w:noProof/>
                <w:webHidden/>
              </w:rPr>
              <w:fldChar w:fldCharType="separate"/>
            </w:r>
            <w:r w:rsidR="00490D4B">
              <w:rPr>
                <w:noProof/>
                <w:webHidden/>
              </w:rPr>
              <w:t>9</w:t>
            </w:r>
            <w:r w:rsidR="00BC24E4">
              <w:rPr>
                <w:noProof/>
                <w:webHidden/>
              </w:rPr>
              <w:fldChar w:fldCharType="end"/>
            </w:r>
          </w:hyperlink>
        </w:p>
        <w:p w14:paraId="75A462B9" w14:textId="4D5A2EAF"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23" w:history="1">
            <w:r w:rsidR="00BC24E4" w:rsidRPr="008E2065">
              <w:rPr>
                <w:rStyle w:val="Hyperlink"/>
                <w:noProof/>
              </w:rPr>
              <w:t>1.1</w:t>
            </w:r>
            <w:r w:rsidR="00BC24E4">
              <w:rPr>
                <w:rFonts w:asciiTheme="minorHAnsi" w:eastAsiaTheme="minorEastAsia" w:hAnsiTheme="minorHAnsi" w:cstheme="minorBidi"/>
                <w:noProof/>
                <w:kern w:val="2"/>
                <w14:ligatures w14:val="standardContextual"/>
              </w:rPr>
              <w:tab/>
            </w:r>
            <w:r w:rsidR="00BC24E4" w:rsidRPr="008E2065">
              <w:rPr>
                <w:rStyle w:val="Hyperlink"/>
                <w:noProof/>
              </w:rPr>
              <w:t>Background</w:t>
            </w:r>
            <w:r w:rsidR="00BC24E4">
              <w:rPr>
                <w:noProof/>
                <w:webHidden/>
              </w:rPr>
              <w:tab/>
            </w:r>
            <w:r w:rsidR="00BC24E4">
              <w:rPr>
                <w:noProof/>
                <w:webHidden/>
              </w:rPr>
              <w:fldChar w:fldCharType="begin"/>
            </w:r>
            <w:r w:rsidR="00BC24E4">
              <w:rPr>
                <w:noProof/>
                <w:webHidden/>
              </w:rPr>
              <w:instrText xml:space="preserve"> PAGEREF _Toc169380923 \h </w:instrText>
            </w:r>
            <w:r w:rsidR="00BC24E4">
              <w:rPr>
                <w:noProof/>
                <w:webHidden/>
              </w:rPr>
            </w:r>
            <w:r w:rsidR="00BC24E4">
              <w:rPr>
                <w:noProof/>
                <w:webHidden/>
              </w:rPr>
              <w:fldChar w:fldCharType="separate"/>
            </w:r>
            <w:r w:rsidR="00490D4B">
              <w:rPr>
                <w:noProof/>
                <w:webHidden/>
              </w:rPr>
              <w:t>9</w:t>
            </w:r>
            <w:r w:rsidR="00BC24E4">
              <w:rPr>
                <w:noProof/>
                <w:webHidden/>
              </w:rPr>
              <w:fldChar w:fldCharType="end"/>
            </w:r>
          </w:hyperlink>
        </w:p>
        <w:p w14:paraId="3E6C3A02" w14:textId="68B3845B"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24" w:history="1">
            <w:r w:rsidR="00BC24E4" w:rsidRPr="008E2065">
              <w:rPr>
                <w:rStyle w:val="Hyperlink"/>
                <w:noProof/>
              </w:rPr>
              <w:t>1.2</w:t>
            </w:r>
            <w:r w:rsidR="00BC24E4">
              <w:rPr>
                <w:rFonts w:asciiTheme="minorHAnsi" w:eastAsiaTheme="minorEastAsia" w:hAnsiTheme="minorHAnsi" w:cstheme="minorBidi"/>
                <w:noProof/>
                <w:kern w:val="2"/>
                <w14:ligatures w14:val="standardContextual"/>
              </w:rPr>
              <w:tab/>
            </w:r>
            <w:r w:rsidR="00BC24E4" w:rsidRPr="008E2065">
              <w:rPr>
                <w:rStyle w:val="Hyperlink"/>
                <w:noProof/>
              </w:rPr>
              <w:t>Problem Statement</w:t>
            </w:r>
            <w:r w:rsidR="00BC24E4">
              <w:rPr>
                <w:noProof/>
                <w:webHidden/>
              </w:rPr>
              <w:tab/>
            </w:r>
            <w:r w:rsidR="00BC24E4">
              <w:rPr>
                <w:noProof/>
                <w:webHidden/>
              </w:rPr>
              <w:fldChar w:fldCharType="begin"/>
            </w:r>
            <w:r w:rsidR="00BC24E4">
              <w:rPr>
                <w:noProof/>
                <w:webHidden/>
              </w:rPr>
              <w:instrText xml:space="preserve"> PAGEREF _Toc169380924 \h </w:instrText>
            </w:r>
            <w:r w:rsidR="00BC24E4">
              <w:rPr>
                <w:noProof/>
                <w:webHidden/>
              </w:rPr>
            </w:r>
            <w:r w:rsidR="00BC24E4">
              <w:rPr>
                <w:noProof/>
                <w:webHidden/>
              </w:rPr>
              <w:fldChar w:fldCharType="separate"/>
            </w:r>
            <w:r w:rsidR="00490D4B">
              <w:rPr>
                <w:noProof/>
                <w:webHidden/>
              </w:rPr>
              <w:t>9</w:t>
            </w:r>
            <w:r w:rsidR="00BC24E4">
              <w:rPr>
                <w:noProof/>
                <w:webHidden/>
              </w:rPr>
              <w:fldChar w:fldCharType="end"/>
            </w:r>
          </w:hyperlink>
        </w:p>
        <w:p w14:paraId="58FA40A8" w14:textId="1F996B51"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25" w:history="1">
            <w:r w:rsidR="00BC24E4" w:rsidRPr="008E2065">
              <w:rPr>
                <w:rStyle w:val="Hyperlink"/>
                <w:noProof/>
              </w:rPr>
              <w:t>1.3</w:t>
            </w:r>
            <w:r w:rsidR="00BC24E4">
              <w:rPr>
                <w:rFonts w:asciiTheme="minorHAnsi" w:eastAsiaTheme="minorEastAsia" w:hAnsiTheme="minorHAnsi" w:cstheme="minorBidi"/>
                <w:noProof/>
                <w:kern w:val="2"/>
                <w14:ligatures w14:val="standardContextual"/>
              </w:rPr>
              <w:tab/>
            </w:r>
            <w:r w:rsidR="00BC24E4" w:rsidRPr="008E2065">
              <w:rPr>
                <w:rStyle w:val="Hyperlink"/>
                <w:noProof/>
              </w:rPr>
              <w:t>Scope and Objectives</w:t>
            </w:r>
            <w:r w:rsidR="00BC24E4">
              <w:rPr>
                <w:noProof/>
                <w:webHidden/>
              </w:rPr>
              <w:tab/>
            </w:r>
            <w:r w:rsidR="00BC24E4">
              <w:rPr>
                <w:noProof/>
                <w:webHidden/>
              </w:rPr>
              <w:fldChar w:fldCharType="begin"/>
            </w:r>
            <w:r w:rsidR="00BC24E4">
              <w:rPr>
                <w:noProof/>
                <w:webHidden/>
              </w:rPr>
              <w:instrText xml:space="preserve"> PAGEREF _Toc169380925 \h </w:instrText>
            </w:r>
            <w:r w:rsidR="00BC24E4">
              <w:rPr>
                <w:noProof/>
                <w:webHidden/>
              </w:rPr>
            </w:r>
            <w:r w:rsidR="00BC24E4">
              <w:rPr>
                <w:noProof/>
                <w:webHidden/>
              </w:rPr>
              <w:fldChar w:fldCharType="separate"/>
            </w:r>
            <w:r w:rsidR="00490D4B">
              <w:rPr>
                <w:noProof/>
                <w:webHidden/>
              </w:rPr>
              <w:t>9</w:t>
            </w:r>
            <w:r w:rsidR="00BC24E4">
              <w:rPr>
                <w:noProof/>
                <w:webHidden/>
              </w:rPr>
              <w:fldChar w:fldCharType="end"/>
            </w:r>
          </w:hyperlink>
        </w:p>
        <w:p w14:paraId="138F5662" w14:textId="10555814"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26" w:history="1">
            <w:r w:rsidR="00BC24E4" w:rsidRPr="008E2065">
              <w:rPr>
                <w:rStyle w:val="Hyperlink"/>
                <w:noProof/>
              </w:rPr>
              <w:t>1.4</w:t>
            </w:r>
            <w:r w:rsidR="00BC24E4">
              <w:rPr>
                <w:rFonts w:asciiTheme="minorHAnsi" w:eastAsiaTheme="minorEastAsia" w:hAnsiTheme="minorHAnsi" w:cstheme="minorBidi"/>
                <w:noProof/>
                <w:kern w:val="2"/>
                <w14:ligatures w14:val="standardContextual"/>
              </w:rPr>
              <w:tab/>
            </w:r>
            <w:r w:rsidR="00BC24E4" w:rsidRPr="008E2065">
              <w:rPr>
                <w:rStyle w:val="Hyperlink"/>
                <w:noProof/>
              </w:rPr>
              <w:t>Structure of thesis</w:t>
            </w:r>
            <w:r w:rsidR="00BC24E4">
              <w:rPr>
                <w:noProof/>
                <w:webHidden/>
              </w:rPr>
              <w:tab/>
            </w:r>
            <w:r w:rsidR="00BC24E4">
              <w:rPr>
                <w:noProof/>
                <w:webHidden/>
              </w:rPr>
              <w:fldChar w:fldCharType="begin"/>
            </w:r>
            <w:r w:rsidR="00BC24E4">
              <w:rPr>
                <w:noProof/>
                <w:webHidden/>
              </w:rPr>
              <w:instrText xml:space="preserve"> PAGEREF _Toc169380926 \h </w:instrText>
            </w:r>
            <w:r w:rsidR="00BC24E4">
              <w:rPr>
                <w:noProof/>
                <w:webHidden/>
              </w:rPr>
            </w:r>
            <w:r w:rsidR="00BC24E4">
              <w:rPr>
                <w:noProof/>
                <w:webHidden/>
              </w:rPr>
              <w:fldChar w:fldCharType="separate"/>
            </w:r>
            <w:r w:rsidR="00490D4B">
              <w:rPr>
                <w:noProof/>
                <w:webHidden/>
              </w:rPr>
              <w:t>9</w:t>
            </w:r>
            <w:r w:rsidR="00BC24E4">
              <w:rPr>
                <w:noProof/>
                <w:webHidden/>
              </w:rPr>
              <w:fldChar w:fldCharType="end"/>
            </w:r>
          </w:hyperlink>
        </w:p>
        <w:p w14:paraId="7CF1AFE9" w14:textId="418529B9"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27" w:history="1">
            <w:r w:rsidR="00BC24E4" w:rsidRPr="008E2065">
              <w:rPr>
                <w:rStyle w:val="Hyperlink"/>
                <w:noProof/>
              </w:rPr>
              <w:t>Chapter 2</w:t>
            </w:r>
            <w:r w:rsidR="00BC24E4">
              <w:rPr>
                <w:rFonts w:asciiTheme="minorHAnsi" w:eastAsiaTheme="minorEastAsia" w:hAnsiTheme="minorHAnsi" w:cstheme="minorBidi"/>
                <w:noProof/>
                <w:kern w:val="2"/>
                <w14:ligatures w14:val="standardContextual"/>
              </w:rPr>
              <w:tab/>
            </w:r>
            <w:r w:rsidR="00BC24E4" w:rsidRPr="008E2065">
              <w:rPr>
                <w:rStyle w:val="Hyperlink"/>
                <w:noProof/>
              </w:rPr>
              <w:t>LITURATURE REVIEW</w:t>
            </w:r>
            <w:r w:rsidR="00BC24E4">
              <w:rPr>
                <w:noProof/>
                <w:webHidden/>
              </w:rPr>
              <w:tab/>
            </w:r>
            <w:r w:rsidR="00BC24E4">
              <w:rPr>
                <w:noProof/>
                <w:webHidden/>
              </w:rPr>
              <w:fldChar w:fldCharType="begin"/>
            </w:r>
            <w:r w:rsidR="00BC24E4">
              <w:rPr>
                <w:noProof/>
                <w:webHidden/>
              </w:rPr>
              <w:instrText xml:space="preserve"> PAGEREF _Toc169380927 \h </w:instrText>
            </w:r>
            <w:r w:rsidR="00BC24E4">
              <w:rPr>
                <w:noProof/>
                <w:webHidden/>
              </w:rPr>
            </w:r>
            <w:r w:rsidR="00BC24E4">
              <w:rPr>
                <w:noProof/>
                <w:webHidden/>
              </w:rPr>
              <w:fldChar w:fldCharType="separate"/>
            </w:r>
            <w:r w:rsidR="00490D4B">
              <w:rPr>
                <w:noProof/>
                <w:webHidden/>
              </w:rPr>
              <w:t>11</w:t>
            </w:r>
            <w:r w:rsidR="00BC24E4">
              <w:rPr>
                <w:noProof/>
                <w:webHidden/>
              </w:rPr>
              <w:fldChar w:fldCharType="end"/>
            </w:r>
          </w:hyperlink>
        </w:p>
        <w:p w14:paraId="5EF67454" w14:textId="53AA35F9"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31" w:history="1">
            <w:r w:rsidR="00BC24E4" w:rsidRPr="008E2065">
              <w:rPr>
                <w:rStyle w:val="Hyperlink"/>
                <w:noProof/>
              </w:rPr>
              <w:t>2.1</w:t>
            </w:r>
            <w:r w:rsidR="00BC24E4">
              <w:rPr>
                <w:rFonts w:asciiTheme="minorHAnsi" w:eastAsiaTheme="minorEastAsia" w:hAnsiTheme="minorHAnsi" w:cstheme="minorBidi"/>
                <w:noProof/>
                <w:kern w:val="2"/>
                <w14:ligatures w14:val="standardContextual"/>
              </w:rPr>
              <w:tab/>
            </w:r>
            <w:r w:rsidR="00BC24E4" w:rsidRPr="008E2065">
              <w:rPr>
                <w:rStyle w:val="Hyperlink"/>
                <w:noProof/>
              </w:rPr>
              <w:t>Overview of Automatic Document Segmentation</w:t>
            </w:r>
            <w:r w:rsidR="00BC24E4">
              <w:rPr>
                <w:noProof/>
                <w:webHidden/>
              </w:rPr>
              <w:tab/>
            </w:r>
            <w:r w:rsidR="00BC24E4">
              <w:rPr>
                <w:noProof/>
                <w:webHidden/>
              </w:rPr>
              <w:fldChar w:fldCharType="begin"/>
            </w:r>
            <w:r w:rsidR="00BC24E4">
              <w:rPr>
                <w:noProof/>
                <w:webHidden/>
              </w:rPr>
              <w:instrText xml:space="preserve"> PAGEREF _Toc169380931 \h </w:instrText>
            </w:r>
            <w:r w:rsidR="00BC24E4">
              <w:rPr>
                <w:noProof/>
                <w:webHidden/>
              </w:rPr>
            </w:r>
            <w:r w:rsidR="00BC24E4">
              <w:rPr>
                <w:noProof/>
                <w:webHidden/>
              </w:rPr>
              <w:fldChar w:fldCharType="separate"/>
            </w:r>
            <w:r w:rsidR="00490D4B">
              <w:rPr>
                <w:noProof/>
                <w:webHidden/>
              </w:rPr>
              <w:t>11</w:t>
            </w:r>
            <w:r w:rsidR="00BC24E4">
              <w:rPr>
                <w:noProof/>
                <w:webHidden/>
              </w:rPr>
              <w:fldChar w:fldCharType="end"/>
            </w:r>
          </w:hyperlink>
        </w:p>
        <w:p w14:paraId="2FD9AFEE" w14:textId="565191C0"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32" w:history="1">
            <w:r w:rsidR="00BC24E4" w:rsidRPr="008E2065">
              <w:rPr>
                <w:rStyle w:val="Hyperlink"/>
                <w:noProof/>
              </w:rPr>
              <w:t>2.1.1</w:t>
            </w:r>
            <w:r w:rsidR="00BC24E4">
              <w:rPr>
                <w:rFonts w:asciiTheme="minorHAnsi" w:eastAsiaTheme="minorEastAsia" w:hAnsiTheme="minorHAnsi" w:cstheme="minorBidi"/>
                <w:noProof/>
                <w:kern w:val="2"/>
                <w14:ligatures w14:val="standardContextual"/>
              </w:rPr>
              <w:tab/>
            </w:r>
            <w:r w:rsidR="00BC24E4" w:rsidRPr="008E2065">
              <w:rPr>
                <w:rStyle w:val="Hyperlink"/>
                <w:noProof/>
              </w:rPr>
              <w:t>GROBID</w:t>
            </w:r>
            <w:r w:rsidR="00BC24E4">
              <w:rPr>
                <w:noProof/>
                <w:webHidden/>
              </w:rPr>
              <w:tab/>
            </w:r>
            <w:r w:rsidR="00BC24E4">
              <w:rPr>
                <w:noProof/>
                <w:webHidden/>
              </w:rPr>
              <w:fldChar w:fldCharType="begin"/>
            </w:r>
            <w:r w:rsidR="00BC24E4">
              <w:rPr>
                <w:noProof/>
                <w:webHidden/>
              </w:rPr>
              <w:instrText xml:space="preserve"> PAGEREF _Toc169380932 \h </w:instrText>
            </w:r>
            <w:r w:rsidR="00BC24E4">
              <w:rPr>
                <w:noProof/>
                <w:webHidden/>
              </w:rPr>
            </w:r>
            <w:r w:rsidR="00BC24E4">
              <w:rPr>
                <w:noProof/>
                <w:webHidden/>
              </w:rPr>
              <w:fldChar w:fldCharType="separate"/>
            </w:r>
            <w:r w:rsidR="00490D4B">
              <w:rPr>
                <w:noProof/>
                <w:webHidden/>
              </w:rPr>
              <w:t>12</w:t>
            </w:r>
            <w:r w:rsidR="00BC24E4">
              <w:rPr>
                <w:noProof/>
                <w:webHidden/>
              </w:rPr>
              <w:fldChar w:fldCharType="end"/>
            </w:r>
          </w:hyperlink>
        </w:p>
        <w:p w14:paraId="4D3F0923" w14:textId="55B75A39"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35" w:history="1">
            <w:r w:rsidR="00BC24E4" w:rsidRPr="008E2065">
              <w:rPr>
                <w:rStyle w:val="Hyperlink"/>
                <w:noProof/>
              </w:rPr>
              <w:t>2.2</w:t>
            </w:r>
            <w:r w:rsidR="00BC24E4">
              <w:rPr>
                <w:rFonts w:asciiTheme="minorHAnsi" w:eastAsiaTheme="minorEastAsia" w:hAnsiTheme="minorHAnsi" w:cstheme="minorBidi"/>
                <w:noProof/>
                <w:kern w:val="2"/>
                <w14:ligatures w14:val="standardContextual"/>
              </w:rPr>
              <w:tab/>
            </w:r>
            <w:r w:rsidR="00BC24E4" w:rsidRPr="008E2065">
              <w:rPr>
                <w:rStyle w:val="Hyperlink"/>
                <w:noProof/>
              </w:rPr>
              <w:t>Overview of Natural Language Processing</w:t>
            </w:r>
            <w:r w:rsidR="00BC24E4">
              <w:rPr>
                <w:noProof/>
                <w:webHidden/>
              </w:rPr>
              <w:tab/>
            </w:r>
            <w:r w:rsidR="00BC24E4">
              <w:rPr>
                <w:noProof/>
                <w:webHidden/>
              </w:rPr>
              <w:fldChar w:fldCharType="begin"/>
            </w:r>
            <w:r w:rsidR="00BC24E4">
              <w:rPr>
                <w:noProof/>
                <w:webHidden/>
              </w:rPr>
              <w:instrText xml:space="preserve"> PAGEREF _Toc169380935 \h </w:instrText>
            </w:r>
            <w:r w:rsidR="00BC24E4">
              <w:rPr>
                <w:noProof/>
                <w:webHidden/>
              </w:rPr>
            </w:r>
            <w:r w:rsidR="00BC24E4">
              <w:rPr>
                <w:noProof/>
                <w:webHidden/>
              </w:rPr>
              <w:fldChar w:fldCharType="separate"/>
            </w:r>
            <w:r w:rsidR="00490D4B">
              <w:rPr>
                <w:noProof/>
                <w:webHidden/>
              </w:rPr>
              <w:t>13</w:t>
            </w:r>
            <w:r w:rsidR="00BC24E4">
              <w:rPr>
                <w:noProof/>
                <w:webHidden/>
              </w:rPr>
              <w:fldChar w:fldCharType="end"/>
            </w:r>
          </w:hyperlink>
        </w:p>
        <w:p w14:paraId="064E6F17" w14:textId="6FDBE262"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36" w:history="1">
            <w:r w:rsidR="00BC24E4" w:rsidRPr="008E2065">
              <w:rPr>
                <w:rStyle w:val="Hyperlink"/>
                <w:noProof/>
              </w:rPr>
              <w:t>2.3</w:t>
            </w:r>
            <w:r w:rsidR="00BC24E4">
              <w:rPr>
                <w:rFonts w:asciiTheme="minorHAnsi" w:eastAsiaTheme="minorEastAsia" w:hAnsiTheme="minorHAnsi" w:cstheme="minorBidi"/>
                <w:noProof/>
                <w:kern w:val="2"/>
                <w14:ligatures w14:val="standardContextual"/>
              </w:rPr>
              <w:tab/>
            </w:r>
            <w:r w:rsidR="00BC24E4" w:rsidRPr="008E2065">
              <w:rPr>
                <w:rStyle w:val="Hyperlink"/>
                <w:noProof/>
              </w:rPr>
              <w:t>Overview of Text Summarization</w:t>
            </w:r>
            <w:r w:rsidR="00BC24E4">
              <w:rPr>
                <w:noProof/>
                <w:webHidden/>
              </w:rPr>
              <w:tab/>
            </w:r>
            <w:r w:rsidR="00BC24E4">
              <w:rPr>
                <w:noProof/>
                <w:webHidden/>
              </w:rPr>
              <w:fldChar w:fldCharType="begin"/>
            </w:r>
            <w:r w:rsidR="00BC24E4">
              <w:rPr>
                <w:noProof/>
                <w:webHidden/>
              </w:rPr>
              <w:instrText xml:space="preserve"> PAGEREF _Toc169380936 \h </w:instrText>
            </w:r>
            <w:r w:rsidR="00BC24E4">
              <w:rPr>
                <w:noProof/>
                <w:webHidden/>
              </w:rPr>
            </w:r>
            <w:r w:rsidR="00BC24E4">
              <w:rPr>
                <w:noProof/>
                <w:webHidden/>
              </w:rPr>
              <w:fldChar w:fldCharType="separate"/>
            </w:r>
            <w:r w:rsidR="00490D4B">
              <w:rPr>
                <w:noProof/>
                <w:webHidden/>
              </w:rPr>
              <w:t>15</w:t>
            </w:r>
            <w:r w:rsidR="00BC24E4">
              <w:rPr>
                <w:noProof/>
                <w:webHidden/>
              </w:rPr>
              <w:fldChar w:fldCharType="end"/>
            </w:r>
          </w:hyperlink>
        </w:p>
        <w:p w14:paraId="0A088400" w14:textId="533AA90E"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37" w:history="1">
            <w:r w:rsidR="00BC24E4" w:rsidRPr="008E2065">
              <w:rPr>
                <w:rStyle w:val="Hyperlink"/>
                <w:noProof/>
              </w:rPr>
              <w:t>2.3.1</w:t>
            </w:r>
            <w:r w:rsidR="00BC24E4">
              <w:rPr>
                <w:rFonts w:asciiTheme="minorHAnsi" w:eastAsiaTheme="minorEastAsia" w:hAnsiTheme="minorHAnsi" w:cstheme="minorBidi"/>
                <w:noProof/>
                <w:kern w:val="2"/>
                <w14:ligatures w14:val="standardContextual"/>
              </w:rPr>
              <w:tab/>
            </w:r>
            <w:r w:rsidR="00BC24E4" w:rsidRPr="008E2065">
              <w:rPr>
                <w:rStyle w:val="Hyperlink"/>
                <w:noProof/>
              </w:rPr>
              <w:t>Extractive text summarization</w:t>
            </w:r>
            <w:r w:rsidR="00BC24E4">
              <w:rPr>
                <w:noProof/>
                <w:webHidden/>
              </w:rPr>
              <w:tab/>
            </w:r>
            <w:r w:rsidR="00BC24E4">
              <w:rPr>
                <w:noProof/>
                <w:webHidden/>
              </w:rPr>
              <w:fldChar w:fldCharType="begin"/>
            </w:r>
            <w:r w:rsidR="00BC24E4">
              <w:rPr>
                <w:noProof/>
                <w:webHidden/>
              </w:rPr>
              <w:instrText xml:space="preserve"> PAGEREF _Toc169380937 \h </w:instrText>
            </w:r>
            <w:r w:rsidR="00BC24E4">
              <w:rPr>
                <w:noProof/>
                <w:webHidden/>
              </w:rPr>
            </w:r>
            <w:r w:rsidR="00BC24E4">
              <w:rPr>
                <w:noProof/>
                <w:webHidden/>
              </w:rPr>
              <w:fldChar w:fldCharType="separate"/>
            </w:r>
            <w:r w:rsidR="00490D4B">
              <w:rPr>
                <w:noProof/>
                <w:webHidden/>
              </w:rPr>
              <w:t>16</w:t>
            </w:r>
            <w:r w:rsidR="00BC24E4">
              <w:rPr>
                <w:noProof/>
                <w:webHidden/>
              </w:rPr>
              <w:fldChar w:fldCharType="end"/>
            </w:r>
          </w:hyperlink>
        </w:p>
        <w:p w14:paraId="03BCA1C9" w14:textId="65EDD5D0"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38" w:history="1">
            <w:r w:rsidR="00BC24E4" w:rsidRPr="008E2065">
              <w:rPr>
                <w:rStyle w:val="Hyperlink"/>
                <w:noProof/>
              </w:rPr>
              <w:t>2.3.2</w:t>
            </w:r>
            <w:r w:rsidR="00BC24E4">
              <w:rPr>
                <w:rFonts w:asciiTheme="minorHAnsi" w:eastAsiaTheme="minorEastAsia" w:hAnsiTheme="minorHAnsi" w:cstheme="minorBidi"/>
                <w:noProof/>
                <w:kern w:val="2"/>
                <w14:ligatures w14:val="standardContextual"/>
              </w:rPr>
              <w:tab/>
            </w:r>
            <w:r w:rsidR="00BC24E4" w:rsidRPr="008E2065">
              <w:rPr>
                <w:rStyle w:val="Hyperlink"/>
                <w:noProof/>
              </w:rPr>
              <w:t>Abstractive text summarization</w:t>
            </w:r>
            <w:r w:rsidR="00BC24E4">
              <w:rPr>
                <w:noProof/>
                <w:webHidden/>
              </w:rPr>
              <w:tab/>
            </w:r>
            <w:r w:rsidR="00BC24E4">
              <w:rPr>
                <w:noProof/>
                <w:webHidden/>
              </w:rPr>
              <w:fldChar w:fldCharType="begin"/>
            </w:r>
            <w:r w:rsidR="00BC24E4">
              <w:rPr>
                <w:noProof/>
                <w:webHidden/>
              </w:rPr>
              <w:instrText xml:space="preserve"> PAGEREF _Toc169380938 \h </w:instrText>
            </w:r>
            <w:r w:rsidR="00BC24E4">
              <w:rPr>
                <w:noProof/>
                <w:webHidden/>
              </w:rPr>
            </w:r>
            <w:r w:rsidR="00BC24E4">
              <w:rPr>
                <w:noProof/>
                <w:webHidden/>
              </w:rPr>
              <w:fldChar w:fldCharType="separate"/>
            </w:r>
            <w:r w:rsidR="00490D4B">
              <w:rPr>
                <w:noProof/>
                <w:webHidden/>
              </w:rPr>
              <w:t>17</w:t>
            </w:r>
            <w:r w:rsidR="00BC24E4">
              <w:rPr>
                <w:noProof/>
                <w:webHidden/>
              </w:rPr>
              <w:fldChar w:fldCharType="end"/>
            </w:r>
          </w:hyperlink>
        </w:p>
        <w:p w14:paraId="76974ED1" w14:textId="0CDAE353" w:rsidR="00BC24E4"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380939" w:history="1">
            <w:r w:rsidR="00BC24E4" w:rsidRPr="008E2065">
              <w:rPr>
                <w:rStyle w:val="Hyperlink"/>
                <w:noProof/>
              </w:rPr>
              <w:t>2.3.2.1</w:t>
            </w:r>
            <w:r w:rsidR="00BC24E4">
              <w:rPr>
                <w:rFonts w:asciiTheme="minorHAnsi" w:eastAsiaTheme="minorEastAsia" w:hAnsiTheme="minorHAnsi" w:cstheme="minorBidi"/>
                <w:noProof/>
                <w:kern w:val="2"/>
                <w:sz w:val="24"/>
                <w:szCs w:val="24"/>
                <w14:ligatures w14:val="standardContextual"/>
              </w:rPr>
              <w:tab/>
            </w:r>
            <w:r w:rsidR="00BC24E4" w:rsidRPr="008E2065">
              <w:rPr>
                <w:rStyle w:val="Hyperlink"/>
                <w:noProof/>
              </w:rPr>
              <w:t>Machine-learning-based Summary Generation</w:t>
            </w:r>
            <w:r w:rsidR="00BC24E4">
              <w:rPr>
                <w:noProof/>
                <w:webHidden/>
              </w:rPr>
              <w:tab/>
            </w:r>
            <w:r w:rsidR="00BC24E4">
              <w:rPr>
                <w:noProof/>
                <w:webHidden/>
              </w:rPr>
              <w:fldChar w:fldCharType="begin"/>
            </w:r>
            <w:r w:rsidR="00BC24E4">
              <w:rPr>
                <w:noProof/>
                <w:webHidden/>
              </w:rPr>
              <w:instrText xml:space="preserve"> PAGEREF _Toc169380939 \h </w:instrText>
            </w:r>
            <w:r w:rsidR="00BC24E4">
              <w:rPr>
                <w:noProof/>
                <w:webHidden/>
              </w:rPr>
            </w:r>
            <w:r w:rsidR="00BC24E4">
              <w:rPr>
                <w:noProof/>
                <w:webHidden/>
              </w:rPr>
              <w:fldChar w:fldCharType="separate"/>
            </w:r>
            <w:r w:rsidR="00490D4B">
              <w:rPr>
                <w:noProof/>
                <w:webHidden/>
              </w:rPr>
              <w:t>18</w:t>
            </w:r>
            <w:r w:rsidR="00BC24E4">
              <w:rPr>
                <w:noProof/>
                <w:webHidden/>
              </w:rPr>
              <w:fldChar w:fldCharType="end"/>
            </w:r>
          </w:hyperlink>
        </w:p>
        <w:p w14:paraId="25B7ADF9" w14:textId="3E2815EF"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40" w:history="1">
            <w:r w:rsidR="00BC24E4" w:rsidRPr="008E2065">
              <w:rPr>
                <w:rStyle w:val="Hyperlink"/>
                <w:noProof/>
              </w:rPr>
              <w:t>Chapter 3</w:t>
            </w:r>
            <w:r w:rsidR="00BC24E4">
              <w:rPr>
                <w:rFonts w:asciiTheme="minorHAnsi" w:eastAsiaTheme="minorEastAsia" w:hAnsiTheme="minorHAnsi" w:cstheme="minorBidi"/>
                <w:noProof/>
                <w:kern w:val="2"/>
                <w14:ligatures w14:val="standardContextual"/>
              </w:rPr>
              <w:tab/>
            </w:r>
            <w:r w:rsidR="00BC24E4" w:rsidRPr="008E2065">
              <w:rPr>
                <w:rStyle w:val="Hyperlink"/>
                <w:noProof/>
              </w:rPr>
              <w:t>METHODOLOGY</w:t>
            </w:r>
            <w:r w:rsidR="00BC24E4">
              <w:rPr>
                <w:noProof/>
                <w:webHidden/>
              </w:rPr>
              <w:tab/>
            </w:r>
            <w:r w:rsidR="00BC24E4">
              <w:rPr>
                <w:noProof/>
                <w:webHidden/>
              </w:rPr>
              <w:fldChar w:fldCharType="begin"/>
            </w:r>
            <w:r w:rsidR="00BC24E4">
              <w:rPr>
                <w:noProof/>
                <w:webHidden/>
              </w:rPr>
              <w:instrText xml:space="preserve"> PAGEREF _Toc169380940 \h </w:instrText>
            </w:r>
            <w:r w:rsidR="00BC24E4">
              <w:rPr>
                <w:noProof/>
                <w:webHidden/>
              </w:rPr>
            </w:r>
            <w:r w:rsidR="00BC24E4">
              <w:rPr>
                <w:noProof/>
                <w:webHidden/>
              </w:rPr>
              <w:fldChar w:fldCharType="separate"/>
            </w:r>
            <w:r w:rsidR="00490D4B">
              <w:rPr>
                <w:noProof/>
                <w:webHidden/>
              </w:rPr>
              <w:t>19</w:t>
            </w:r>
            <w:r w:rsidR="00BC24E4">
              <w:rPr>
                <w:noProof/>
                <w:webHidden/>
              </w:rPr>
              <w:fldChar w:fldCharType="end"/>
            </w:r>
          </w:hyperlink>
        </w:p>
        <w:p w14:paraId="129A01A7" w14:textId="46067F0D"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41" w:history="1">
            <w:r w:rsidR="00BC24E4" w:rsidRPr="008E2065">
              <w:rPr>
                <w:rStyle w:val="Hyperlink"/>
                <w:noProof/>
              </w:rPr>
              <w:t>3.1</w:t>
            </w:r>
            <w:r w:rsidR="00BC24E4">
              <w:rPr>
                <w:rFonts w:asciiTheme="minorHAnsi" w:eastAsiaTheme="minorEastAsia" w:hAnsiTheme="minorHAnsi" w:cstheme="minorBidi"/>
                <w:noProof/>
                <w:kern w:val="2"/>
                <w14:ligatures w14:val="standardContextual"/>
              </w:rPr>
              <w:tab/>
            </w:r>
            <w:r w:rsidR="00BC24E4" w:rsidRPr="008E2065">
              <w:rPr>
                <w:rStyle w:val="Hyperlink"/>
                <w:noProof/>
              </w:rPr>
              <w:t>Overview</w:t>
            </w:r>
            <w:r w:rsidR="00BC24E4">
              <w:rPr>
                <w:noProof/>
                <w:webHidden/>
              </w:rPr>
              <w:tab/>
            </w:r>
            <w:r w:rsidR="00BC24E4">
              <w:rPr>
                <w:noProof/>
                <w:webHidden/>
              </w:rPr>
              <w:fldChar w:fldCharType="begin"/>
            </w:r>
            <w:r w:rsidR="00BC24E4">
              <w:rPr>
                <w:noProof/>
                <w:webHidden/>
              </w:rPr>
              <w:instrText xml:space="preserve"> PAGEREF _Toc169380941 \h </w:instrText>
            </w:r>
            <w:r w:rsidR="00BC24E4">
              <w:rPr>
                <w:noProof/>
                <w:webHidden/>
              </w:rPr>
            </w:r>
            <w:r w:rsidR="00BC24E4">
              <w:rPr>
                <w:noProof/>
                <w:webHidden/>
              </w:rPr>
              <w:fldChar w:fldCharType="separate"/>
            </w:r>
            <w:r w:rsidR="00490D4B">
              <w:rPr>
                <w:noProof/>
                <w:webHidden/>
              </w:rPr>
              <w:t>19</w:t>
            </w:r>
            <w:r w:rsidR="00BC24E4">
              <w:rPr>
                <w:noProof/>
                <w:webHidden/>
              </w:rPr>
              <w:fldChar w:fldCharType="end"/>
            </w:r>
          </w:hyperlink>
        </w:p>
        <w:p w14:paraId="393E0F21" w14:textId="26FB17C4"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42" w:history="1">
            <w:r w:rsidR="00BC24E4" w:rsidRPr="008E2065">
              <w:rPr>
                <w:rStyle w:val="Hyperlink"/>
                <w:noProof/>
              </w:rPr>
              <w:t>3.2</w:t>
            </w:r>
            <w:r w:rsidR="00BC24E4">
              <w:rPr>
                <w:rFonts w:asciiTheme="minorHAnsi" w:eastAsiaTheme="minorEastAsia" w:hAnsiTheme="minorHAnsi" w:cstheme="minorBidi"/>
                <w:noProof/>
                <w:kern w:val="2"/>
                <w14:ligatures w14:val="standardContextual"/>
              </w:rPr>
              <w:tab/>
            </w:r>
            <w:r w:rsidR="00BC24E4" w:rsidRPr="008E2065">
              <w:rPr>
                <w:rStyle w:val="Hyperlink"/>
                <w:noProof/>
              </w:rPr>
              <w:t>System design</w:t>
            </w:r>
            <w:r w:rsidR="00BC24E4">
              <w:rPr>
                <w:noProof/>
                <w:webHidden/>
              </w:rPr>
              <w:tab/>
            </w:r>
            <w:r w:rsidR="00BC24E4">
              <w:rPr>
                <w:noProof/>
                <w:webHidden/>
              </w:rPr>
              <w:fldChar w:fldCharType="begin"/>
            </w:r>
            <w:r w:rsidR="00BC24E4">
              <w:rPr>
                <w:noProof/>
                <w:webHidden/>
              </w:rPr>
              <w:instrText xml:space="preserve"> PAGEREF _Toc169380942 \h </w:instrText>
            </w:r>
            <w:r w:rsidR="00BC24E4">
              <w:rPr>
                <w:noProof/>
                <w:webHidden/>
              </w:rPr>
            </w:r>
            <w:r w:rsidR="00BC24E4">
              <w:rPr>
                <w:noProof/>
                <w:webHidden/>
              </w:rPr>
              <w:fldChar w:fldCharType="separate"/>
            </w:r>
            <w:r w:rsidR="00490D4B">
              <w:rPr>
                <w:noProof/>
                <w:webHidden/>
              </w:rPr>
              <w:t>20</w:t>
            </w:r>
            <w:r w:rsidR="00BC24E4">
              <w:rPr>
                <w:noProof/>
                <w:webHidden/>
              </w:rPr>
              <w:fldChar w:fldCharType="end"/>
            </w:r>
          </w:hyperlink>
        </w:p>
        <w:p w14:paraId="1CD725F4" w14:textId="5F6BF028"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43" w:history="1">
            <w:r w:rsidR="00BC24E4" w:rsidRPr="008E2065">
              <w:rPr>
                <w:rStyle w:val="Hyperlink"/>
                <w:noProof/>
              </w:rPr>
              <w:t>3.2.1</w:t>
            </w:r>
            <w:r w:rsidR="00BC24E4">
              <w:rPr>
                <w:rFonts w:asciiTheme="minorHAnsi" w:eastAsiaTheme="minorEastAsia" w:hAnsiTheme="minorHAnsi" w:cstheme="minorBidi"/>
                <w:noProof/>
                <w:kern w:val="2"/>
                <w14:ligatures w14:val="standardContextual"/>
              </w:rPr>
              <w:tab/>
            </w:r>
            <w:r w:rsidR="00BC24E4" w:rsidRPr="008E2065">
              <w:rPr>
                <w:rStyle w:val="Hyperlink"/>
                <w:noProof/>
              </w:rPr>
              <w:t>Data format</w:t>
            </w:r>
            <w:r w:rsidR="00BC24E4">
              <w:rPr>
                <w:noProof/>
                <w:webHidden/>
              </w:rPr>
              <w:tab/>
            </w:r>
            <w:r w:rsidR="00BC24E4">
              <w:rPr>
                <w:noProof/>
                <w:webHidden/>
              </w:rPr>
              <w:fldChar w:fldCharType="begin"/>
            </w:r>
            <w:r w:rsidR="00BC24E4">
              <w:rPr>
                <w:noProof/>
                <w:webHidden/>
              </w:rPr>
              <w:instrText xml:space="preserve"> PAGEREF _Toc169380943 \h </w:instrText>
            </w:r>
            <w:r w:rsidR="00BC24E4">
              <w:rPr>
                <w:noProof/>
                <w:webHidden/>
              </w:rPr>
            </w:r>
            <w:r w:rsidR="00BC24E4">
              <w:rPr>
                <w:noProof/>
                <w:webHidden/>
              </w:rPr>
              <w:fldChar w:fldCharType="separate"/>
            </w:r>
            <w:r w:rsidR="00490D4B">
              <w:rPr>
                <w:noProof/>
                <w:webHidden/>
              </w:rPr>
              <w:t>20</w:t>
            </w:r>
            <w:r w:rsidR="00BC24E4">
              <w:rPr>
                <w:noProof/>
                <w:webHidden/>
              </w:rPr>
              <w:fldChar w:fldCharType="end"/>
            </w:r>
          </w:hyperlink>
        </w:p>
        <w:p w14:paraId="04D7C7A1" w14:textId="6A5A4604"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44" w:history="1">
            <w:r w:rsidR="00BC24E4" w:rsidRPr="008E2065">
              <w:rPr>
                <w:rStyle w:val="Hyperlink"/>
                <w:noProof/>
              </w:rPr>
              <w:t>3.2.2</w:t>
            </w:r>
            <w:r w:rsidR="00BC24E4">
              <w:rPr>
                <w:rFonts w:asciiTheme="minorHAnsi" w:eastAsiaTheme="minorEastAsia" w:hAnsiTheme="minorHAnsi" w:cstheme="minorBidi"/>
                <w:noProof/>
                <w:kern w:val="2"/>
                <w14:ligatures w14:val="standardContextual"/>
              </w:rPr>
              <w:tab/>
            </w:r>
            <w:r w:rsidR="00BC24E4" w:rsidRPr="008E2065">
              <w:rPr>
                <w:rStyle w:val="Hyperlink"/>
                <w:noProof/>
              </w:rPr>
              <w:t>Document Segmentation Subsystem</w:t>
            </w:r>
            <w:r w:rsidR="00BC24E4">
              <w:rPr>
                <w:noProof/>
                <w:webHidden/>
              </w:rPr>
              <w:tab/>
            </w:r>
            <w:r w:rsidR="00BC24E4">
              <w:rPr>
                <w:noProof/>
                <w:webHidden/>
              </w:rPr>
              <w:fldChar w:fldCharType="begin"/>
            </w:r>
            <w:r w:rsidR="00BC24E4">
              <w:rPr>
                <w:noProof/>
                <w:webHidden/>
              </w:rPr>
              <w:instrText xml:space="preserve"> PAGEREF _Toc169380944 \h </w:instrText>
            </w:r>
            <w:r w:rsidR="00BC24E4">
              <w:rPr>
                <w:noProof/>
                <w:webHidden/>
              </w:rPr>
            </w:r>
            <w:r w:rsidR="00BC24E4">
              <w:rPr>
                <w:noProof/>
                <w:webHidden/>
              </w:rPr>
              <w:fldChar w:fldCharType="separate"/>
            </w:r>
            <w:r w:rsidR="00490D4B">
              <w:rPr>
                <w:noProof/>
                <w:webHidden/>
              </w:rPr>
              <w:t>21</w:t>
            </w:r>
            <w:r w:rsidR="00BC24E4">
              <w:rPr>
                <w:noProof/>
                <w:webHidden/>
              </w:rPr>
              <w:fldChar w:fldCharType="end"/>
            </w:r>
          </w:hyperlink>
        </w:p>
        <w:p w14:paraId="651211A0" w14:textId="51D4C6CD"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45" w:history="1">
            <w:r w:rsidR="00BC24E4" w:rsidRPr="008E2065">
              <w:rPr>
                <w:rStyle w:val="Hyperlink"/>
                <w:noProof/>
              </w:rPr>
              <w:t>3.2.3</w:t>
            </w:r>
            <w:r w:rsidR="00BC24E4">
              <w:rPr>
                <w:rFonts w:asciiTheme="minorHAnsi" w:eastAsiaTheme="minorEastAsia" w:hAnsiTheme="minorHAnsi" w:cstheme="minorBidi"/>
                <w:noProof/>
                <w:kern w:val="2"/>
                <w14:ligatures w14:val="standardContextual"/>
              </w:rPr>
              <w:tab/>
            </w:r>
            <w:r w:rsidR="00BC24E4" w:rsidRPr="008E2065">
              <w:rPr>
                <w:rStyle w:val="Hyperlink"/>
                <w:noProof/>
              </w:rPr>
              <w:t>Text Summarization Subsystem</w:t>
            </w:r>
            <w:r w:rsidR="00BC24E4">
              <w:rPr>
                <w:noProof/>
                <w:webHidden/>
              </w:rPr>
              <w:tab/>
            </w:r>
            <w:r w:rsidR="00BC24E4">
              <w:rPr>
                <w:noProof/>
                <w:webHidden/>
              </w:rPr>
              <w:fldChar w:fldCharType="begin"/>
            </w:r>
            <w:r w:rsidR="00BC24E4">
              <w:rPr>
                <w:noProof/>
                <w:webHidden/>
              </w:rPr>
              <w:instrText xml:space="preserve"> PAGEREF _Toc169380945 \h </w:instrText>
            </w:r>
            <w:r w:rsidR="00BC24E4">
              <w:rPr>
                <w:noProof/>
                <w:webHidden/>
              </w:rPr>
            </w:r>
            <w:r w:rsidR="00BC24E4">
              <w:rPr>
                <w:noProof/>
                <w:webHidden/>
              </w:rPr>
              <w:fldChar w:fldCharType="separate"/>
            </w:r>
            <w:r w:rsidR="00490D4B">
              <w:rPr>
                <w:noProof/>
                <w:webHidden/>
              </w:rPr>
              <w:t>22</w:t>
            </w:r>
            <w:r w:rsidR="00BC24E4">
              <w:rPr>
                <w:noProof/>
                <w:webHidden/>
              </w:rPr>
              <w:fldChar w:fldCharType="end"/>
            </w:r>
          </w:hyperlink>
        </w:p>
        <w:p w14:paraId="013B126D" w14:textId="02BF2443"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46" w:history="1">
            <w:r w:rsidR="00BC24E4" w:rsidRPr="008E2065">
              <w:rPr>
                <w:rStyle w:val="Hyperlink"/>
                <w:noProof/>
              </w:rPr>
              <w:t>Chapter 4</w:t>
            </w:r>
            <w:r w:rsidR="00BC24E4">
              <w:rPr>
                <w:rFonts w:asciiTheme="minorHAnsi" w:eastAsiaTheme="minorEastAsia" w:hAnsiTheme="minorHAnsi" w:cstheme="minorBidi"/>
                <w:noProof/>
                <w:kern w:val="2"/>
                <w14:ligatures w14:val="standardContextual"/>
              </w:rPr>
              <w:tab/>
            </w:r>
            <w:r w:rsidR="00BC24E4" w:rsidRPr="008E2065">
              <w:rPr>
                <w:rStyle w:val="Hyperlink"/>
                <w:noProof/>
              </w:rPr>
              <w:t>IMPLEMENT AND RESULTS</w:t>
            </w:r>
            <w:r w:rsidR="00BC24E4">
              <w:rPr>
                <w:noProof/>
                <w:webHidden/>
              </w:rPr>
              <w:tab/>
            </w:r>
            <w:r w:rsidR="00BC24E4">
              <w:rPr>
                <w:noProof/>
                <w:webHidden/>
              </w:rPr>
              <w:fldChar w:fldCharType="begin"/>
            </w:r>
            <w:r w:rsidR="00BC24E4">
              <w:rPr>
                <w:noProof/>
                <w:webHidden/>
              </w:rPr>
              <w:instrText xml:space="preserve"> PAGEREF _Toc169380946 \h </w:instrText>
            </w:r>
            <w:r w:rsidR="00BC24E4">
              <w:rPr>
                <w:noProof/>
                <w:webHidden/>
              </w:rPr>
            </w:r>
            <w:r w:rsidR="00BC24E4">
              <w:rPr>
                <w:noProof/>
                <w:webHidden/>
              </w:rPr>
              <w:fldChar w:fldCharType="separate"/>
            </w:r>
            <w:r w:rsidR="00490D4B">
              <w:rPr>
                <w:noProof/>
                <w:webHidden/>
              </w:rPr>
              <w:t>24</w:t>
            </w:r>
            <w:r w:rsidR="00BC24E4">
              <w:rPr>
                <w:noProof/>
                <w:webHidden/>
              </w:rPr>
              <w:fldChar w:fldCharType="end"/>
            </w:r>
          </w:hyperlink>
        </w:p>
        <w:p w14:paraId="523E9745" w14:textId="75CD7D75"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47" w:history="1">
            <w:r w:rsidR="00BC24E4" w:rsidRPr="008E2065">
              <w:rPr>
                <w:rStyle w:val="Hyperlink"/>
                <w:noProof/>
              </w:rPr>
              <w:t>4.1</w:t>
            </w:r>
            <w:r w:rsidR="00BC24E4">
              <w:rPr>
                <w:rFonts w:asciiTheme="minorHAnsi" w:eastAsiaTheme="minorEastAsia" w:hAnsiTheme="minorHAnsi" w:cstheme="minorBidi"/>
                <w:noProof/>
                <w:kern w:val="2"/>
                <w14:ligatures w14:val="standardContextual"/>
              </w:rPr>
              <w:tab/>
            </w:r>
            <w:r w:rsidR="00BC24E4" w:rsidRPr="008E2065">
              <w:rPr>
                <w:rStyle w:val="Hyperlink"/>
                <w:noProof/>
              </w:rPr>
              <w:t>Overview</w:t>
            </w:r>
            <w:r w:rsidR="00BC24E4">
              <w:rPr>
                <w:noProof/>
                <w:webHidden/>
              </w:rPr>
              <w:tab/>
            </w:r>
            <w:r w:rsidR="00BC24E4">
              <w:rPr>
                <w:noProof/>
                <w:webHidden/>
              </w:rPr>
              <w:fldChar w:fldCharType="begin"/>
            </w:r>
            <w:r w:rsidR="00BC24E4">
              <w:rPr>
                <w:noProof/>
                <w:webHidden/>
              </w:rPr>
              <w:instrText xml:space="preserve"> PAGEREF _Toc169380947 \h </w:instrText>
            </w:r>
            <w:r w:rsidR="00BC24E4">
              <w:rPr>
                <w:noProof/>
                <w:webHidden/>
              </w:rPr>
            </w:r>
            <w:r w:rsidR="00BC24E4">
              <w:rPr>
                <w:noProof/>
                <w:webHidden/>
              </w:rPr>
              <w:fldChar w:fldCharType="separate"/>
            </w:r>
            <w:r w:rsidR="00490D4B">
              <w:rPr>
                <w:noProof/>
                <w:webHidden/>
              </w:rPr>
              <w:t>24</w:t>
            </w:r>
            <w:r w:rsidR="00BC24E4">
              <w:rPr>
                <w:noProof/>
                <w:webHidden/>
              </w:rPr>
              <w:fldChar w:fldCharType="end"/>
            </w:r>
          </w:hyperlink>
        </w:p>
        <w:p w14:paraId="463E0A55" w14:textId="724952EE"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48" w:history="1">
            <w:r w:rsidR="00BC24E4" w:rsidRPr="008E2065">
              <w:rPr>
                <w:rStyle w:val="Hyperlink"/>
                <w:noProof/>
              </w:rPr>
              <w:t>4.2</w:t>
            </w:r>
            <w:r w:rsidR="00BC24E4">
              <w:rPr>
                <w:rFonts w:asciiTheme="minorHAnsi" w:eastAsiaTheme="minorEastAsia" w:hAnsiTheme="minorHAnsi" w:cstheme="minorBidi"/>
                <w:noProof/>
                <w:kern w:val="2"/>
                <w14:ligatures w14:val="standardContextual"/>
              </w:rPr>
              <w:tab/>
            </w:r>
            <w:r w:rsidR="00BC24E4" w:rsidRPr="008E2065">
              <w:rPr>
                <w:rStyle w:val="Hyperlink"/>
                <w:noProof/>
              </w:rPr>
              <w:t>Implementation</w:t>
            </w:r>
            <w:r w:rsidR="00BC24E4">
              <w:rPr>
                <w:noProof/>
                <w:webHidden/>
              </w:rPr>
              <w:tab/>
            </w:r>
            <w:r w:rsidR="00BC24E4">
              <w:rPr>
                <w:noProof/>
                <w:webHidden/>
              </w:rPr>
              <w:fldChar w:fldCharType="begin"/>
            </w:r>
            <w:r w:rsidR="00BC24E4">
              <w:rPr>
                <w:noProof/>
                <w:webHidden/>
              </w:rPr>
              <w:instrText xml:space="preserve"> PAGEREF _Toc169380948 \h </w:instrText>
            </w:r>
            <w:r w:rsidR="00BC24E4">
              <w:rPr>
                <w:noProof/>
                <w:webHidden/>
              </w:rPr>
            </w:r>
            <w:r w:rsidR="00BC24E4">
              <w:rPr>
                <w:noProof/>
                <w:webHidden/>
              </w:rPr>
              <w:fldChar w:fldCharType="separate"/>
            </w:r>
            <w:r w:rsidR="00490D4B">
              <w:rPr>
                <w:noProof/>
                <w:webHidden/>
              </w:rPr>
              <w:t>24</w:t>
            </w:r>
            <w:r w:rsidR="00BC24E4">
              <w:rPr>
                <w:noProof/>
                <w:webHidden/>
              </w:rPr>
              <w:fldChar w:fldCharType="end"/>
            </w:r>
          </w:hyperlink>
        </w:p>
        <w:p w14:paraId="551F4322" w14:textId="40FD45FD"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49" w:history="1">
            <w:r w:rsidR="00BC24E4" w:rsidRPr="008E2065">
              <w:rPr>
                <w:rStyle w:val="Hyperlink"/>
                <w:noProof/>
              </w:rPr>
              <w:t>4.2.1</w:t>
            </w:r>
            <w:r w:rsidR="00BC24E4">
              <w:rPr>
                <w:rFonts w:asciiTheme="minorHAnsi" w:eastAsiaTheme="minorEastAsia" w:hAnsiTheme="minorHAnsi" w:cstheme="minorBidi"/>
                <w:noProof/>
                <w:kern w:val="2"/>
                <w14:ligatures w14:val="standardContextual"/>
              </w:rPr>
              <w:tab/>
            </w:r>
            <w:r w:rsidR="00BC24E4" w:rsidRPr="008E2065">
              <w:rPr>
                <w:rStyle w:val="Hyperlink"/>
                <w:noProof/>
              </w:rPr>
              <w:t>Document Segmentation</w:t>
            </w:r>
            <w:r w:rsidR="00BC24E4">
              <w:rPr>
                <w:noProof/>
                <w:webHidden/>
              </w:rPr>
              <w:tab/>
            </w:r>
            <w:r w:rsidR="00BC24E4">
              <w:rPr>
                <w:noProof/>
                <w:webHidden/>
              </w:rPr>
              <w:fldChar w:fldCharType="begin"/>
            </w:r>
            <w:r w:rsidR="00BC24E4">
              <w:rPr>
                <w:noProof/>
                <w:webHidden/>
              </w:rPr>
              <w:instrText xml:space="preserve"> PAGEREF _Toc169380949 \h </w:instrText>
            </w:r>
            <w:r w:rsidR="00BC24E4">
              <w:rPr>
                <w:noProof/>
                <w:webHidden/>
              </w:rPr>
            </w:r>
            <w:r w:rsidR="00BC24E4">
              <w:rPr>
                <w:noProof/>
                <w:webHidden/>
              </w:rPr>
              <w:fldChar w:fldCharType="separate"/>
            </w:r>
            <w:r w:rsidR="00490D4B">
              <w:rPr>
                <w:noProof/>
                <w:webHidden/>
              </w:rPr>
              <w:t>24</w:t>
            </w:r>
            <w:r w:rsidR="00BC24E4">
              <w:rPr>
                <w:noProof/>
                <w:webHidden/>
              </w:rPr>
              <w:fldChar w:fldCharType="end"/>
            </w:r>
          </w:hyperlink>
        </w:p>
        <w:p w14:paraId="2B5F4A8A" w14:textId="043048BB"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50" w:history="1">
            <w:r w:rsidR="00BC24E4" w:rsidRPr="008E2065">
              <w:rPr>
                <w:rStyle w:val="Hyperlink"/>
                <w:noProof/>
              </w:rPr>
              <w:t>4.2.2</w:t>
            </w:r>
            <w:r w:rsidR="00BC24E4">
              <w:rPr>
                <w:rFonts w:asciiTheme="minorHAnsi" w:eastAsiaTheme="minorEastAsia" w:hAnsiTheme="minorHAnsi" w:cstheme="minorBidi"/>
                <w:noProof/>
                <w:kern w:val="2"/>
                <w14:ligatures w14:val="standardContextual"/>
              </w:rPr>
              <w:tab/>
            </w:r>
            <w:r w:rsidR="00BC24E4" w:rsidRPr="008E2065">
              <w:rPr>
                <w:rStyle w:val="Hyperlink"/>
                <w:noProof/>
              </w:rPr>
              <w:t>Text summarization</w:t>
            </w:r>
            <w:r w:rsidR="00BC24E4">
              <w:rPr>
                <w:noProof/>
                <w:webHidden/>
              </w:rPr>
              <w:tab/>
            </w:r>
            <w:r w:rsidR="00BC24E4">
              <w:rPr>
                <w:noProof/>
                <w:webHidden/>
              </w:rPr>
              <w:fldChar w:fldCharType="begin"/>
            </w:r>
            <w:r w:rsidR="00BC24E4">
              <w:rPr>
                <w:noProof/>
                <w:webHidden/>
              </w:rPr>
              <w:instrText xml:space="preserve"> PAGEREF _Toc169380950 \h </w:instrText>
            </w:r>
            <w:r w:rsidR="00BC24E4">
              <w:rPr>
                <w:noProof/>
                <w:webHidden/>
              </w:rPr>
            </w:r>
            <w:r w:rsidR="00BC24E4">
              <w:rPr>
                <w:noProof/>
                <w:webHidden/>
              </w:rPr>
              <w:fldChar w:fldCharType="separate"/>
            </w:r>
            <w:r w:rsidR="00490D4B">
              <w:rPr>
                <w:noProof/>
                <w:webHidden/>
              </w:rPr>
              <w:t>26</w:t>
            </w:r>
            <w:r w:rsidR="00BC24E4">
              <w:rPr>
                <w:noProof/>
                <w:webHidden/>
              </w:rPr>
              <w:fldChar w:fldCharType="end"/>
            </w:r>
          </w:hyperlink>
        </w:p>
        <w:p w14:paraId="01BB6C26" w14:textId="29ADDEFE" w:rsidR="00BC24E4"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380951" w:history="1">
            <w:r w:rsidR="00BC24E4" w:rsidRPr="008E2065">
              <w:rPr>
                <w:rStyle w:val="Hyperlink"/>
                <w:noProof/>
              </w:rPr>
              <w:t>4.2.2.1</w:t>
            </w:r>
            <w:r w:rsidR="00BC24E4">
              <w:rPr>
                <w:rFonts w:asciiTheme="minorHAnsi" w:eastAsiaTheme="minorEastAsia" w:hAnsiTheme="minorHAnsi" w:cstheme="minorBidi"/>
                <w:noProof/>
                <w:kern w:val="2"/>
                <w:sz w:val="24"/>
                <w:szCs w:val="24"/>
                <w14:ligatures w14:val="standardContextual"/>
              </w:rPr>
              <w:tab/>
            </w:r>
            <w:r w:rsidR="00BC24E4" w:rsidRPr="008E2065">
              <w:rPr>
                <w:rStyle w:val="Hyperlink"/>
                <w:noProof/>
              </w:rPr>
              <w:t>LSA</w:t>
            </w:r>
            <w:r w:rsidR="00BC24E4">
              <w:rPr>
                <w:noProof/>
                <w:webHidden/>
              </w:rPr>
              <w:tab/>
            </w:r>
            <w:r w:rsidR="00BC24E4">
              <w:rPr>
                <w:noProof/>
                <w:webHidden/>
              </w:rPr>
              <w:fldChar w:fldCharType="begin"/>
            </w:r>
            <w:r w:rsidR="00BC24E4">
              <w:rPr>
                <w:noProof/>
                <w:webHidden/>
              </w:rPr>
              <w:instrText xml:space="preserve"> PAGEREF _Toc169380951 \h </w:instrText>
            </w:r>
            <w:r w:rsidR="00BC24E4">
              <w:rPr>
                <w:noProof/>
                <w:webHidden/>
              </w:rPr>
            </w:r>
            <w:r w:rsidR="00BC24E4">
              <w:rPr>
                <w:noProof/>
                <w:webHidden/>
              </w:rPr>
              <w:fldChar w:fldCharType="separate"/>
            </w:r>
            <w:r w:rsidR="00490D4B">
              <w:rPr>
                <w:noProof/>
                <w:webHidden/>
              </w:rPr>
              <w:t>26</w:t>
            </w:r>
            <w:r w:rsidR="00BC24E4">
              <w:rPr>
                <w:noProof/>
                <w:webHidden/>
              </w:rPr>
              <w:fldChar w:fldCharType="end"/>
            </w:r>
          </w:hyperlink>
        </w:p>
        <w:p w14:paraId="0E30A362" w14:textId="423FCB05" w:rsidR="00BC24E4"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380952" w:history="1">
            <w:r w:rsidR="00BC24E4" w:rsidRPr="008E2065">
              <w:rPr>
                <w:rStyle w:val="Hyperlink"/>
                <w:noProof/>
              </w:rPr>
              <w:t>4.2.2.2</w:t>
            </w:r>
            <w:r w:rsidR="00BC24E4">
              <w:rPr>
                <w:rFonts w:asciiTheme="minorHAnsi" w:eastAsiaTheme="minorEastAsia" w:hAnsiTheme="minorHAnsi" w:cstheme="minorBidi"/>
                <w:noProof/>
                <w:kern w:val="2"/>
                <w:sz w:val="24"/>
                <w:szCs w:val="24"/>
                <w14:ligatures w14:val="standardContextual"/>
              </w:rPr>
              <w:tab/>
            </w:r>
            <w:r w:rsidR="00BC24E4" w:rsidRPr="008E2065">
              <w:rPr>
                <w:rStyle w:val="Hyperlink"/>
                <w:noProof/>
              </w:rPr>
              <w:t>TextRank</w:t>
            </w:r>
            <w:r w:rsidR="00BC24E4">
              <w:rPr>
                <w:noProof/>
                <w:webHidden/>
              </w:rPr>
              <w:tab/>
            </w:r>
            <w:r w:rsidR="00BC24E4">
              <w:rPr>
                <w:noProof/>
                <w:webHidden/>
              </w:rPr>
              <w:fldChar w:fldCharType="begin"/>
            </w:r>
            <w:r w:rsidR="00BC24E4">
              <w:rPr>
                <w:noProof/>
                <w:webHidden/>
              </w:rPr>
              <w:instrText xml:space="preserve"> PAGEREF _Toc169380952 \h </w:instrText>
            </w:r>
            <w:r w:rsidR="00BC24E4">
              <w:rPr>
                <w:noProof/>
                <w:webHidden/>
              </w:rPr>
            </w:r>
            <w:r w:rsidR="00BC24E4">
              <w:rPr>
                <w:noProof/>
                <w:webHidden/>
              </w:rPr>
              <w:fldChar w:fldCharType="separate"/>
            </w:r>
            <w:r w:rsidR="00490D4B">
              <w:rPr>
                <w:noProof/>
                <w:webHidden/>
              </w:rPr>
              <w:t>27</w:t>
            </w:r>
            <w:r w:rsidR="00BC24E4">
              <w:rPr>
                <w:noProof/>
                <w:webHidden/>
              </w:rPr>
              <w:fldChar w:fldCharType="end"/>
            </w:r>
          </w:hyperlink>
        </w:p>
        <w:p w14:paraId="7AF89535" w14:textId="057CF9D0" w:rsidR="00BC24E4"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380953" w:history="1">
            <w:r w:rsidR="00BC24E4" w:rsidRPr="008E2065">
              <w:rPr>
                <w:rStyle w:val="Hyperlink"/>
                <w:noProof/>
              </w:rPr>
              <w:t>4.2.2.3</w:t>
            </w:r>
            <w:r w:rsidR="00BC24E4">
              <w:rPr>
                <w:rFonts w:asciiTheme="minorHAnsi" w:eastAsiaTheme="minorEastAsia" w:hAnsiTheme="minorHAnsi" w:cstheme="minorBidi"/>
                <w:noProof/>
                <w:kern w:val="2"/>
                <w:sz w:val="24"/>
                <w:szCs w:val="24"/>
                <w14:ligatures w14:val="standardContextual"/>
              </w:rPr>
              <w:tab/>
            </w:r>
            <w:r w:rsidR="00BC24E4" w:rsidRPr="008E2065">
              <w:rPr>
                <w:rStyle w:val="Hyperlink"/>
                <w:noProof/>
              </w:rPr>
              <w:t>Pretrained models</w:t>
            </w:r>
            <w:r w:rsidR="00BC24E4">
              <w:rPr>
                <w:noProof/>
                <w:webHidden/>
              </w:rPr>
              <w:tab/>
            </w:r>
            <w:r w:rsidR="00BC24E4">
              <w:rPr>
                <w:noProof/>
                <w:webHidden/>
              </w:rPr>
              <w:fldChar w:fldCharType="begin"/>
            </w:r>
            <w:r w:rsidR="00BC24E4">
              <w:rPr>
                <w:noProof/>
                <w:webHidden/>
              </w:rPr>
              <w:instrText xml:space="preserve"> PAGEREF _Toc169380953 \h </w:instrText>
            </w:r>
            <w:r w:rsidR="00BC24E4">
              <w:rPr>
                <w:noProof/>
                <w:webHidden/>
              </w:rPr>
            </w:r>
            <w:r w:rsidR="00BC24E4">
              <w:rPr>
                <w:noProof/>
                <w:webHidden/>
              </w:rPr>
              <w:fldChar w:fldCharType="separate"/>
            </w:r>
            <w:r w:rsidR="00490D4B">
              <w:rPr>
                <w:noProof/>
                <w:webHidden/>
              </w:rPr>
              <w:t>28</w:t>
            </w:r>
            <w:r w:rsidR="00BC24E4">
              <w:rPr>
                <w:noProof/>
                <w:webHidden/>
              </w:rPr>
              <w:fldChar w:fldCharType="end"/>
            </w:r>
          </w:hyperlink>
        </w:p>
        <w:p w14:paraId="2D810259" w14:textId="548EB204"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54" w:history="1">
            <w:r w:rsidR="00BC24E4" w:rsidRPr="008E2065">
              <w:rPr>
                <w:rStyle w:val="Hyperlink"/>
                <w:noProof/>
              </w:rPr>
              <w:t>4.3</w:t>
            </w:r>
            <w:r w:rsidR="00BC24E4">
              <w:rPr>
                <w:rFonts w:asciiTheme="minorHAnsi" w:eastAsiaTheme="minorEastAsia" w:hAnsiTheme="minorHAnsi" w:cstheme="minorBidi"/>
                <w:noProof/>
                <w:kern w:val="2"/>
                <w14:ligatures w14:val="standardContextual"/>
              </w:rPr>
              <w:tab/>
            </w:r>
            <w:r w:rsidR="00BC24E4" w:rsidRPr="008E2065">
              <w:rPr>
                <w:rStyle w:val="Hyperlink"/>
                <w:noProof/>
              </w:rPr>
              <w:t>Results</w:t>
            </w:r>
            <w:r w:rsidR="00BC24E4">
              <w:rPr>
                <w:noProof/>
                <w:webHidden/>
              </w:rPr>
              <w:tab/>
            </w:r>
            <w:r w:rsidR="00BC24E4">
              <w:rPr>
                <w:noProof/>
                <w:webHidden/>
              </w:rPr>
              <w:fldChar w:fldCharType="begin"/>
            </w:r>
            <w:r w:rsidR="00BC24E4">
              <w:rPr>
                <w:noProof/>
                <w:webHidden/>
              </w:rPr>
              <w:instrText xml:space="preserve"> PAGEREF _Toc169380954 \h </w:instrText>
            </w:r>
            <w:r w:rsidR="00BC24E4">
              <w:rPr>
                <w:noProof/>
                <w:webHidden/>
              </w:rPr>
            </w:r>
            <w:r w:rsidR="00BC24E4">
              <w:rPr>
                <w:noProof/>
                <w:webHidden/>
              </w:rPr>
              <w:fldChar w:fldCharType="separate"/>
            </w:r>
            <w:r w:rsidR="00490D4B">
              <w:rPr>
                <w:noProof/>
                <w:webHidden/>
              </w:rPr>
              <w:t>29</w:t>
            </w:r>
            <w:r w:rsidR="00BC24E4">
              <w:rPr>
                <w:noProof/>
                <w:webHidden/>
              </w:rPr>
              <w:fldChar w:fldCharType="end"/>
            </w:r>
          </w:hyperlink>
        </w:p>
        <w:p w14:paraId="4943DFFB" w14:textId="788F22C7"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55" w:history="1">
            <w:r w:rsidR="00BC24E4" w:rsidRPr="008E2065">
              <w:rPr>
                <w:rStyle w:val="Hyperlink"/>
                <w:noProof/>
              </w:rPr>
              <w:t>Chapter 5</w:t>
            </w:r>
            <w:r w:rsidR="00BC24E4">
              <w:rPr>
                <w:rFonts w:asciiTheme="minorHAnsi" w:eastAsiaTheme="minorEastAsia" w:hAnsiTheme="minorHAnsi" w:cstheme="minorBidi"/>
                <w:noProof/>
                <w:kern w:val="2"/>
                <w14:ligatures w14:val="standardContextual"/>
              </w:rPr>
              <w:tab/>
            </w:r>
            <w:r w:rsidR="00BC24E4" w:rsidRPr="008E2065">
              <w:rPr>
                <w:rStyle w:val="Hyperlink"/>
                <w:noProof/>
              </w:rPr>
              <w:t>DISCUSSION AND EVALUATION</w:t>
            </w:r>
            <w:r w:rsidR="00BC24E4">
              <w:rPr>
                <w:noProof/>
                <w:webHidden/>
              </w:rPr>
              <w:tab/>
            </w:r>
            <w:r w:rsidR="00BC24E4">
              <w:rPr>
                <w:noProof/>
                <w:webHidden/>
              </w:rPr>
              <w:fldChar w:fldCharType="begin"/>
            </w:r>
            <w:r w:rsidR="00BC24E4">
              <w:rPr>
                <w:noProof/>
                <w:webHidden/>
              </w:rPr>
              <w:instrText xml:space="preserve"> PAGEREF _Toc169380955 \h </w:instrText>
            </w:r>
            <w:r w:rsidR="00BC24E4">
              <w:rPr>
                <w:noProof/>
                <w:webHidden/>
              </w:rPr>
            </w:r>
            <w:r w:rsidR="00BC24E4">
              <w:rPr>
                <w:noProof/>
                <w:webHidden/>
              </w:rPr>
              <w:fldChar w:fldCharType="separate"/>
            </w:r>
            <w:r w:rsidR="00490D4B">
              <w:rPr>
                <w:noProof/>
                <w:webHidden/>
              </w:rPr>
              <w:t>31</w:t>
            </w:r>
            <w:r w:rsidR="00BC24E4">
              <w:rPr>
                <w:noProof/>
                <w:webHidden/>
              </w:rPr>
              <w:fldChar w:fldCharType="end"/>
            </w:r>
          </w:hyperlink>
        </w:p>
        <w:p w14:paraId="4BF47D3E" w14:textId="076720A6"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56" w:history="1">
            <w:r w:rsidR="00BC24E4" w:rsidRPr="008E2065">
              <w:rPr>
                <w:rStyle w:val="Hyperlink"/>
                <w:noProof/>
              </w:rPr>
              <w:t>5.1</w:t>
            </w:r>
            <w:r w:rsidR="00BC24E4">
              <w:rPr>
                <w:rFonts w:asciiTheme="minorHAnsi" w:eastAsiaTheme="minorEastAsia" w:hAnsiTheme="minorHAnsi" w:cstheme="minorBidi"/>
                <w:noProof/>
                <w:kern w:val="2"/>
                <w14:ligatures w14:val="standardContextual"/>
              </w:rPr>
              <w:tab/>
            </w:r>
            <w:r w:rsidR="00BC24E4" w:rsidRPr="008E2065">
              <w:rPr>
                <w:rStyle w:val="Hyperlink"/>
                <w:noProof/>
              </w:rPr>
              <w:t>Evaluation</w:t>
            </w:r>
            <w:r w:rsidR="00BC24E4">
              <w:rPr>
                <w:noProof/>
                <w:webHidden/>
              </w:rPr>
              <w:tab/>
            </w:r>
            <w:r w:rsidR="00BC24E4">
              <w:rPr>
                <w:noProof/>
                <w:webHidden/>
              </w:rPr>
              <w:fldChar w:fldCharType="begin"/>
            </w:r>
            <w:r w:rsidR="00BC24E4">
              <w:rPr>
                <w:noProof/>
                <w:webHidden/>
              </w:rPr>
              <w:instrText xml:space="preserve"> PAGEREF _Toc169380956 \h </w:instrText>
            </w:r>
            <w:r w:rsidR="00BC24E4">
              <w:rPr>
                <w:noProof/>
                <w:webHidden/>
              </w:rPr>
            </w:r>
            <w:r w:rsidR="00BC24E4">
              <w:rPr>
                <w:noProof/>
                <w:webHidden/>
              </w:rPr>
              <w:fldChar w:fldCharType="separate"/>
            </w:r>
            <w:r w:rsidR="00490D4B">
              <w:rPr>
                <w:noProof/>
                <w:webHidden/>
              </w:rPr>
              <w:t>31</w:t>
            </w:r>
            <w:r w:rsidR="00BC24E4">
              <w:rPr>
                <w:noProof/>
                <w:webHidden/>
              </w:rPr>
              <w:fldChar w:fldCharType="end"/>
            </w:r>
          </w:hyperlink>
        </w:p>
        <w:p w14:paraId="7D75A449" w14:textId="61185059"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57" w:history="1">
            <w:r w:rsidR="00BC24E4" w:rsidRPr="008E2065">
              <w:rPr>
                <w:rStyle w:val="Hyperlink"/>
                <w:noProof/>
              </w:rPr>
              <w:t>5.1.1</w:t>
            </w:r>
            <w:r w:rsidR="00BC24E4">
              <w:rPr>
                <w:rFonts w:asciiTheme="minorHAnsi" w:eastAsiaTheme="minorEastAsia" w:hAnsiTheme="minorHAnsi" w:cstheme="minorBidi"/>
                <w:noProof/>
                <w:kern w:val="2"/>
                <w14:ligatures w14:val="standardContextual"/>
              </w:rPr>
              <w:tab/>
            </w:r>
            <w:r w:rsidR="00BC24E4" w:rsidRPr="008E2065">
              <w:rPr>
                <w:rStyle w:val="Hyperlink"/>
                <w:noProof/>
              </w:rPr>
              <w:t>Evaluation methods and Dataset</w:t>
            </w:r>
            <w:r w:rsidR="00BC24E4">
              <w:rPr>
                <w:noProof/>
                <w:webHidden/>
              </w:rPr>
              <w:tab/>
            </w:r>
            <w:r w:rsidR="00BC24E4">
              <w:rPr>
                <w:noProof/>
                <w:webHidden/>
              </w:rPr>
              <w:fldChar w:fldCharType="begin"/>
            </w:r>
            <w:r w:rsidR="00BC24E4">
              <w:rPr>
                <w:noProof/>
                <w:webHidden/>
              </w:rPr>
              <w:instrText xml:space="preserve"> PAGEREF _Toc169380957 \h </w:instrText>
            </w:r>
            <w:r w:rsidR="00BC24E4">
              <w:rPr>
                <w:noProof/>
                <w:webHidden/>
              </w:rPr>
            </w:r>
            <w:r w:rsidR="00BC24E4">
              <w:rPr>
                <w:noProof/>
                <w:webHidden/>
              </w:rPr>
              <w:fldChar w:fldCharType="separate"/>
            </w:r>
            <w:r w:rsidR="00490D4B">
              <w:rPr>
                <w:noProof/>
                <w:webHidden/>
              </w:rPr>
              <w:t>31</w:t>
            </w:r>
            <w:r w:rsidR="00BC24E4">
              <w:rPr>
                <w:noProof/>
                <w:webHidden/>
              </w:rPr>
              <w:fldChar w:fldCharType="end"/>
            </w:r>
          </w:hyperlink>
        </w:p>
        <w:p w14:paraId="252C92E3" w14:textId="394A6236" w:rsidR="00BC24E4"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380958" w:history="1">
            <w:r w:rsidR="00BC24E4" w:rsidRPr="008E2065">
              <w:rPr>
                <w:rStyle w:val="Hyperlink"/>
                <w:noProof/>
              </w:rPr>
              <w:t>5.1.2</w:t>
            </w:r>
            <w:r w:rsidR="00BC24E4">
              <w:rPr>
                <w:rFonts w:asciiTheme="minorHAnsi" w:eastAsiaTheme="minorEastAsia" w:hAnsiTheme="minorHAnsi" w:cstheme="minorBidi"/>
                <w:noProof/>
                <w:kern w:val="2"/>
                <w14:ligatures w14:val="standardContextual"/>
              </w:rPr>
              <w:tab/>
            </w:r>
            <w:r w:rsidR="00BC24E4" w:rsidRPr="008E2065">
              <w:rPr>
                <w:rStyle w:val="Hyperlink"/>
                <w:noProof/>
              </w:rPr>
              <w:t>Evaluation results and Machine specifications</w:t>
            </w:r>
            <w:r w:rsidR="00BC24E4">
              <w:rPr>
                <w:noProof/>
                <w:webHidden/>
              </w:rPr>
              <w:tab/>
            </w:r>
            <w:r w:rsidR="00BC24E4">
              <w:rPr>
                <w:noProof/>
                <w:webHidden/>
              </w:rPr>
              <w:fldChar w:fldCharType="begin"/>
            </w:r>
            <w:r w:rsidR="00BC24E4">
              <w:rPr>
                <w:noProof/>
                <w:webHidden/>
              </w:rPr>
              <w:instrText xml:space="preserve"> PAGEREF _Toc169380958 \h </w:instrText>
            </w:r>
            <w:r w:rsidR="00BC24E4">
              <w:rPr>
                <w:noProof/>
                <w:webHidden/>
              </w:rPr>
            </w:r>
            <w:r w:rsidR="00BC24E4">
              <w:rPr>
                <w:noProof/>
                <w:webHidden/>
              </w:rPr>
              <w:fldChar w:fldCharType="separate"/>
            </w:r>
            <w:r w:rsidR="00490D4B">
              <w:rPr>
                <w:noProof/>
                <w:webHidden/>
              </w:rPr>
              <w:t>32</w:t>
            </w:r>
            <w:r w:rsidR="00BC24E4">
              <w:rPr>
                <w:noProof/>
                <w:webHidden/>
              </w:rPr>
              <w:fldChar w:fldCharType="end"/>
            </w:r>
          </w:hyperlink>
        </w:p>
        <w:p w14:paraId="3A0BC670" w14:textId="128E4A2D" w:rsidR="00BC24E4" w:rsidRDefault="00000000">
          <w:pPr>
            <w:pStyle w:val="TOC1"/>
            <w:tabs>
              <w:tab w:val="left" w:pos="1320"/>
            </w:tabs>
            <w:rPr>
              <w:rFonts w:asciiTheme="minorHAnsi" w:eastAsiaTheme="minorEastAsia" w:hAnsiTheme="minorHAnsi" w:cstheme="minorBidi"/>
              <w:noProof/>
              <w:kern w:val="2"/>
              <w14:ligatures w14:val="standardContextual"/>
            </w:rPr>
          </w:pPr>
          <w:hyperlink w:anchor="_Toc169380959" w:history="1">
            <w:r w:rsidR="00BC24E4" w:rsidRPr="008E2065">
              <w:rPr>
                <w:rStyle w:val="Hyperlink"/>
                <w:noProof/>
              </w:rPr>
              <w:t>Chapter 6</w:t>
            </w:r>
            <w:r w:rsidR="00BC24E4">
              <w:rPr>
                <w:rFonts w:asciiTheme="minorHAnsi" w:eastAsiaTheme="minorEastAsia" w:hAnsiTheme="minorHAnsi" w:cstheme="minorBidi"/>
                <w:noProof/>
                <w:kern w:val="2"/>
                <w14:ligatures w14:val="standardContextual"/>
              </w:rPr>
              <w:tab/>
            </w:r>
            <w:r w:rsidR="00BC24E4" w:rsidRPr="008E2065">
              <w:rPr>
                <w:rStyle w:val="Hyperlink"/>
                <w:noProof/>
              </w:rPr>
              <w:t>CONCLUSION AND FUTURE WORK</w:t>
            </w:r>
            <w:r w:rsidR="00BC24E4">
              <w:rPr>
                <w:noProof/>
                <w:webHidden/>
              </w:rPr>
              <w:tab/>
            </w:r>
            <w:r w:rsidR="00BC24E4">
              <w:rPr>
                <w:noProof/>
                <w:webHidden/>
              </w:rPr>
              <w:fldChar w:fldCharType="begin"/>
            </w:r>
            <w:r w:rsidR="00BC24E4">
              <w:rPr>
                <w:noProof/>
                <w:webHidden/>
              </w:rPr>
              <w:instrText xml:space="preserve"> PAGEREF _Toc169380959 \h </w:instrText>
            </w:r>
            <w:r w:rsidR="00BC24E4">
              <w:rPr>
                <w:noProof/>
                <w:webHidden/>
              </w:rPr>
            </w:r>
            <w:r w:rsidR="00BC24E4">
              <w:rPr>
                <w:noProof/>
                <w:webHidden/>
              </w:rPr>
              <w:fldChar w:fldCharType="separate"/>
            </w:r>
            <w:r w:rsidR="00490D4B">
              <w:rPr>
                <w:noProof/>
                <w:webHidden/>
              </w:rPr>
              <w:t>33</w:t>
            </w:r>
            <w:r w:rsidR="00BC24E4">
              <w:rPr>
                <w:noProof/>
                <w:webHidden/>
              </w:rPr>
              <w:fldChar w:fldCharType="end"/>
            </w:r>
          </w:hyperlink>
        </w:p>
        <w:p w14:paraId="70C88476" w14:textId="2B6A7426"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60" w:history="1">
            <w:r w:rsidR="00BC24E4" w:rsidRPr="008E2065">
              <w:rPr>
                <w:rStyle w:val="Hyperlink"/>
                <w:noProof/>
              </w:rPr>
              <w:t>6.1</w:t>
            </w:r>
            <w:r w:rsidR="00BC24E4">
              <w:rPr>
                <w:rFonts w:asciiTheme="minorHAnsi" w:eastAsiaTheme="minorEastAsia" w:hAnsiTheme="minorHAnsi" w:cstheme="minorBidi"/>
                <w:noProof/>
                <w:kern w:val="2"/>
                <w14:ligatures w14:val="standardContextual"/>
              </w:rPr>
              <w:tab/>
            </w:r>
            <w:r w:rsidR="00BC24E4" w:rsidRPr="008E2065">
              <w:rPr>
                <w:rStyle w:val="Hyperlink"/>
                <w:noProof/>
              </w:rPr>
              <w:t>Conclusion</w:t>
            </w:r>
            <w:r w:rsidR="00BC24E4">
              <w:rPr>
                <w:noProof/>
                <w:webHidden/>
              </w:rPr>
              <w:tab/>
            </w:r>
            <w:r w:rsidR="00BC24E4">
              <w:rPr>
                <w:noProof/>
                <w:webHidden/>
              </w:rPr>
              <w:fldChar w:fldCharType="begin"/>
            </w:r>
            <w:r w:rsidR="00BC24E4">
              <w:rPr>
                <w:noProof/>
                <w:webHidden/>
              </w:rPr>
              <w:instrText xml:space="preserve"> PAGEREF _Toc169380960 \h </w:instrText>
            </w:r>
            <w:r w:rsidR="00BC24E4">
              <w:rPr>
                <w:noProof/>
                <w:webHidden/>
              </w:rPr>
            </w:r>
            <w:r w:rsidR="00BC24E4">
              <w:rPr>
                <w:noProof/>
                <w:webHidden/>
              </w:rPr>
              <w:fldChar w:fldCharType="separate"/>
            </w:r>
            <w:r w:rsidR="00490D4B">
              <w:rPr>
                <w:noProof/>
                <w:webHidden/>
              </w:rPr>
              <w:t>33</w:t>
            </w:r>
            <w:r w:rsidR="00BC24E4">
              <w:rPr>
                <w:noProof/>
                <w:webHidden/>
              </w:rPr>
              <w:fldChar w:fldCharType="end"/>
            </w:r>
          </w:hyperlink>
        </w:p>
        <w:p w14:paraId="578E9189" w14:textId="6A6FAD9D" w:rsidR="00BC24E4"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380961" w:history="1">
            <w:r w:rsidR="00BC24E4" w:rsidRPr="008E2065">
              <w:rPr>
                <w:rStyle w:val="Hyperlink"/>
                <w:noProof/>
              </w:rPr>
              <w:t>6.2</w:t>
            </w:r>
            <w:r w:rsidR="00BC24E4">
              <w:rPr>
                <w:rFonts w:asciiTheme="minorHAnsi" w:eastAsiaTheme="minorEastAsia" w:hAnsiTheme="minorHAnsi" w:cstheme="minorBidi"/>
                <w:noProof/>
                <w:kern w:val="2"/>
                <w14:ligatures w14:val="standardContextual"/>
              </w:rPr>
              <w:tab/>
            </w:r>
            <w:r w:rsidR="00BC24E4" w:rsidRPr="008E2065">
              <w:rPr>
                <w:rStyle w:val="Hyperlink"/>
                <w:noProof/>
              </w:rPr>
              <w:t>Future work</w:t>
            </w:r>
            <w:r w:rsidR="00BC24E4">
              <w:rPr>
                <w:noProof/>
                <w:webHidden/>
              </w:rPr>
              <w:tab/>
            </w:r>
            <w:r w:rsidR="00BC24E4">
              <w:rPr>
                <w:noProof/>
                <w:webHidden/>
              </w:rPr>
              <w:fldChar w:fldCharType="begin"/>
            </w:r>
            <w:r w:rsidR="00BC24E4">
              <w:rPr>
                <w:noProof/>
                <w:webHidden/>
              </w:rPr>
              <w:instrText xml:space="preserve"> PAGEREF _Toc169380961 \h </w:instrText>
            </w:r>
            <w:r w:rsidR="00BC24E4">
              <w:rPr>
                <w:noProof/>
                <w:webHidden/>
              </w:rPr>
            </w:r>
            <w:r w:rsidR="00BC24E4">
              <w:rPr>
                <w:noProof/>
                <w:webHidden/>
              </w:rPr>
              <w:fldChar w:fldCharType="separate"/>
            </w:r>
            <w:r w:rsidR="00490D4B">
              <w:rPr>
                <w:noProof/>
                <w:webHidden/>
              </w:rPr>
              <w:t>33</w:t>
            </w:r>
            <w:r w:rsidR="00BC24E4">
              <w:rPr>
                <w:noProof/>
                <w:webHidden/>
              </w:rPr>
              <w:fldChar w:fldCharType="end"/>
            </w:r>
          </w:hyperlink>
        </w:p>
        <w:p w14:paraId="1372198D" w14:textId="77A23A4C" w:rsidR="00BC24E4" w:rsidRDefault="00000000">
          <w:pPr>
            <w:pStyle w:val="TOC1"/>
            <w:rPr>
              <w:rFonts w:asciiTheme="minorHAnsi" w:eastAsiaTheme="minorEastAsia" w:hAnsiTheme="minorHAnsi" w:cstheme="minorBidi"/>
              <w:noProof/>
              <w:kern w:val="2"/>
              <w14:ligatures w14:val="standardContextual"/>
            </w:rPr>
          </w:pPr>
          <w:hyperlink w:anchor="_Toc169380962" w:history="1">
            <w:r w:rsidR="00BC24E4" w:rsidRPr="008E2065">
              <w:rPr>
                <w:rStyle w:val="Hyperlink"/>
                <w:noProof/>
              </w:rPr>
              <w:t>REFERENCES</w:t>
            </w:r>
            <w:r w:rsidR="00BC24E4">
              <w:rPr>
                <w:noProof/>
                <w:webHidden/>
              </w:rPr>
              <w:tab/>
            </w:r>
            <w:r w:rsidR="00BC24E4">
              <w:rPr>
                <w:noProof/>
                <w:webHidden/>
              </w:rPr>
              <w:fldChar w:fldCharType="begin"/>
            </w:r>
            <w:r w:rsidR="00BC24E4">
              <w:rPr>
                <w:noProof/>
                <w:webHidden/>
              </w:rPr>
              <w:instrText xml:space="preserve"> PAGEREF _Toc169380962 \h </w:instrText>
            </w:r>
            <w:r w:rsidR="00BC24E4">
              <w:rPr>
                <w:noProof/>
                <w:webHidden/>
              </w:rPr>
            </w:r>
            <w:r w:rsidR="00BC24E4">
              <w:rPr>
                <w:noProof/>
                <w:webHidden/>
              </w:rPr>
              <w:fldChar w:fldCharType="separate"/>
            </w:r>
            <w:r w:rsidR="00490D4B">
              <w:rPr>
                <w:noProof/>
                <w:webHidden/>
              </w:rPr>
              <w:t>34</w:t>
            </w:r>
            <w:r w:rsidR="00BC24E4">
              <w:rPr>
                <w:noProof/>
                <w:webHidden/>
              </w:rPr>
              <w:fldChar w:fldCharType="end"/>
            </w:r>
          </w:hyperlink>
        </w:p>
        <w:p w14:paraId="1B4AF577" w14:textId="0C896BB1" w:rsidR="00BC24E4" w:rsidRDefault="00000000">
          <w:pPr>
            <w:pStyle w:val="TOC1"/>
            <w:rPr>
              <w:rFonts w:asciiTheme="minorHAnsi" w:eastAsiaTheme="minorEastAsia" w:hAnsiTheme="minorHAnsi" w:cstheme="minorBidi"/>
              <w:noProof/>
              <w:kern w:val="2"/>
              <w14:ligatures w14:val="standardContextual"/>
            </w:rPr>
          </w:pPr>
          <w:hyperlink w:anchor="_Toc169380963" w:history="1">
            <w:r w:rsidR="00BC24E4" w:rsidRPr="008E2065">
              <w:rPr>
                <w:rStyle w:val="Hyperlink"/>
                <w:noProof/>
              </w:rPr>
              <w:t>APPENDIX</w:t>
            </w:r>
            <w:r w:rsidR="00BC24E4">
              <w:rPr>
                <w:noProof/>
                <w:webHidden/>
              </w:rPr>
              <w:tab/>
            </w:r>
            <w:r w:rsidR="00BC24E4">
              <w:rPr>
                <w:noProof/>
                <w:webHidden/>
              </w:rPr>
              <w:fldChar w:fldCharType="begin"/>
            </w:r>
            <w:r w:rsidR="00BC24E4">
              <w:rPr>
                <w:noProof/>
                <w:webHidden/>
              </w:rPr>
              <w:instrText xml:space="preserve"> PAGEREF _Toc169380963 \h </w:instrText>
            </w:r>
            <w:r w:rsidR="00BC24E4">
              <w:rPr>
                <w:noProof/>
                <w:webHidden/>
              </w:rPr>
            </w:r>
            <w:r w:rsidR="00BC24E4">
              <w:rPr>
                <w:noProof/>
                <w:webHidden/>
              </w:rPr>
              <w:fldChar w:fldCharType="separate"/>
            </w:r>
            <w:r w:rsidR="00490D4B">
              <w:rPr>
                <w:noProof/>
                <w:webHidden/>
              </w:rPr>
              <w:t>36</w:t>
            </w:r>
            <w:r w:rsidR="00BC24E4">
              <w:rPr>
                <w:noProof/>
                <w:webHidden/>
              </w:rPr>
              <w:fldChar w:fldCharType="end"/>
            </w:r>
          </w:hyperlink>
        </w:p>
        <w:p w14:paraId="78E0B75A" w14:textId="25B79566" w:rsidR="4364BEB3" w:rsidRDefault="4364BEB3" w:rsidP="00312F2E">
          <w:pPr>
            <w:pStyle w:val="TOC1"/>
            <w:rPr>
              <w:rStyle w:val="Hyperlink"/>
            </w:rPr>
          </w:pPr>
          <w:r>
            <w:fldChar w:fldCharType="end"/>
          </w:r>
        </w:p>
      </w:sdtContent>
    </w:sdt>
    <w:p w14:paraId="3945EE97" w14:textId="78239D71" w:rsidR="4364BEB3" w:rsidRDefault="4364BEB3" w:rsidP="4364BEB3"/>
    <w:p w14:paraId="65A99171" w14:textId="076C707E" w:rsidR="4364BEB3" w:rsidRDefault="4364BEB3">
      <w:r>
        <w:br w:type="page"/>
      </w:r>
    </w:p>
    <w:p w14:paraId="28EA5E07" w14:textId="3983E90A" w:rsidR="00D17D20" w:rsidRDefault="27F29253" w:rsidP="007C575A">
      <w:pPr>
        <w:pStyle w:val="Heading1"/>
        <w:numPr>
          <w:ilvl w:val="0"/>
          <w:numId w:val="0"/>
        </w:numPr>
      </w:pPr>
      <w:bookmarkStart w:id="6" w:name="_Toc514144958"/>
      <w:bookmarkStart w:id="7" w:name="_Toc169380919"/>
      <w:r>
        <w:lastRenderedPageBreak/>
        <w:t>LIST OF FIGURES</w:t>
      </w:r>
      <w:bookmarkEnd w:id="6"/>
      <w:bookmarkEnd w:id="7"/>
    </w:p>
    <w:p w14:paraId="337FE072" w14:textId="77777777" w:rsidR="00BA7590" w:rsidRPr="00BA7590" w:rsidRDefault="00BA7590" w:rsidP="00BA7590"/>
    <w:p w14:paraId="65862171" w14:textId="73B9FA94" w:rsidR="00864D76" w:rsidRDefault="007564D1"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r>
        <w:fldChar w:fldCharType="begin"/>
      </w:r>
      <w:r>
        <w:instrText>TOC \h \z \c "Figure"</w:instrText>
      </w:r>
      <w:r>
        <w:fldChar w:fldCharType="separate"/>
      </w:r>
      <w:hyperlink w:anchor="_Toc169550567" w:history="1">
        <w:r w:rsidR="00864D76" w:rsidRPr="00385C56">
          <w:rPr>
            <w:rStyle w:val="Hyperlink"/>
            <w:noProof/>
          </w:rPr>
          <w:t>Figure 2</w:t>
        </w:r>
        <w:r w:rsidR="00864D76" w:rsidRPr="00385C56">
          <w:rPr>
            <w:rStyle w:val="Hyperlink"/>
            <w:noProof/>
          </w:rPr>
          <w:noBreakHyphen/>
          <w:t>1 - GROBID cascade of sequencing model [3]</w:t>
        </w:r>
        <w:r w:rsidR="00864D76">
          <w:rPr>
            <w:noProof/>
            <w:webHidden/>
          </w:rPr>
          <w:tab/>
        </w:r>
        <w:r w:rsidR="00864D76">
          <w:rPr>
            <w:noProof/>
            <w:webHidden/>
          </w:rPr>
          <w:fldChar w:fldCharType="begin"/>
        </w:r>
        <w:r w:rsidR="00864D76">
          <w:rPr>
            <w:noProof/>
            <w:webHidden/>
          </w:rPr>
          <w:instrText xml:space="preserve"> PAGEREF _Toc169550567 \h </w:instrText>
        </w:r>
        <w:r w:rsidR="00864D76">
          <w:rPr>
            <w:noProof/>
            <w:webHidden/>
          </w:rPr>
        </w:r>
        <w:r w:rsidR="00864D76">
          <w:rPr>
            <w:noProof/>
            <w:webHidden/>
          </w:rPr>
          <w:fldChar w:fldCharType="separate"/>
        </w:r>
        <w:r w:rsidR="00864D76">
          <w:rPr>
            <w:noProof/>
            <w:webHidden/>
          </w:rPr>
          <w:t>12</w:t>
        </w:r>
        <w:r w:rsidR="00864D76">
          <w:rPr>
            <w:noProof/>
            <w:webHidden/>
          </w:rPr>
          <w:fldChar w:fldCharType="end"/>
        </w:r>
      </w:hyperlink>
    </w:p>
    <w:p w14:paraId="65BDC7C3" w14:textId="4C207CE9"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68" w:history="1">
        <w:r w:rsidRPr="00385C56">
          <w:rPr>
            <w:rStyle w:val="Hyperlink"/>
            <w:noProof/>
          </w:rPr>
          <w:t>Figure 2</w:t>
        </w:r>
        <w:r w:rsidRPr="00385C56">
          <w:rPr>
            <w:rStyle w:val="Hyperlink"/>
            <w:noProof/>
          </w:rPr>
          <w:noBreakHyphen/>
          <w:t>2 - Dependency style parse tree [4]</w:t>
        </w:r>
        <w:r>
          <w:rPr>
            <w:noProof/>
            <w:webHidden/>
          </w:rPr>
          <w:tab/>
        </w:r>
        <w:r>
          <w:rPr>
            <w:noProof/>
            <w:webHidden/>
          </w:rPr>
          <w:fldChar w:fldCharType="begin"/>
        </w:r>
        <w:r>
          <w:rPr>
            <w:noProof/>
            <w:webHidden/>
          </w:rPr>
          <w:instrText xml:space="preserve"> PAGEREF _Toc169550568 \h </w:instrText>
        </w:r>
        <w:r>
          <w:rPr>
            <w:noProof/>
            <w:webHidden/>
          </w:rPr>
        </w:r>
        <w:r>
          <w:rPr>
            <w:noProof/>
            <w:webHidden/>
          </w:rPr>
          <w:fldChar w:fldCharType="separate"/>
        </w:r>
        <w:r>
          <w:rPr>
            <w:noProof/>
            <w:webHidden/>
          </w:rPr>
          <w:t>15</w:t>
        </w:r>
        <w:r>
          <w:rPr>
            <w:noProof/>
            <w:webHidden/>
          </w:rPr>
          <w:fldChar w:fldCharType="end"/>
        </w:r>
      </w:hyperlink>
    </w:p>
    <w:p w14:paraId="3CA56A44" w14:textId="14135CD5"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69" w:history="1">
        <w:r w:rsidRPr="00385C56">
          <w:rPr>
            <w:rStyle w:val="Hyperlink"/>
            <w:noProof/>
          </w:rPr>
          <w:t>Figure 2</w:t>
        </w:r>
        <w:r w:rsidRPr="00385C56">
          <w:rPr>
            <w:rStyle w:val="Hyperlink"/>
            <w:noProof/>
          </w:rPr>
          <w:noBreakHyphen/>
          <w:t>3 - Extractive text summarization general framework [5]</w:t>
        </w:r>
        <w:r>
          <w:rPr>
            <w:noProof/>
            <w:webHidden/>
          </w:rPr>
          <w:tab/>
        </w:r>
        <w:r>
          <w:rPr>
            <w:noProof/>
            <w:webHidden/>
          </w:rPr>
          <w:fldChar w:fldCharType="begin"/>
        </w:r>
        <w:r>
          <w:rPr>
            <w:noProof/>
            <w:webHidden/>
          </w:rPr>
          <w:instrText xml:space="preserve"> PAGEREF _Toc169550569 \h </w:instrText>
        </w:r>
        <w:r>
          <w:rPr>
            <w:noProof/>
            <w:webHidden/>
          </w:rPr>
        </w:r>
        <w:r>
          <w:rPr>
            <w:noProof/>
            <w:webHidden/>
          </w:rPr>
          <w:fldChar w:fldCharType="separate"/>
        </w:r>
        <w:r>
          <w:rPr>
            <w:noProof/>
            <w:webHidden/>
          </w:rPr>
          <w:t>17</w:t>
        </w:r>
        <w:r>
          <w:rPr>
            <w:noProof/>
            <w:webHidden/>
          </w:rPr>
          <w:fldChar w:fldCharType="end"/>
        </w:r>
      </w:hyperlink>
    </w:p>
    <w:p w14:paraId="30EA9828" w14:textId="376E81C2"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0" w:history="1">
        <w:r w:rsidRPr="00385C56">
          <w:rPr>
            <w:rStyle w:val="Hyperlink"/>
            <w:noProof/>
          </w:rPr>
          <w:t>Figure 2</w:t>
        </w:r>
        <w:r w:rsidRPr="00385C56">
          <w:rPr>
            <w:rStyle w:val="Hyperlink"/>
            <w:noProof/>
          </w:rPr>
          <w:noBreakHyphen/>
          <w:t>4 - Abstractive text summarization general framework [5]</w:t>
        </w:r>
        <w:r>
          <w:rPr>
            <w:noProof/>
            <w:webHidden/>
          </w:rPr>
          <w:tab/>
        </w:r>
        <w:r>
          <w:rPr>
            <w:noProof/>
            <w:webHidden/>
          </w:rPr>
          <w:fldChar w:fldCharType="begin"/>
        </w:r>
        <w:r>
          <w:rPr>
            <w:noProof/>
            <w:webHidden/>
          </w:rPr>
          <w:instrText xml:space="preserve"> PAGEREF _Toc169550570 \h </w:instrText>
        </w:r>
        <w:r>
          <w:rPr>
            <w:noProof/>
            <w:webHidden/>
          </w:rPr>
        </w:r>
        <w:r>
          <w:rPr>
            <w:noProof/>
            <w:webHidden/>
          </w:rPr>
          <w:fldChar w:fldCharType="separate"/>
        </w:r>
        <w:r>
          <w:rPr>
            <w:noProof/>
            <w:webHidden/>
          </w:rPr>
          <w:t>18</w:t>
        </w:r>
        <w:r>
          <w:rPr>
            <w:noProof/>
            <w:webHidden/>
          </w:rPr>
          <w:fldChar w:fldCharType="end"/>
        </w:r>
      </w:hyperlink>
    </w:p>
    <w:p w14:paraId="32DC0E20" w14:textId="20ABB506"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1" w:history="1">
        <w:r w:rsidRPr="00385C56">
          <w:rPr>
            <w:rStyle w:val="Hyperlink"/>
            <w:noProof/>
          </w:rPr>
          <w:t>Figure 3</w:t>
        </w:r>
        <w:r w:rsidRPr="00385C56">
          <w:rPr>
            <w:rStyle w:val="Hyperlink"/>
            <w:noProof/>
          </w:rPr>
          <w:noBreakHyphen/>
          <w:t>1 - General structure of the application</w:t>
        </w:r>
        <w:r>
          <w:rPr>
            <w:noProof/>
            <w:webHidden/>
          </w:rPr>
          <w:tab/>
        </w:r>
        <w:r>
          <w:rPr>
            <w:noProof/>
            <w:webHidden/>
          </w:rPr>
          <w:fldChar w:fldCharType="begin"/>
        </w:r>
        <w:r>
          <w:rPr>
            <w:noProof/>
            <w:webHidden/>
          </w:rPr>
          <w:instrText xml:space="preserve"> PAGEREF _Toc169550571 \h </w:instrText>
        </w:r>
        <w:r>
          <w:rPr>
            <w:noProof/>
            <w:webHidden/>
          </w:rPr>
        </w:r>
        <w:r>
          <w:rPr>
            <w:noProof/>
            <w:webHidden/>
          </w:rPr>
          <w:fldChar w:fldCharType="separate"/>
        </w:r>
        <w:r>
          <w:rPr>
            <w:noProof/>
            <w:webHidden/>
          </w:rPr>
          <w:t>19</w:t>
        </w:r>
        <w:r>
          <w:rPr>
            <w:noProof/>
            <w:webHidden/>
          </w:rPr>
          <w:fldChar w:fldCharType="end"/>
        </w:r>
      </w:hyperlink>
    </w:p>
    <w:p w14:paraId="3F16A210" w14:textId="56253AA2"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2" w:history="1">
        <w:r w:rsidRPr="00385C56">
          <w:rPr>
            <w:rStyle w:val="Hyperlink"/>
            <w:noProof/>
          </w:rPr>
          <w:t>Figure 3</w:t>
        </w:r>
        <w:r w:rsidRPr="00385C56">
          <w:rPr>
            <w:rStyle w:val="Hyperlink"/>
            <w:noProof/>
          </w:rPr>
          <w:noBreakHyphen/>
          <w:t>2 – The component diagram of the system</w:t>
        </w:r>
        <w:r>
          <w:rPr>
            <w:noProof/>
            <w:webHidden/>
          </w:rPr>
          <w:tab/>
        </w:r>
        <w:r>
          <w:rPr>
            <w:noProof/>
            <w:webHidden/>
          </w:rPr>
          <w:fldChar w:fldCharType="begin"/>
        </w:r>
        <w:r>
          <w:rPr>
            <w:noProof/>
            <w:webHidden/>
          </w:rPr>
          <w:instrText xml:space="preserve"> PAGEREF _Toc169550572 \h </w:instrText>
        </w:r>
        <w:r>
          <w:rPr>
            <w:noProof/>
            <w:webHidden/>
          </w:rPr>
        </w:r>
        <w:r>
          <w:rPr>
            <w:noProof/>
            <w:webHidden/>
          </w:rPr>
          <w:fldChar w:fldCharType="separate"/>
        </w:r>
        <w:r>
          <w:rPr>
            <w:noProof/>
            <w:webHidden/>
          </w:rPr>
          <w:t>21</w:t>
        </w:r>
        <w:r>
          <w:rPr>
            <w:noProof/>
            <w:webHidden/>
          </w:rPr>
          <w:fldChar w:fldCharType="end"/>
        </w:r>
      </w:hyperlink>
    </w:p>
    <w:p w14:paraId="625421BE" w14:textId="3169CA7F"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3" w:history="1">
        <w:r w:rsidRPr="00385C56">
          <w:rPr>
            <w:rStyle w:val="Hyperlink"/>
            <w:noProof/>
          </w:rPr>
          <w:t>Figure 3</w:t>
        </w:r>
        <w:r w:rsidRPr="00385C56">
          <w:rPr>
            <w:rStyle w:val="Hyperlink"/>
            <w:noProof/>
          </w:rPr>
          <w:noBreakHyphen/>
          <w:t>3 – The application’s activity diagram</w:t>
        </w:r>
        <w:r>
          <w:rPr>
            <w:noProof/>
            <w:webHidden/>
          </w:rPr>
          <w:tab/>
        </w:r>
        <w:r>
          <w:rPr>
            <w:noProof/>
            <w:webHidden/>
          </w:rPr>
          <w:fldChar w:fldCharType="begin"/>
        </w:r>
        <w:r>
          <w:rPr>
            <w:noProof/>
            <w:webHidden/>
          </w:rPr>
          <w:instrText xml:space="preserve"> PAGEREF _Toc169550573 \h </w:instrText>
        </w:r>
        <w:r>
          <w:rPr>
            <w:noProof/>
            <w:webHidden/>
          </w:rPr>
        </w:r>
        <w:r>
          <w:rPr>
            <w:noProof/>
            <w:webHidden/>
          </w:rPr>
          <w:fldChar w:fldCharType="separate"/>
        </w:r>
        <w:r>
          <w:rPr>
            <w:noProof/>
            <w:webHidden/>
          </w:rPr>
          <w:t>23</w:t>
        </w:r>
        <w:r>
          <w:rPr>
            <w:noProof/>
            <w:webHidden/>
          </w:rPr>
          <w:fldChar w:fldCharType="end"/>
        </w:r>
      </w:hyperlink>
    </w:p>
    <w:p w14:paraId="509F5F5F" w14:textId="309E2245"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4" w:history="1">
        <w:r w:rsidRPr="00385C56">
          <w:rPr>
            <w:rStyle w:val="Hyperlink"/>
            <w:noProof/>
          </w:rPr>
          <w:t>Figure 4</w:t>
        </w:r>
        <w:r w:rsidRPr="00385C56">
          <w:rPr>
            <w:rStyle w:val="Hyperlink"/>
            <w:noProof/>
          </w:rPr>
          <w:noBreakHyphen/>
          <w:t>1 – GROBID initialization code snippet</w:t>
        </w:r>
        <w:r>
          <w:rPr>
            <w:noProof/>
            <w:webHidden/>
          </w:rPr>
          <w:tab/>
        </w:r>
        <w:r>
          <w:rPr>
            <w:noProof/>
            <w:webHidden/>
          </w:rPr>
          <w:fldChar w:fldCharType="begin"/>
        </w:r>
        <w:r>
          <w:rPr>
            <w:noProof/>
            <w:webHidden/>
          </w:rPr>
          <w:instrText xml:space="preserve"> PAGEREF _Toc169550574 \h </w:instrText>
        </w:r>
        <w:r>
          <w:rPr>
            <w:noProof/>
            <w:webHidden/>
          </w:rPr>
        </w:r>
        <w:r>
          <w:rPr>
            <w:noProof/>
            <w:webHidden/>
          </w:rPr>
          <w:fldChar w:fldCharType="separate"/>
        </w:r>
        <w:r>
          <w:rPr>
            <w:noProof/>
            <w:webHidden/>
          </w:rPr>
          <w:t>25</w:t>
        </w:r>
        <w:r>
          <w:rPr>
            <w:noProof/>
            <w:webHidden/>
          </w:rPr>
          <w:fldChar w:fldCharType="end"/>
        </w:r>
      </w:hyperlink>
    </w:p>
    <w:p w14:paraId="0D1AA831" w14:textId="33ACC485"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5" w:history="1">
        <w:r w:rsidRPr="00385C56">
          <w:rPr>
            <w:rStyle w:val="Hyperlink"/>
            <w:noProof/>
          </w:rPr>
          <w:t>Figure 4</w:t>
        </w:r>
        <w:r w:rsidRPr="00385C56">
          <w:rPr>
            <w:rStyle w:val="Hyperlink"/>
            <w:noProof/>
          </w:rPr>
          <w:noBreakHyphen/>
          <w:t>2 – PDF-uploading method</w:t>
        </w:r>
        <w:r>
          <w:rPr>
            <w:noProof/>
            <w:webHidden/>
          </w:rPr>
          <w:tab/>
        </w:r>
        <w:r>
          <w:rPr>
            <w:noProof/>
            <w:webHidden/>
          </w:rPr>
          <w:fldChar w:fldCharType="begin"/>
        </w:r>
        <w:r>
          <w:rPr>
            <w:noProof/>
            <w:webHidden/>
          </w:rPr>
          <w:instrText xml:space="preserve"> PAGEREF _Toc169550575 \h </w:instrText>
        </w:r>
        <w:r>
          <w:rPr>
            <w:noProof/>
            <w:webHidden/>
          </w:rPr>
        </w:r>
        <w:r>
          <w:rPr>
            <w:noProof/>
            <w:webHidden/>
          </w:rPr>
          <w:fldChar w:fldCharType="separate"/>
        </w:r>
        <w:r>
          <w:rPr>
            <w:noProof/>
            <w:webHidden/>
          </w:rPr>
          <w:t>25</w:t>
        </w:r>
        <w:r>
          <w:rPr>
            <w:noProof/>
            <w:webHidden/>
          </w:rPr>
          <w:fldChar w:fldCharType="end"/>
        </w:r>
      </w:hyperlink>
    </w:p>
    <w:p w14:paraId="52B309C3" w14:textId="1174A8BC"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6" w:history="1">
        <w:r w:rsidRPr="00385C56">
          <w:rPr>
            <w:rStyle w:val="Hyperlink"/>
            <w:noProof/>
          </w:rPr>
          <w:t>Figure 4</w:t>
        </w:r>
        <w:r w:rsidRPr="00385C56">
          <w:rPr>
            <w:rStyle w:val="Hyperlink"/>
            <w:noProof/>
          </w:rPr>
          <w:noBreakHyphen/>
          <w:t>3 – LSA Implementation</w:t>
        </w:r>
        <w:r>
          <w:rPr>
            <w:noProof/>
            <w:webHidden/>
          </w:rPr>
          <w:tab/>
        </w:r>
        <w:r>
          <w:rPr>
            <w:noProof/>
            <w:webHidden/>
          </w:rPr>
          <w:fldChar w:fldCharType="begin"/>
        </w:r>
        <w:r>
          <w:rPr>
            <w:noProof/>
            <w:webHidden/>
          </w:rPr>
          <w:instrText xml:space="preserve"> PAGEREF _Toc169550576 \h </w:instrText>
        </w:r>
        <w:r>
          <w:rPr>
            <w:noProof/>
            <w:webHidden/>
          </w:rPr>
        </w:r>
        <w:r>
          <w:rPr>
            <w:noProof/>
            <w:webHidden/>
          </w:rPr>
          <w:fldChar w:fldCharType="separate"/>
        </w:r>
        <w:r>
          <w:rPr>
            <w:noProof/>
            <w:webHidden/>
          </w:rPr>
          <w:t>27</w:t>
        </w:r>
        <w:r>
          <w:rPr>
            <w:noProof/>
            <w:webHidden/>
          </w:rPr>
          <w:fldChar w:fldCharType="end"/>
        </w:r>
      </w:hyperlink>
    </w:p>
    <w:p w14:paraId="398A4CE4" w14:textId="50705A8E"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7" w:history="1">
        <w:r w:rsidRPr="00385C56">
          <w:rPr>
            <w:rStyle w:val="Hyperlink"/>
            <w:noProof/>
          </w:rPr>
          <w:t>Figure 4</w:t>
        </w:r>
        <w:r w:rsidRPr="00385C56">
          <w:rPr>
            <w:rStyle w:val="Hyperlink"/>
            <w:noProof/>
          </w:rPr>
          <w:noBreakHyphen/>
          <w:t>4 – TextRank summarization function</w:t>
        </w:r>
        <w:r>
          <w:rPr>
            <w:noProof/>
            <w:webHidden/>
          </w:rPr>
          <w:tab/>
        </w:r>
        <w:r>
          <w:rPr>
            <w:noProof/>
            <w:webHidden/>
          </w:rPr>
          <w:fldChar w:fldCharType="begin"/>
        </w:r>
        <w:r>
          <w:rPr>
            <w:noProof/>
            <w:webHidden/>
          </w:rPr>
          <w:instrText xml:space="preserve"> PAGEREF _Toc169550577 \h </w:instrText>
        </w:r>
        <w:r>
          <w:rPr>
            <w:noProof/>
            <w:webHidden/>
          </w:rPr>
        </w:r>
        <w:r>
          <w:rPr>
            <w:noProof/>
            <w:webHidden/>
          </w:rPr>
          <w:fldChar w:fldCharType="separate"/>
        </w:r>
        <w:r>
          <w:rPr>
            <w:noProof/>
            <w:webHidden/>
          </w:rPr>
          <w:t>27</w:t>
        </w:r>
        <w:r>
          <w:rPr>
            <w:noProof/>
            <w:webHidden/>
          </w:rPr>
          <w:fldChar w:fldCharType="end"/>
        </w:r>
      </w:hyperlink>
    </w:p>
    <w:p w14:paraId="09B49282" w14:textId="32C52383"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8" w:history="1">
        <w:r w:rsidRPr="00385C56">
          <w:rPr>
            <w:rStyle w:val="Hyperlink"/>
            <w:noProof/>
          </w:rPr>
          <w:t>Figure 4</w:t>
        </w:r>
        <w:r w:rsidRPr="00385C56">
          <w:rPr>
            <w:rStyle w:val="Hyperlink"/>
            <w:noProof/>
          </w:rPr>
          <w:noBreakHyphen/>
          <w:t>5 – Model preloading</w:t>
        </w:r>
        <w:r>
          <w:rPr>
            <w:noProof/>
            <w:webHidden/>
          </w:rPr>
          <w:tab/>
        </w:r>
        <w:r>
          <w:rPr>
            <w:noProof/>
            <w:webHidden/>
          </w:rPr>
          <w:fldChar w:fldCharType="begin"/>
        </w:r>
        <w:r>
          <w:rPr>
            <w:noProof/>
            <w:webHidden/>
          </w:rPr>
          <w:instrText xml:space="preserve"> PAGEREF _Toc169550578 \h </w:instrText>
        </w:r>
        <w:r>
          <w:rPr>
            <w:noProof/>
            <w:webHidden/>
          </w:rPr>
        </w:r>
        <w:r>
          <w:rPr>
            <w:noProof/>
            <w:webHidden/>
          </w:rPr>
          <w:fldChar w:fldCharType="separate"/>
        </w:r>
        <w:r>
          <w:rPr>
            <w:noProof/>
            <w:webHidden/>
          </w:rPr>
          <w:t>28</w:t>
        </w:r>
        <w:r>
          <w:rPr>
            <w:noProof/>
            <w:webHidden/>
          </w:rPr>
          <w:fldChar w:fldCharType="end"/>
        </w:r>
      </w:hyperlink>
    </w:p>
    <w:p w14:paraId="6F654A3C" w14:textId="15AF88B0"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79" w:history="1">
        <w:r w:rsidRPr="00385C56">
          <w:rPr>
            <w:rStyle w:val="Hyperlink"/>
            <w:noProof/>
          </w:rPr>
          <w:t>Figure 4</w:t>
        </w:r>
        <w:r w:rsidRPr="00385C56">
          <w:rPr>
            <w:rStyle w:val="Hyperlink"/>
            <w:noProof/>
          </w:rPr>
          <w:noBreakHyphen/>
          <w:t>6 – Model text generation</w:t>
        </w:r>
        <w:r>
          <w:rPr>
            <w:noProof/>
            <w:webHidden/>
          </w:rPr>
          <w:tab/>
        </w:r>
        <w:r>
          <w:rPr>
            <w:noProof/>
            <w:webHidden/>
          </w:rPr>
          <w:fldChar w:fldCharType="begin"/>
        </w:r>
        <w:r>
          <w:rPr>
            <w:noProof/>
            <w:webHidden/>
          </w:rPr>
          <w:instrText xml:space="preserve"> PAGEREF _Toc169550579 \h </w:instrText>
        </w:r>
        <w:r>
          <w:rPr>
            <w:noProof/>
            <w:webHidden/>
          </w:rPr>
        </w:r>
        <w:r>
          <w:rPr>
            <w:noProof/>
            <w:webHidden/>
          </w:rPr>
          <w:fldChar w:fldCharType="separate"/>
        </w:r>
        <w:r>
          <w:rPr>
            <w:noProof/>
            <w:webHidden/>
          </w:rPr>
          <w:t>29</w:t>
        </w:r>
        <w:r>
          <w:rPr>
            <w:noProof/>
            <w:webHidden/>
          </w:rPr>
          <w:fldChar w:fldCharType="end"/>
        </w:r>
      </w:hyperlink>
    </w:p>
    <w:p w14:paraId="1BDDC4CE" w14:textId="7C43D352"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80" w:history="1">
        <w:r w:rsidRPr="00385C56">
          <w:rPr>
            <w:rStyle w:val="Hyperlink"/>
            <w:noProof/>
          </w:rPr>
          <w:t>Figure 4</w:t>
        </w:r>
        <w:r w:rsidRPr="00385C56">
          <w:rPr>
            <w:rStyle w:val="Hyperlink"/>
            <w:noProof/>
          </w:rPr>
          <w:noBreakHyphen/>
          <w:t>7 – Segmentation result</w:t>
        </w:r>
        <w:r>
          <w:rPr>
            <w:noProof/>
            <w:webHidden/>
          </w:rPr>
          <w:tab/>
        </w:r>
        <w:r>
          <w:rPr>
            <w:noProof/>
            <w:webHidden/>
          </w:rPr>
          <w:fldChar w:fldCharType="begin"/>
        </w:r>
        <w:r>
          <w:rPr>
            <w:noProof/>
            <w:webHidden/>
          </w:rPr>
          <w:instrText xml:space="preserve"> PAGEREF _Toc169550580 \h </w:instrText>
        </w:r>
        <w:r>
          <w:rPr>
            <w:noProof/>
            <w:webHidden/>
          </w:rPr>
        </w:r>
        <w:r>
          <w:rPr>
            <w:noProof/>
            <w:webHidden/>
          </w:rPr>
          <w:fldChar w:fldCharType="separate"/>
        </w:r>
        <w:r>
          <w:rPr>
            <w:noProof/>
            <w:webHidden/>
          </w:rPr>
          <w:t>30</w:t>
        </w:r>
        <w:r>
          <w:rPr>
            <w:noProof/>
            <w:webHidden/>
          </w:rPr>
          <w:fldChar w:fldCharType="end"/>
        </w:r>
      </w:hyperlink>
    </w:p>
    <w:p w14:paraId="25D3C09E" w14:textId="55D5BC17"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81" w:history="1">
        <w:r w:rsidRPr="00385C56">
          <w:rPr>
            <w:rStyle w:val="Hyperlink"/>
            <w:noProof/>
          </w:rPr>
          <w:t>Figure 4</w:t>
        </w:r>
        <w:r w:rsidRPr="00385C56">
          <w:rPr>
            <w:rStyle w:val="Hyperlink"/>
            <w:noProof/>
          </w:rPr>
          <w:noBreakHyphen/>
          <w:t>8 – TextRank summarization result</w:t>
        </w:r>
        <w:r>
          <w:rPr>
            <w:noProof/>
            <w:webHidden/>
          </w:rPr>
          <w:tab/>
        </w:r>
        <w:r>
          <w:rPr>
            <w:noProof/>
            <w:webHidden/>
          </w:rPr>
          <w:fldChar w:fldCharType="begin"/>
        </w:r>
        <w:r>
          <w:rPr>
            <w:noProof/>
            <w:webHidden/>
          </w:rPr>
          <w:instrText xml:space="preserve"> PAGEREF _Toc169550581 \h </w:instrText>
        </w:r>
        <w:r>
          <w:rPr>
            <w:noProof/>
            <w:webHidden/>
          </w:rPr>
        </w:r>
        <w:r>
          <w:rPr>
            <w:noProof/>
            <w:webHidden/>
          </w:rPr>
          <w:fldChar w:fldCharType="separate"/>
        </w:r>
        <w:r>
          <w:rPr>
            <w:noProof/>
            <w:webHidden/>
          </w:rPr>
          <w:t>30</w:t>
        </w:r>
        <w:r>
          <w:rPr>
            <w:noProof/>
            <w:webHidden/>
          </w:rPr>
          <w:fldChar w:fldCharType="end"/>
        </w:r>
      </w:hyperlink>
    </w:p>
    <w:p w14:paraId="47914690" w14:textId="42499B5A"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82" w:history="1">
        <w:r w:rsidRPr="00385C56">
          <w:rPr>
            <w:rStyle w:val="Hyperlink"/>
            <w:noProof/>
          </w:rPr>
          <w:t>Figure 4</w:t>
        </w:r>
        <w:r w:rsidRPr="00385C56">
          <w:rPr>
            <w:rStyle w:val="Hyperlink"/>
            <w:noProof/>
          </w:rPr>
          <w:noBreakHyphen/>
          <w:t>9 – LSA summarization result</w:t>
        </w:r>
        <w:r>
          <w:rPr>
            <w:noProof/>
            <w:webHidden/>
          </w:rPr>
          <w:tab/>
        </w:r>
        <w:r>
          <w:rPr>
            <w:noProof/>
            <w:webHidden/>
          </w:rPr>
          <w:fldChar w:fldCharType="begin"/>
        </w:r>
        <w:r>
          <w:rPr>
            <w:noProof/>
            <w:webHidden/>
          </w:rPr>
          <w:instrText xml:space="preserve"> PAGEREF _Toc169550582 \h </w:instrText>
        </w:r>
        <w:r>
          <w:rPr>
            <w:noProof/>
            <w:webHidden/>
          </w:rPr>
        </w:r>
        <w:r>
          <w:rPr>
            <w:noProof/>
            <w:webHidden/>
          </w:rPr>
          <w:fldChar w:fldCharType="separate"/>
        </w:r>
        <w:r>
          <w:rPr>
            <w:noProof/>
            <w:webHidden/>
          </w:rPr>
          <w:t>30</w:t>
        </w:r>
        <w:r>
          <w:rPr>
            <w:noProof/>
            <w:webHidden/>
          </w:rPr>
          <w:fldChar w:fldCharType="end"/>
        </w:r>
      </w:hyperlink>
    </w:p>
    <w:p w14:paraId="2B4CE1FF" w14:textId="1EC6C77F"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583" w:history="1">
        <w:r w:rsidRPr="00385C56">
          <w:rPr>
            <w:rStyle w:val="Hyperlink"/>
            <w:noProof/>
          </w:rPr>
          <w:t>Figure 0</w:t>
        </w:r>
        <w:r w:rsidRPr="00385C56">
          <w:rPr>
            <w:rStyle w:val="Hyperlink"/>
            <w:noProof/>
          </w:rPr>
          <w:noBreakHyphen/>
          <w:t>1 – Segmentation full result</w:t>
        </w:r>
        <w:r>
          <w:rPr>
            <w:noProof/>
            <w:webHidden/>
          </w:rPr>
          <w:tab/>
        </w:r>
        <w:r>
          <w:rPr>
            <w:noProof/>
            <w:webHidden/>
          </w:rPr>
          <w:fldChar w:fldCharType="begin"/>
        </w:r>
        <w:r>
          <w:rPr>
            <w:noProof/>
            <w:webHidden/>
          </w:rPr>
          <w:instrText xml:space="preserve"> PAGEREF _Toc169550583 \h </w:instrText>
        </w:r>
        <w:r>
          <w:rPr>
            <w:noProof/>
            <w:webHidden/>
          </w:rPr>
        </w:r>
        <w:r>
          <w:rPr>
            <w:noProof/>
            <w:webHidden/>
          </w:rPr>
          <w:fldChar w:fldCharType="separate"/>
        </w:r>
        <w:r>
          <w:rPr>
            <w:noProof/>
            <w:webHidden/>
          </w:rPr>
          <w:t>43</w:t>
        </w:r>
        <w:r>
          <w:rPr>
            <w:noProof/>
            <w:webHidden/>
          </w:rPr>
          <w:fldChar w:fldCharType="end"/>
        </w:r>
      </w:hyperlink>
    </w:p>
    <w:p w14:paraId="76F34B7E" w14:textId="3F86CBC1" w:rsidR="4364BEB3" w:rsidRDefault="007564D1" w:rsidP="4364BEB3">
      <w:pPr>
        <w:tabs>
          <w:tab w:val="right" w:leader="dot" w:pos="7371"/>
        </w:tabs>
      </w:pPr>
      <w:r>
        <w:fldChar w:fldCharType="end"/>
      </w:r>
      <w:r w:rsidR="4364BEB3">
        <w:br w:type="page"/>
      </w:r>
    </w:p>
    <w:p w14:paraId="02A35C47" w14:textId="77777777" w:rsidR="00D17D20" w:rsidRDefault="27F29253" w:rsidP="007C575A">
      <w:pPr>
        <w:pStyle w:val="Heading1"/>
        <w:numPr>
          <w:ilvl w:val="0"/>
          <w:numId w:val="0"/>
        </w:numPr>
      </w:pPr>
      <w:bookmarkStart w:id="8" w:name="_Toc514144959"/>
      <w:bookmarkStart w:id="9" w:name="_Toc169380920"/>
      <w:r>
        <w:lastRenderedPageBreak/>
        <w:t>LIST OF TABLES</w:t>
      </w:r>
      <w:bookmarkEnd w:id="8"/>
      <w:bookmarkEnd w:id="9"/>
    </w:p>
    <w:p w14:paraId="5017C8AA" w14:textId="77777777" w:rsidR="00D17D20" w:rsidRDefault="00D17D20" w:rsidP="00D17D20"/>
    <w:p w14:paraId="51BB20F7" w14:textId="723D810E" w:rsidR="009E54E5" w:rsidRDefault="007564D1">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TOC \h \z \c "Table"</w:instrText>
      </w:r>
      <w:r>
        <w:fldChar w:fldCharType="separate"/>
      </w:r>
      <w:hyperlink w:anchor="_Toc169561514" w:history="1">
        <w:r w:rsidR="009E54E5" w:rsidRPr="00D40CF5">
          <w:rPr>
            <w:rStyle w:val="Hyperlink"/>
            <w:noProof/>
          </w:rPr>
          <w:t>Table 5</w:t>
        </w:r>
        <w:r w:rsidR="009E54E5" w:rsidRPr="00D40CF5">
          <w:rPr>
            <w:rStyle w:val="Hyperlink"/>
            <w:noProof/>
          </w:rPr>
          <w:noBreakHyphen/>
          <w:t>1 - ROUGE-1, ROUGE-2, and ROUGE-L evaluation results.</w:t>
        </w:r>
        <w:r w:rsidR="009E54E5">
          <w:rPr>
            <w:noProof/>
            <w:webHidden/>
          </w:rPr>
          <w:tab/>
        </w:r>
        <w:r w:rsidR="009E54E5">
          <w:rPr>
            <w:noProof/>
            <w:webHidden/>
          </w:rPr>
          <w:fldChar w:fldCharType="begin"/>
        </w:r>
        <w:r w:rsidR="009E54E5">
          <w:rPr>
            <w:noProof/>
            <w:webHidden/>
          </w:rPr>
          <w:instrText xml:space="preserve"> PAGEREF _Toc169561514 \h </w:instrText>
        </w:r>
        <w:r w:rsidR="009E54E5">
          <w:rPr>
            <w:noProof/>
            <w:webHidden/>
          </w:rPr>
        </w:r>
        <w:r w:rsidR="009E54E5">
          <w:rPr>
            <w:noProof/>
            <w:webHidden/>
          </w:rPr>
          <w:fldChar w:fldCharType="separate"/>
        </w:r>
        <w:r w:rsidR="009E54E5">
          <w:rPr>
            <w:noProof/>
            <w:webHidden/>
          </w:rPr>
          <w:t>35</w:t>
        </w:r>
        <w:r w:rsidR="009E54E5">
          <w:rPr>
            <w:noProof/>
            <w:webHidden/>
          </w:rPr>
          <w:fldChar w:fldCharType="end"/>
        </w:r>
      </w:hyperlink>
    </w:p>
    <w:p w14:paraId="12EC801F" w14:textId="0C7B6292" w:rsidR="009E54E5" w:rsidRDefault="009E54E5">
      <w:pPr>
        <w:pStyle w:val="TableofFigures"/>
        <w:tabs>
          <w:tab w:val="right" w:leader="dot" w:pos="9062"/>
        </w:tabs>
        <w:rPr>
          <w:rFonts w:asciiTheme="minorHAnsi" w:eastAsiaTheme="minorEastAsia" w:hAnsiTheme="minorHAnsi" w:cstheme="minorBidi"/>
          <w:noProof/>
          <w:kern w:val="2"/>
          <w14:ligatures w14:val="standardContextual"/>
        </w:rPr>
      </w:pPr>
      <w:hyperlink w:anchor="_Toc169561515" w:history="1">
        <w:r w:rsidRPr="00D40CF5">
          <w:rPr>
            <w:rStyle w:val="Hyperlink"/>
            <w:noProof/>
          </w:rPr>
          <w:t>Table 5</w:t>
        </w:r>
        <w:r w:rsidRPr="00D40CF5">
          <w:rPr>
            <w:rStyle w:val="Hyperlink"/>
            <w:noProof/>
          </w:rPr>
          <w:noBreakHyphen/>
          <w:t>2 – Summarization time of each summarization and pre-processing method combination</w:t>
        </w:r>
        <w:r>
          <w:rPr>
            <w:noProof/>
            <w:webHidden/>
          </w:rPr>
          <w:tab/>
        </w:r>
        <w:r>
          <w:rPr>
            <w:noProof/>
            <w:webHidden/>
          </w:rPr>
          <w:fldChar w:fldCharType="begin"/>
        </w:r>
        <w:r>
          <w:rPr>
            <w:noProof/>
            <w:webHidden/>
          </w:rPr>
          <w:instrText xml:space="preserve"> PAGEREF _Toc169561515 \h </w:instrText>
        </w:r>
        <w:r>
          <w:rPr>
            <w:noProof/>
            <w:webHidden/>
          </w:rPr>
        </w:r>
        <w:r>
          <w:rPr>
            <w:noProof/>
            <w:webHidden/>
          </w:rPr>
          <w:fldChar w:fldCharType="separate"/>
        </w:r>
        <w:r>
          <w:rPr>
            <w:noProof/>
            <w:webHidden/>
          </w:rPr>
          <w:t>36</w:t>
        </w:r>
        <w:r>
          <w:rPr>
            <w:noProof/>
            <w:webHidden/>
          </w:rPr>
          <w:fldChar w:fldCharType="end"/>
        </w:r>
      </w:hyperlink>
    </w:p>
    <w:p w14:paraId="0A159CAB" w14:textId="15FBD751" w:rsidR="007564D1" w:rsidRDefault="007564D1" w:rsidP="00D17D20">
      <w:r>
        <w:fldChar w:fldCharType="end"/>
      </w:r>
    </w:p>
    <w:p w14:paraId="3E781EFB" w14:textId="0958B7D6" w:rsidR="00864D76" w:rsidRDefault="007564D1" w:rsidP="00864D76">
      <w:pPr>
        <w:pStyle w:val="Heading1"/>
        <w:numPr>
          <w:ilvl w:val="0"/>
          <w:numId w:val="0"/>
        </w:numPr>
      </w:pPr>
      <w:r>
        <w:br w:type="page"/>
      </w:r>
      <w:r w:rsidR="00864D76">
        <w:lastRenderedPageBreak/>
        <w:t xml:space="preserve">LIST OF </w:t>
      </w:r>
      <w:r w:rsidR="00864D76">
        <w:t>EQUATIONS</w:t>
      </w:r>
    </w:p>
    <w:p w14:paraId="50757CDC" w14:textId="77777777" w:rsidR="00BA7590" w:rsidRPr="00BA7590" w:rsidRDefault="00BA7590" w:rsidP="00BA7590"/>
    <w:p w14:paraId="29901AE0" w14:textId="57E8D758"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r>
        <w:fldChar w:fldCharType="begin"/>
      </w:r>
      <w:r>
        <w:instrText xml:space="preserve"> TOC \h \z \c "Equation" </w:instrText>
      </w:r>
      <w:r>
        <w:fldChar w:fldCharType="separate"/>
      </w:r>
      <w:hyperlink w:anchor="_Toc169550605" w:history="1">
        <w:r w:rsidRPr="006C5572">
          <w:rPr>
            <w:rStyle w:val="Hyperlink"/>
            <w:noProof/>
          </w:rPr>
          <w:t>Equation 5</w:t>
        </w:r>
        <w:r w:rsidRPr="006C5572">
          <w:rPr>
            <w:rStyle w:val="Hyperlink"/>
            <w:noProof/>
          </w:rPr>
          <w:noBreakHyphen/>
          <w:t>1 – Precision equation</w:t>
        </w:r>
        <w:r>
          <w:rPr>
            <w:noProof/>
            <w:webHidden/>
          </w:rPr>
          <w:tab/>
        </w:r>
        <w:r>
          <w:rPr>
            <w:noProof/>
            <w:webHidden/>
          </w:rPr>
          <w:fldChar w:fldCharType="begin"/>
        </w:r>
        <w:r>
          <w:rPr>
            <w:noProof/>
            <w:webHidden/>
          </w:rPr>
          <w:instrText xml:space="preserve"> PAGEREF _Toc169550605 \h </w:instrText>
        </w:r>
        <w:r>
          <w:rPr>
            <w:noProof/>
            <w:webHidden/>
          </w:rPr>
        </w:r>
        <w:r>
          <w:rPr>
            <w:noProof/>
            <w:webHidden/>
          </w:rPr>
          <w:fldChar w:fldCharType="separate"/>
        </w:r>
        <w:r>
          <w:rPr>
            <w:noProof/>
            <w:webHidden/>
          </w:rPr>
          <w:t>33</w:t>
        </w:r>
        <w:r>
          <w:rPr>
            <w:noProof/>
            <w:webHidden/>
          </w:rPr>
          <w:fldChar w:fldCharType="end"/>
        </w:r>
      </w:hyperlink>
    </w:p>
    <w:p w14:paraId="1863C697" w14:textId="6FADACC7"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606" w:history="1">
        <w:r w:rsidRPr="006C5572">
          <w:rPr>
            <w:rStyle w:val="Hyperlink"/>
            <w:noProof/>
          </w:rPr>
          <w:t>Equation 5</w:t>
        </w:r>
        <w:r w:rsidRPr="006C5572">
          <w:rPr>
            <w:rStyle w:val="Hyperlink"/>
            <w:noProof/>
          </w:rPr>
          <w:noBreakHyphen/>
          <w:t>2 – Recall equation</w:t>
        </w:r>
        <w:r>
          <w:rPr>
            <w:noProof/>
            <w:webHidden/>
          </w:rPr>
          <w:tab/>
        </w:r>
        <w:r>
          <w:rPr>
            <w:noProof/>
            <w:webHidden/>
          </w:rPr>
          <w:fldChar w:fldCharType="begin"/>
        </w:r>
        <w:r>
          <w:rPr>
            <w:noProof/>
            <w:webHidden/>
          </w:rPr>
          <w:instrText xml:space="preserve"> PAGEREF _Toc169550606 \h </w:instrText>
        </w:r>
        <w:r>
          <w:rPr>
            <w:noProof/>
            <w:webHidden/>
          </w:rPr>
        </w:r>
        <w:r>
          <w:rPr>
            <w:noProof/>
            <w:webHidden/>
          </w:rPr>
          <w:fldChar w:fldCharType="separate"/>
        </w:r>
        <w:r>
          <w:rPr>
            <w:noProof/>
            <w:webHidden/>
          </w:rPr>
          <w:t>33</w:t>
        </w:r>
        <w:r>
          <w:rPr>
            <w:noProof/>
            <w:webHidden/>
          </w:rPr>
          <w:fldChar w:fldCharType="end"/>
        </w:r>
      </w:hyperlink>
    </w:p>
    <w:p w14:paraId="46C63FB5" w14:textId="27F10C7C"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607" w:history="1">
        <w:r w:rsidRPr="006C5572">
          <w:rPr>
            <w:rStyle w:val="Hyperlink"/>
            <w:noProof/>
          </w:rPr>
          <w:t>Equation 5</w:t>
        </w:r>
        <w:r w:rsidRPr="006C5572">
          <w:rPr>
            <w:rStyle w:val="Hyperlink"/>
            <w:noProof/>
          </w:rPr>
          <w:noBreakHyphen/>
          <w:t>3 – F-Measure equation</w:t>
        </w:r>
        <w:r>
          <w:rPr>
            <w:noProof/>
            <w:webHidden/>
          </w:rPr>
          <w:tab/>
        </w:r>
        <w:r>
          <w:rPr>
            <w:noProof/>
            <w:webHidden/>
          </w:rPr>
          <w:fldChar w:fldCharType="begin"/>
        </w:r>
        <w:r>
          <w:rPr>
            <w:noProof/>
            <w:webHidden/>
          </w:rPr>
          <w:instrText xml:space="preserve"> PAGEREF _Toc169550607 \h </w:instrText>
        </w:r>
        <w:r>
          <w:rPr>
            <w:noProof/>
            <w:webHidden/>
          </w:rPr>
        </w:r>
        <w:r>
          <w:rPr>
            <w:noProof/>
            <w:webHidden/>
          </w:rPr>
          <w:fldChar w:fldCharType="separate"/>
        </w:r>
        <w:r>
          <w:rPr>
            <w:noProof/>
            <w:webHidden/>
          </w:rPr>
          <w:t>33</w:t>
        </w:r>
        <w:r>
          <w:rPr>
            <w:noProof/>
            <w:webHidden/>
          </w:rPr>
          <w:fldChar w:fldCharType="end"/>
        </w:r>
      </w:hyperlink>
    </w:p>
    <w:p w14:paraId="3E86ED14" w14:textId="783CE104" w:rsidR="00864D76" w:rsidRDefault="00864D76" w:rsidP="00864D76">
      <w:pPr>
        <w:pStyle w:val="TableofFigures"/>
        <w:tabs>
          <w:tab w:val="right" w:leader="dot" w:pos="9062"/>
        </w:tabs>
        <w:spacing w:line="360" w:lineRule="auto"/>
        <w:rPr>
          <w:rFonts w:asciiTheme="minorHAnsi" w:eastAsiaTheme="minorEastAsia" w:hAnsiTheme="minorHAnsi" w:cstheme="minorBidi"/>
          <w:noProof/>
          <w:kern w:val="2"/>
          <w14:ligatures w14:val="standardContextual"/>
        </w:rPr>
      </w:pPr>
      <w:hyperlink w:anchor="_Toc169550608" w:history="1">
        <w:r w:rsidRPr="006C5572">
          <w:rPr>
            <w:rStyle w:val="Hyperlink"/>
            <w:noProof/>
          </w:rPr>
          <w:t>Equation 5</w:t>
        </w:r>
        <w:r w:rsidRPr="006C5572">
          <w:rPr>
            <w:rStyle w:val="Hyperlink"/>
            <w:noProof/>
          </w:rPr>
          <w:noBreakHyphen/>
          <w:t>4 – ROUGE-N equation [19]</w:t>
        </w:r>
        <w:r>
          <w:rPr>
            <w:noProof/>
            <w:webHidden/>
          </w:rPr>
          <w:tab/>
        </w:r>
        <w:r>
          <w:rPr>
            <w:noProof/>
            <w:webHidden/>
          </w:rPr>
          <w:fldChar w:fldCharType="begin"/>
        </w:r>
        <w:r>
          <w:rPr>
            <w:noProof/>
            <w:webHidden/>
          </w:rPr>
          <w:instrText xml:space="preserve"> PAGEREF _Toc169550608 \h </w:instrText>
        </w:r>
        <w:r>
          <w:rPr>
            <w:noProof/>
            <w:webHidden/>
          </w:rPr>
        </w:r>
        <w:r>
          <w:rPr>
            <w:noProof/>
            <w:webHidden/>
          </w:rPr>
          <w:fldChar w:fldCharType="separate"/>
        </w:r>
        <w:r>
          <w:rPr>
            <w:noProof/>
            <w:webHidden/>
          </w:rPr>
          <w:t>33</w:t>
        </w:r>
        <w:r>
          <w:rPr>
            <w:noProof/>
            <w:webHidden/>
          </w:rPr>
          <w:fldChar w:fldCharType="end"/>
        </w:r>
      </w:hyperlink>
    </w:p>
    <w:p w14:paraId="7C654C84" w14:textId="5941E870" w:rsidR="00864D76" w:rsidRPr="00864D76" w:rsidRDefault="00864D76" w:rsidP="00864D76">
      <w:r>
        <w:fldChar w:fldCharType="end"/>
      </w:r>
    </w:p>
    <w:p w14:paraId="10A0F8BE" w14:textId="51F68265" w:rsidR="007564D1" w:rsidRDefault="00864D76">
      <w:pPr>
        <w:jc w:val="left"/>
      </w:pPr>
      <w:r>
        <w:br w:type="page"/>
      </w:r>
    </w:p>
    <w:p w14:paraId="12453D2D" w14:textId="42A5CB0A" w:rsidR="00D17D20" w:rsidRDefault="786039B9" w:rsidP="007C575A">
      <w:pPr>
        <w:pStyle w:val="Heading1"/>
        <w:numPr>
          <w:ilvl w:val="0"/>
          <w:numId w:val="0"/>
        </w:numPr>
        <w:jc w:val="center"/>
      </w:pPr>
      <w:bookmarkStart w:id="10" w:name="_Toc514144960"/>
      <w:bookmarkStart w:id="11" w:name="_Toc169380921"/>
      <w:r>
        <w:lastRenderedPageBreak/>
        <w:t>ABSTRACT</w:t>
      </w:r>
      <w:bookmarkEnd w:id="10"/>
      <w:bookmarkEnd w:id="11"/>
    </w:p>
    <w:p w14:paraId="27F8B264" w14:textId="44B6B22C" w:rsidR="3D355BCA" w:rsidRDefault="3D355BCA" w:rsidP="3D355BCA"/>
    <w:p w14:paraId="0548A0D2" w14:textId="32894157" w:rsidR="00D17D20" w:rsidRDefault="3DA1ADEA" w:rsidP="00750EA6">
      <w:pPr>
        <w:spacing w:line="360" w:lineRule="auto"/>
      </w:pPr>
      <w:r>
        <w:t xml:space="preserve">In today’s exceedingly information-rich world, the efficiency in which </w:t>
      </w:r>
      <w:r w:rsidR="7A4D4DE0">
        <w:t>humans</w:t>
      </w:r>
      <w:r>
        <w:t xml:space="preserve"> can absorb, </w:t>
      </w:r>
      <w:r w:rsidR="7B88D0C2">
        <w:t>consume,</w:t>
      </w:r>
      <w:r>
        <w:t xml:space="preserve"> and integrate information into</w:t>
      </w:r>
      <w:r w:rsidR="3F3D7E4B">
        <w:t xml:space="preserve"> their own </w:t>
      </w:r>
      <w:r w:rsidR="07954157">
        <w:t xml:space="preserve">repertoire of knowledge </w:t>
      </w:r>
      <w:r w:rsidR="4FB8B1CD">
        <w:t xml:space="preserve">is </w:t>
      </w:r>
      <w:r w:rsidR="048258AE">
        <w:t>dependent</w:t>
      </w:r>
      <w:r w:rsidR="4FB8B1CD">
        <w:t xml:space="preserve"> upon one’s reading speed and their own understanding of said information</w:t>
      </w:r>
      <w:r w:rsidR="269ED038">
        <w:t xml:space="preserve">. </w:t>
      </w:r>
      <w:r w:rsidR="1E668E00">
        <w:t xml:space="preserve">As a result, one solution to said problem is for text to be summarized and information </w:t>
      </w:r>
      <w:r w:rsidR="4F8B817A">
        <w:t>to be</w:t>
      </w:r>
      <w:r w:rsidR="1E668E00">
        <w:t xml:space="preserve"> condensed into forms that can be </w:t>
      </w:r>
      <w:r w:rsidR="20025E61">
        <w:t xml:space="preserve">quickly absorbed </w:t>
      </w:r>
      <w:r w:rsidR="484FB909">
        <w:t>briefly</w:t>
      </w:r>
      <w:r w:rsidR="20025E61">
        <w:t xml:space="preserve">. </w:t>
      </w:r>
      <w:r w:rsidR="3D6042D0">
        <w:t xml:space="preserve">For the solution to be viable, the </w:t>
      </w:r>
      <w:r w:rsidR="279C134D">
        <w:t>conversion</w:t>
      </w:r>
      <w:r w:rsidR="3D6042D0">
        <w:t xml:space="preserve"> of a PDF file of a research paper must be successfully converted into a document containing </w:t>
      </w:r>
      <w:r w:rsidR="3EFC1331">
        <w:t xml:space="preserve">the </w:t>
      </w:r>
      <w:r w:rsidR="3D6042D0">
        <w:t xml:space="preserve">summary </w:t>
      </w:r>
      <w:r w:rsidR="5221DF1A">
        <w:t xml:space="preserve">of each </w:t>
      </w:r>
      <w:r w:rsidR="252B570D">
        <w:t>segment</w:t>
      </w:r>
      <w:r w:rsidR="5221DF1A">
        <w:t xml:space="preserve"> of the paper.</w:t>
      </w:r>
      <w:r w:rsidR="4233B3F3">
        <w:t xml:space="preserve"> The main structure of the project, therefore, can be separated into 2 different sections: PDF Segmentation and text summarization of each segment. </w:t>
      </w:r>
    </w:p>
    <w:p w14:paraId="0A582BF6" w14:textId="63C0BF25" w:rsidR="3D355BCA" w:rsidRDefault="3D355BCA" w:rsidP="00750EA6">
      <w:pPr>
        <w:spacing w:line="360" w:lineRule="auto"/>
      </w:pPr>
    </w:p>
    <w:p w14:paraId="440EE33D" w14:textId="3C8C39D1" w:rsidR="3CA76851" w:rsidRDefault="3CA76851" w:rsidP="00750EA6">
      <w:pPr>
        <w:spacing w:line="360" w:lineRule="auto"/>
      </w:pPr>
      <w:r>
        <w:t xml:space="preserve">Although information from a PDF can easily be extracted using tools such as PyPDF2, the structure of each </w:t>
      </w:r>
      <w:r w:rsidR="2EA96BF4">
        <w:t xml:space="preserve">paper remains an issue due to the wide variety in which research papers are formatted. As such, traditional methods </w:t>
      </w:r>
      <w:r w:rsidR="01B2E3E7">
        <w:t xml:space="preserve">cannot be relied upon but </w:t>
      </w:r>
      <w:r w:rsidR="1FAA3BB1">
        <w:t>require</w:t>
      </w:r>
      <w:r w:rsidR="01B2E3E7">
        <w:t xml:space="preserve"> the usage of </w:t>
      </w:r>
      <w:r w:rsidR="4CA0C3BE">
        <w:t>machine learning models.</w:t>
      </w:r>
    </w:p>
    <w:p w14:paraId="0E92A2A0" w14:textId="19C81241" w:rsidR="3D355BCA" w:rsidRDefault="3D355BCA" w:rsidP="00750EA6">
      <w:pPr>
        <w:spacing w:line="360" w:lineRule="auto"/>
      </w:pPr>
    </w:p>
    <w:p w14:paraId="45EDC0D9" w14:textId="6603660F" w:rsidR="7EFCAE49" w:rsidRDefault="7EFCAE49" w:rsidP="00750EA6">
      <w:pPr>
        <w:spacing w:line="360" w:lineRule="auto"/>
      </w:pPr>
      <w:r>
        <w:t xml:space="preserve">The process of text summarization is more varied as many approaches are available. In general, text summarization can be </w:t>
      </w:r>
      <w:r w:rsidR="440829DF">
        <w:t xml:space="preserve">achieved either through extractive or abstractive </w:t>
      </w:r>
      <w:r w:rsidR="678BCF7A">
        <w:t>methods</w:t>
      </w:r>
      <w:r w:rsidR="440829DF">
        <w:t>.</w:t>
      </w:r>
      <w:r w:rsidR="0A5FB734">
        <w:t xml:space="preserve"> An extractive method can only generate a summary using the provided text. On the other hand, abstractive method’s output is a sum</w:t>
      </w:r>
      <w:r w:rsidR="46DE4213">
        <w:t>mary that is made using text that is not present in the document itself.</w:t>
      </w:r>
    </w:p>
    <w:p w14:paraId="19638291" w14:textId="07F734F1" w:rsidR="3D355BCA" w:rsidRDefault="3D355BCA" w:rsidP="00750EA6">
      <w:pPr>
        <w:spacing w:line="360" w:lineRule="auto"/>
      </w:pPr>
    </w:p>
    <w:p w14:paraId="4D8185ED" w14:textId="138A9DC9" w:rsidR="05832745" w:rsidRDefault="05832745" w:rsidP="00750EA6">
      <w:pPr>
        <w:spacing w:line="360" w:lineRule="auto"/>
      </w:pPr>
      <w:r>
        <w:t xml:space="preserve">This thesis’s aim is to </w:t>
      </w:r>
      <w:r w:rsidR="1D13E8AB">
        <w:t xml:space="preserve">test </w:t>
      </w:r>
      <w:r>
        <w:t xml:space="preserve">multiple different approaches to text summary and </w:t>
      </w:r>
      <w:r w:rsidR="6E752004">
        <w:t>determine the most suitable approach</w:t>
      </w:r>
      <w:r w:rsidR="71105B69">
        <w:t xml:space="preserve"> and </w:t>
      </w:r>
      <w:r w:rsidR="6E752004">
        <w:t xml:space="preserve">a </w:t>
      </w:r>
      <w:r w:rsidR="6E685EE6">
        <w:t xml:space="preserve">final </w:t>
      </w:r>
      <w:r w:rsidR="6E752004">
        <w:t xml:space="preserve">product that </w:t>
      </w:r>
      <w:r w:rsidR="740C56A6">
        <w:t>can</w:t>
      </w:r>
      <w:r w:rsidR="1A63A69D">
        <w:t xml:space="preserve"> demonstrate </w:t>
      </w:r>
      <w:r w:rsidR="434D6DCC">
        <w:t xml:space="preserve">said </w:t>
      </w:r>
      <w:r w:rsidR="1A63A69D">
        <w:t>result</w:t>
      </w:r>
      <w:r w:rsidR="12BCE8FA">
        <w:t>.</w:t>
      </w:r>
      <w:r w:rsidR="09978F81">
        <w:t xml:space="preserve"> </w:t>
      </w:r>
    </w:p>
    <w:p w14:paraId="54D340F2" w14:textId="5977C66D" w:rsidR="009E353D" w:rsidRPr="009E353D" w:rsidRDefault="007564D1">
      <w:pPr>
        <w:jc w:val="left"/>
      </w:pPr>
      <w:r>
        <w:br w:type="page"/>
      </w:r>
      <w:bookmarkStart w:id="12" w:name="_Toc514144962"/>
    </w:p>
    <w:p w14:paraId="08BA7D40" w14:textId="0A71ED1C" w:rsidR="00B870F0" w:rsidRPr="00B870F0" w:rsidRDefault="6CD8D7D7" w:rsidP="009E353D">
      <w:pPr>
        <w:pStyle w:val="Heading1"/>
        <w:jc w:val="center"/>
      </w:pPr>
      <w:bookmarkStart w:id="13" w:name="_Toc169380922"/>
      <w:r>
        <w:lastRenderedPageBreak/>
        <w:t>INTRODUCTION</w:t>
      </w:r>
      <w:bookmarkEnd w:id="12"/>
      <w:bookmarkEnd w:id="13"/>
    </w:p>
    <w:p w14:paraId="7563B0F3" w14:textId="77777777" w:rsidR="00B870F0" w:rsidRPr="00B870F0" w:rsidRDefault="00B870F0" w:rsidP="00B870F0"/>
    <w:p w14:paraId="0C885D08" w14:textId="77777777" w:rsidR="00B870F0" w:rsidRDefault="6CD8D7D7" w:rsidP="00AA5BE9">
      <w:pPr>
        <w:pStyle w:val="Heading2"/>
      </w:pPr>
      <w:bookmarkStart w:id="14" w:name="_Toc514144963"/>
      <w:bookmarkStart w:id="15" w:name="_Toc169380923"/>
      <w:r>
        <w:t>Background</w:t>
      </w:r>
      <w:bookmarkEnd w:id="14"/>
      <w:bookmarkEnd w:id="15"/>
    </w:p>
    <w:p w14:paraId="36A89876" w14:textId="77777777" w:rsidR="00516A96" w:rsidRPr="00516A96" w:rsidRDefault="00516A96" w:rsidP="00516A96"/>
    <w:p w14:paraId="6665AE08" w14:textId="56D3BD0B" w:rsidR="00B870F0" w:rsidRDefault="00527256" w:rsidP="00516A96">
      <w:pPr>
        <w:spacing w:before="40" w:after="40" w:line="360" w:lineRule="auto"/>
      </w:pPr>
      <w:r>
        <w:t>A</w:t>
      </w:r>
      <w:r w:rsidR="57C4F514">
        <w:t xml:space="preserve">s </w:t>
      </w:r>
      <w:r w:rsidR="4CD7C495">
        <w:t xml:space="preserve">the speed at which </w:t>
      </w:r>
      <w:r w:rsidR="2647D2EC">
        <w:t xml:space="preserve">information </w:t>
      </w:r>
      <w:r w:rsidR="1ACE1606">
        <w:t>is</w:t>
      </w:r>
      <w:r w:rsidR="2647D2EC">
        <w:t xml:space="preserve"> generated in the age of digitalization, the speed </w:t>
      </w:r>
      <w:r w:rsidR="529CDB08">
        <w:t>of information consumption and digestion</w:t>
      </w:r>
      <w:r w:rsidR="2647D2EC">
        <w:t xml:space="preserve"> must also be improved through the us</w:t>
      </w:r>
      <w:r w:rsidR="2CAE6950">
        <w:t>age of tools and techniques. As such</w:t>
      </w:r>
      <w:r w:rsidR="37B5AA63">
        <w:t xml:space="preserve">, </w:t>
      </w:r>
      <w:r w:rsidR="46C36A2D">
        <w:t xml:space="preserve">the development of </w:t>
      </w:r>
      <w:r w:rsidR="00F25C75">
        <w:t>a</w:t>
      </w:r>
      <w:r w:rsidR="00F25C75">
        <w:rPr>
          <w:lang w:val="vi-VN"/>
        </w:rPr>
        <w:t xml:space="preserve"> </w:t>
      </w:r>
      <w:r w:rsidR="00F25C75">
        <w:t xml:space="preserve">tool that can help with that issue </w:t>
      </w:r>
      <w:r w:rsidR="796547FF">
        <w:t>is the focus of the thesis.</w:t>
      </w:r>
    </w:p>
    <w:p w14:paraId="319694DE" w14:textId="163C9587" w:rsidR="00486B00" w:rsidRDefault="65F2A09D" w:rsidP="00AA5BE9">
      <w:pPr>
        <w:pStyle w:val="Heading2"/>
      </w:pPr>
      <w:bookmarkStart w:id="16" w:name="_Toc514144964"/>
      <w:bookmarkStart w:id="17" w:name="_Toc169380924"/>
      <w:r>
        <w:t>Problem Statemen</w:t>
      </w:r>
      <w:bookmarkEnd w:id="16"/>
      <w:r w:rsidR="00516A96">
        <w:t>t</w:t>
      </w:r>
      <w:bookmarkEnd w:id="17"/>
    </w:p>
    <w:p w14:paraId="35590357" w14:textId="77777777" w:rsidR="00516A96" w:rsidRDefault="00516A96" w:rsidP="00516A96"/>
    <w:p w14:paraId="7A444FF6" w14:textId="77777777" w:rsidR="00516A96" w:rsidRDefault="00516A96" w:rsidP="00516A96">
      <w:pPr>
        <w:spacing w:before="40" w:after="40" w:line="360" w:lineRule="auto"/>
      </w:pPr>
      <w:r>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Default="00516A96" w:rsidP="00516A96">
      <w:pPr>
        <w:spacing w:before="40" w:after="40" w:line="360" w:lineRule="auto"/>
      </w:pPr>
    </w:p>
    <w:p w14:paraId="224359BC" w14:textId="29BC7CA4" w:rsidR="00516A96" w:rsidRPr="00516A96" w:rsidRDefault="00516A96" w:rsidP="00516A96">
      <w:pPr>
        <w:spacing w:before="40" w:after="40" w:line="360" w:lineRule="auto"/>
      </w:pPr>
      <w:r>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Default="6CD8D7D7" w:rsidP="00AA5BE9">
      <w:pPr>
        <w:pStyle w:val="Heading2"/>
      </w:pPr>
      <w:bookmarkStart w:id="18" w:name="_Toc514144965"/>
      <w:bookmarkStart w:id="19" w:name="_Toc169380925"/>
      <w:r>
        <w:t>Scope and Objectives</w:t>
      </w:r>
      <w:bookmarkEnd w:id="18"/>
      <w:bookmarkEnd w:id="19"/>
    </w:p>
    <w:p w14:paraId="0DF58DC0" w14:textId="77777777" w:rsidR="00DC31A7" w:rsidRPr="00DC31A7" w:rsidRDefault="00DC31A7" w:rsidP="00DC31A7"/>
    <w:p w14:paraId="2B5FFD83" w14:textId="58E1DAF6" w:rsidR="00DC31A7" w:rsidRPr="00DC31A7" w:rsidRDefault="00DC31A7" w:rsidP="00FF4B99">
      <w:pPr>
        <w:spacing w:before="40" w:after="40" w:line="360" w:lineRule="auto"/>
      </w:pPr>
      <w:r>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36FC553" w14:textId="1223B75E" w:rsidR="65F2A09D" w:rsidRDefault="65F2A09D" w:rsidP="00AA5BE9">
      <w:pPr>
        <w:pStyle w:val="Heading2"/>
      </w:pPr>
      <w:bookmarkStart w:id="20" w:name="_Toc514144967"/>
      <w:bookmarkStart w:id="21" w:name="_Toc169380926"/>
      <w:r w:rsidRPr="00311994">
        <w:t>Structure</w:t>
      </w:r>
      <w:r>
        <w:t xml:space="preserve"> of thesis</w:t>
      </w:r>
      <w:bookmarkEnd w:id="20"/>
      <w:bookmarkEnd w:id="21"/>
    </w:p>
    <w:p w14:paraId="7C939623" w14:textId="77777777" w:rsidR="00DD2D18" w:rsidRPr="00DD2D18" w:rsidRDefault="00DD2D18" w:rsidP="00DD2D18"/>
    <w:p w14:paraId="1F9CF82F" w14:textId="55FB20FC" w:rsidR="00DD2D18" w:rsidRDefault="466CF920" w:rsidP="00DD2D18">
      <w:pPr>
        <w:spacing w:line="360" w:lineRule="auto"/>
      </w:pPr>
      <w:r w:rsidRPr="3D355BCA">
        <w:t xml:space="preserve">The main structure of the paper can be </w:t>
      </w:r>
      <w:r w:rsidR="5DFDBA86" w:rsidRPr="3D355BCA">
        <w:t xml:space="preserve">divided into 6 different chapters, with each chapter </w:t>
      </w:r>
      <w:r w:rsidR="7A4F1D83" w:rsidRPr="3D355BCA">
        <w:t xml:space="preserve">having its own purpose in providing full coverage of the topic. </w:t>
      </w:r>
      <w:r w:rsidR="67AC593C" w:rsidRPr="3D355BCA">
        <w:t>Chapter 1 serves as the paper's introduction as the problem and aim of the thesis is introduced.</w:t>
      </w:r>
      <w:r w:rsidR="05DE156D" w:rsidRPr="3D355BCA">
        <w:t xml:space="preserve"> </w:t>
      </w:r>
      <w:r w:rsidR="7C48CD61" w:rsidRPr="3D355BCA">
        <w:t>Chapter 2 gives an overview of the information and knowledge used in the paper.</w:t>
      </w:r>
      <w:r w:rsidR="17653127" w:rsidRPr="3D355BCA">
        <w:t xml:space="preserve"> </w:t>
      </w:r>
      <w:r w:rsidR="6145C2D8" w:rsidRPr="3D355BCA">
        <w:t xml:space="preserve">Moving onto chapter 3, the methodologies and techniques </w:t>
      </w:r>
      <w:r w:rsidR="6E12EFA0" w:rsidRPr="3D355BCA">
        <w:t xml:space="preserve">used </w:t>
      </w:r>
      <w:r w:rsidR="5E8F8D3B" w:rsidRPr="3D355BCA">
        <w:t xml:space="preserve">for the implementation are </w:t>
      </w:r>
      <w:r w:rsidR="6145C2D8" w:rsidRPr="3D355BCA">
        <w:t xml:space="preserve">discussed in detail. </w:t>
      </w:r>
      <w:r w:rsidR="0C0A476B" w:rsidRPr="3D355BCA">
        <w:t>The results of the project are shown and displayed in chapter 4. Said results are then evaluated and compared based o</w:t>
      </w:r>
      <w:r w:rsidR="7C86E505" w:rsidRPr="3D355BCA">
        <w:t xml:space="preserve">n </w:t>
      </w:r>
      <w:r w:rsidR="7C86E505" w:rsidRPr="3D355BCA">
        <w:lastRenderedPageBreak/>
        <w:t xml:space="preserve">predefined measurements to determine the effectiveness of the model itself. Lastly, chapter 6 is the </w:t>
      </w:r>
      <w:r w:rsidR="02ED7B6A" w:rsidRPr="3D355BCA">
        <w:t>summary</w:t>
      </w:r>
      <w:r w:rsidR="7C86E505" w:rsidRPr="3D355BCA">
        <w:t xml:space="preserve"> </w:t>
      </w:r>
      <w:r w:rsidR="02ED7B6A" w:rsidRPr="3D355BCA">
        <w:t>of the project, including the strengths, weaknesses and improvements that could be made to the thesis.</w:t>
      </w:r>
    </w:p>
    <w:p w14:paraId="21481DD0" w14:textId="1E2D5777" w:rsidR="00DD2D18" w:rsidRDefault="00DD2D18">
      <w:pPr>
        <w:jc w:val="left"/>
      </w:pPr>
    </w:p>
    <w:p w14:paraId="1B3CBE07" w14:textId="6F550D94" w:rsidR="3D355BCA" w:rsidRDefault="3D355BCA" w:rsidP="00DD2D18">
      <w:pPr>
        <w:spacing w:line="360" w:lineRule="auto"/>
      </w:pPr>
      <w:r>
        <w:br w:type="page"/>
      </w:r>
    </w:p>
    <w:p w14:paraId="35BA438D" w14:textId="6F8C3A1D" w:rsidR="00A1389E" w:rsidRDefault="65F2A09D" w:rsidP="009E353D">
      <w:pPr>
        <w:pStyle w:val="Heading1"/>
        <w:jc w:val="center"/>
      </w:pPr>
      <w:bookmarkStart w:id="22" w:name="_Toc514144969"/>
      <w:bookmarkStart w:id="23" w:name="_Toc169380927"/>
      <w:r w:rsidRPr="00625A60">
        <w:lastRenderedPageBreak/>
        <w:t>LIT</w:t>
      </w:r>
      <w:r w:rsidR="005C69F7">
        <w:t>E</w:t>
      </w:r>
      <w:r w:rsidRPr="00625A60">
        <w:t>RATURE</w:t>
      </w:r>
      <w:r>
        <w:t xml:space="preserve"> REVIEW</w:t>
      </w:r>
      <w:bookmarkEnd w:id="22"/>
      <w:bookmarkEnd w:id="23"/>
    </w:p>
    <w:p w14:paraId="1A0D2335" w14:textId="77777777" w:rsidR="00B41ACD" w:rsidRPr="00B41ACD" w:rsidRDefault="00B41ACD" w:rsidP="00B41ACD"/>
    <w:p w14:paraId="5EE12859"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4" w:name="_Toc156130768"/>
      <w:bookmarkStart w:id="25" w:name="_Toc156130828"/>
      <w:bookmarkStart w:id="26" w:name="_Toc156283014"/>
      <w:bookmarkStart w:id="27" w:name="_Toc156378575"/>
      <w:bookmarkStart w:id="28" w:name="_Toc156378616"/>
      <w:bookmarkStart w:id="29" w:name="_Toc156380793"/>
      <w:bookmarkStart w:id="30" w:name="_Toc168733872"/>
      <w:bookmarkStart w:id="31" w:name="_Toc168735965"/>
      <w:bookmarkStart w:id="32" w:name="_Toc169380928"/>
      <w:bookmarkEnd w:id="24"/>
      <w:bookmarkEnd w:id="25"/>
      <w:bookmarkEnd w:id="26"/>
      <w:bookmarkEnd w:id="27"/>
      <w:bookmarkEnd w:id="28"/>
      <w:bookmarkEnd w:id="29"/>
      <w:bookmarkEnd w:id="30"/>
      <w:bookmarkEnd w:id="31"/>
      <w:bookmarkEnd w:id="32"/>
    </w:p>
    <w:p w14:paraId="67E4C335"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3" w:name="_Toc156130769"/>
      <w:bookmarkStart w:id="34" w:name="_Toc156130829"/>
      <w:bookmarkStart w:id="35" w:name="_Toc156283015"/>
      <w:bookmarkStart w:id="36" w:name="_Toc156378576"/>
      <w:bookmarkStart w:id="37" w:name="_Toc156378617"/>
      <w:bookmarkStart w:id="38" w:name="_Toc156380794"/>
      <w:bookmarkStart w:id="39" w:name="_Toc168733873"/>
      <w:bookmarkStart w:id="40" w:name="_Toc168735966"/>
      <w:bookmarkStart w:id="41" w:name="_Toc169380929"/>
      <w:bookmarkEnd w:id="33"/>
      <w:bookmarkEnd w:id="34"/>
      <w:bookmarkEnd w:id="35"/>
      <w:bookmarkEnd w:id="36"/>
      <w:bookmarkEnd w:id="37"/>
      <w:bookmarkEnd w:id="38"/>
      <w:bookmarkEnd w:id="39"/>
      <w:bookmarkEnd w:id="40"/>
      <w:bookmarkEnd w:id="41"/>
    </w:p>
    <w:p w14:paraId="600D65D3" w14:textId="77777777" w:rsidR="007C575A" w:rsidRPr="007C575A"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42" w:name="_Toc156130770"/>
      <w:bookmarkStart w:id="43" w:name="_Toc156130830"/>
      <w:bookmarkStart w:id="44" w:name="_Toc156283016"/>
      <w:bookmarkStart w:id="45" w:name="_Toc156378577"/>
      <w:bookmarkStart w:id="46" w:name="_Toc156378618"/>
      <w:bookmarkStart w:id="47" w:name="_Toc156380795"/>
      <w:bookmarkStart w:id="48" w:name="_Toc168733874"/>
      <w:bookmarkStart w:id="49" w:name="_Toc168735967"/>
      <w:bookmarkStart w:id="50" w:name="_Toc169380930"/>
      <w:bookmarkEnd w:id="42"/>
      <w:bookmarkEnd w:id="43"/>
      <w:bookmarkEnd w:id="44"/>
      <w:bookmarkEnd w:id="45"/>
      <w:bookmarkEnd w:id="46"/>
      <w:bookmarkEnd w:id="47"/>
      <w:bookmarkEnd w:id="48"/>
      <w:bookmarkEnd w:id="49"/>
      <w:bookmarkEnd w:id="50"/>
    </w:p>
    <w:p w14:paraId="47941F6B" w14:textId="53D2FBA9" w:rsidR="00D439C9" w:rsidRDefault="39691AC5" w:rsidP="00AA5BE9">
      <w:pPr>
        <w:pStyle w:val="Heading2"/>
      </w:pPr>
      <w:bookmarkStart w:id="51" w:name="_Toc169380931"/>
      <w:r>
        <w:t xml:space="preserve">Overview of </w:t>
      </w:r>
      <w:r w:rsidR="0C4A32E6">
        <w:t>Automatic Document Segmentation</w:t>
      </w:r>
      <w:bookmarkEnd w:id="51"/>
    </w:p>
    <w:p w14:paraId="6BDA01A7" w14:textId="77777777" w:rsidR="00DD2D18" w:rsidRPr="00DD2D18" w:rsidRDefault="00DD2D18" w:rsidP="00DD2D18"/>
    <w:p w14:paraId="6C73D71E" w14:textId="50446C97" w:rsidR="3BBA02C0" w:rsidRDefault="3BBA02C0" w:rsidP="00750EA6">
      <w:pPr>
        <w:spacing w:line="360" w:lineRule="auto"/>
      </w:pPr>
      <w:r>
        <w:t>The general g</w:t>
      </w:r>
      <w:r w:rsidR="1471E541">
        <w:t xml:space="preserve">oal of the Automatic Documentation Segmentation (ADS) is to scan through a document (in the form of a PDF file), </w:t>
      </w:r>
      <w:r w:rsidR="0A70578E">
        <w:t xml:space="preserve">identify each segment of the document, then output the result into a well-defined form for further use cases. </w:t>
      </w:r>
    </w:p>
    <w:p w14:paraId="2E1B712D" w14:textId="5F1A59E8" w:rsidR="3D355BCA" w:rsidRDefault="3D355BCA" w:rsidP="00750EA6">
      <w:pPr>
        <w:spacing w:line="360" w:lineRule="auto"/>
      </w:pPr>
    </w:p>
    <w:p w14:paraId="7B9091BC" w14:textId="134B1A81" w:rsidR="1ED4EA4F" w:rsidRDefault="1ED4EA4F" w:rsidP="00750EA6">
      <w:pPr>
        <w:spacing w:line="360" w:lineRule="auto"/>
      </w:pPr>
      <w:r>
        <w:t>As most scientific texts</w:t>
      </w:r>
      <w:r w:rsidR="1BA8BBAA">
        <w:t xml:space="preserve"> </w:t>
      </w:r>
      <w:r w:rsidR="53E70A77">
        <w:t>in online databases</w:t>
      </w:r>
      <w:r w:rsidR="4434F7E0">
        <w:t>,</w:t>
      </w:r>
      <w:r w:rsidR="53E70A77">
        <w:t xml:space="preserve"> </w:t>
      </w:r>
      <w:r w:rsidR="31643F6E">
        <w:t>which</w:t>
      </w:r>
      <w:r>
        <w:t xml:space="preserve"> are well-defined and documented</w:t>
      </w:r>
      <w:r w:rsidR="0E041A05">
        <w:t xml:space="preserve">, are </w:t>
      </w:r>
      <w:r w:rsidR="219EEC92">
        <w:t xml:space="preserve">in the form of a PDF file, this has become the priority in terms of input format. </w:t>
      </w:r>
      <w:r w:rsidR="4F48FC05">
        <w:t>This choice is further enhanced due to an estimate of around 50 million research papers</w:t>
      </w:r>
      <w:r w:rsidR="00CC3985">
        <w:t xml:space="preserve"> </w:t>
      </w:r>
      <w:r w:rsidR="00DE574F">
        <w:fldChar w:fldCharType="begin"/>
      </w:r>
      <w:r w:rsidR="00A75ED5">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fldChar w:fldCharType="separate"/>
      </w:r>
      <w:r w:rsidR="001537B1" w:rsidRPr="001537B1">
        <w:t>[1]</w:t>
      </w:r>
      <w:r w:rsidR="00DE574F">
        <w:fldChar w:fldCharType="end"/>
      </w:r>
      <w:r w:rsidR="4F48FC05">
        <w:t xml:space="preserve"> that are stored </w:t>
      </w:r>
      <w:r w:rsidR="0AC1B292">
        <w:t xml:space="preserve">as a PDF file in 2008. Since then, the number of research papers </w:t>
      </w:r>
      <w:r w:rsidR="0D3DB23E">
        <w:t>has</w:t>
      </w:r>
      <w:r w:rsidR="0AC1B292">
        <w:t xml:space="preserve"> only grown ceaselessly</w:t>
      </w:r>
      <w:r w:rsidR="00A75D68">
        <w:t xml:space="preserve">, further enhancing the decision of </w:t>
      </w:r>
      <w:r w:rsidR="00C81016">
        <w:t>using PDFs as inputs.</w:t>
      </w:r>
    </w:p>
    <w:p w14:paraId="2C480A74" w14:textId="77777777" w:rsidR="00C81016" w:rsidRDefault="00C81016" w:rsidP="00750EA6">
      <w:pPr>
        <w:spacing w:line="360" w:lineRule="auto"/>
      </w:pPr>
    </w:p>
    <w:p w14:paraId="596C342D" w14:textId="167CAD6E" w:rsidR="00C81016" w:rsidRDefault="00160C16" w:rsidP="00750EA6">
      <w:pPr>
        <w:spacing w:line="360" w:lineRule="auto"/>
      </w:pPr>
      <w:r>
        <w:t xml:space="preserve">Segments </w:t>
      </w:r>
      <w:r w:rsidR="009D5204">
        <w:t xml:space="preserve">of a document referred to each part of </w:t>
      </w:r>
      <w:r w:rsidR="00DC6FDC">
        <w:t xml:space="preserve">a paper that is frequently </w:t>
      </w:r>
      <w:r w:rsidR="00DA1B6B">
        <w:t xml:space="preserve">required to be a part of any </w:t>
      </w:r>
      <w:r w:rsidR="00F226A4">
        <w:t xml:space="preserve">research paper, such as Abstract, Introduction, Methodologies, etc. </w:t>
      </w:r>
      <w:r w:rsidR="00386595">
        <w:t xml:space="preserve">However, </w:t>
      </w:r>
      <w:r w:rsidR="00B038DB">
        <w:t xml:space="preserve">the number of segments that </w:t>
      </w:r>
      <w:r w:rsidR="00385961">
        <w:t>are</w:t>
      </w:r>
      <w:r w:rsidR="00B038DB">
        <w:t xml:space="preserve"> presented in the paper should not </w:t>
      </w:r>
      <w:r w:rsidR="00A879A4">
        <w:t xml:space="preserve">have any severe effects on the functionalities of the </w:t>
      </w:r>
      <w:r w:rsidR="00385961">
        <w:t>tool itself. As the aim of the application is not</w:t>
      </w:r>
      <w:r w:rsidR="00C36FA9">
        <w:t xml:space="preserve"> </w:t>
      </w:r>
      <w:r w:rsidR="00385961">
        <w:t xml:space="preserve">to </w:t>
      </w:r>
      <w:r w:rsidR="00FA18AC">
        <w:t>adhere to a certain principle or guideline</w:t>
      </w:r>
      <w:r w:rsidR="00385961">
        <w:t xml:space="preserve"> </w:t>
      </w:r>
      <w:r w:rsidR="00C36FA9">
        <w:t xml:space="preserve">regarding the </w:t>
      </w:r>
      <w:r w:rsidR="00BA672A">
        <w:t xml:space="preserve">writing style, but to effectively summarize a paper, </w:t>
      </w:r>
      <w:r w:rsidR="00027337">
        <w:t>all segments of a paper</w:t>
      </w:r>
      <w:r w:rsidR="00FE1488">
        <w:t xml:space="preserve"> are treated as equal, and can equally </w:t>
      </w:r>
      <w:r w:rsidR="00750EA6">
        <w:t>influence</w:t>
      </w:r>
      <w:r w:rsidR="00FE1488">
        <w:t xml:space="preserve"> the </w:t>
      </w:r>
      <w:r w:rsidR="00E37A4E">
        <w:t>reader.</w:t>
      </w:r>
    </w:p>
    <w:p w14:paraId="77C63E9A" w14:textId="77777777" w:rsidR="00283DAF" w:rsidRDefault="00283DAF" w:rsidP="00750EA6">
      <w:pPr>
        <w:spacing w:line="360" w:lineRule="auto"/>
      </w:pPr>
    </w:p>
    <w:p w14:paraId="0F6F3242" w14:textId="3CB4329E" w:rsidR="00E37A4E" w:rsidRDefault="00283DAF" w:rsidP="00973ADD">
      <w:pPr>
        <w:spacing w:line="360" w:lineRule="auto"/>
      </w:pPr>
      <w:r>
        <w:t xml:space="preserve">The act of </w:t>
      </w:r>
      <w:r w:rsidR="002D1A38">
        <w:t xml:space="preserve">identifying each segment of the document </w:t>
      </w:r>
      <w:r w:rsidR="00CF4C2D">
        <w:t xml:space="preserve">referred to the process of </w:t>
      </w:r>
      <w:r w:rsidR="004535DA">
        <w:t>acquiring the text</w:t>
      </w:r>
      <w:r w:rsidR="007F6343">
        <w:t xml:space="preserve">s that are available in the paper, </w:t>
      </w:r>
      <w:r w:rsidR="00CD727D">
        <w:t>classifying it accordingly</w:t>
      </w:r>
      <w:r w:rsidR="00764BAC">
        <w:t xml:space="preserve"> based on its segment, and formatting and storing it into a predefined </w:t>
      </w:r>
      <w:r w:rsidR="004C130D">
        <w:t>form of storage. Th</w:t>
      </w:r>
      <w:r w:rsidR="00CD2B2C">
        <w:t xml:space="preserve">e process of </w:t>
      </w:r>
      <w:r w:rsidR="005673EC">
        <w:t>text acquisition</w:t>
      </w:r>
      <w:r w:rsidR="00160CBE">
        <w:t xml:space="preserve"> can</w:t>
      </w:r>
      <w:r w:rsidR="005673EC">
        <w:t xml:space="preserve"> be achieved through using multiple different methods. </w:t>
      </w:r>
      <w:r w:rsidR="00987731">
        <w:t xml:space="preserve">It can be as simple as extracting the text from the </w:t>
      </w:r>
      <w:r w:rsidR="00175B66">
        <w:t>PDF</w:t>
      </w:r>
      <w:r w:rsidR="00987731">
        <w:t xml:space="preserve"> as is without any regard</w:t>
      </w:r>
      <w:r w:rsidR="00576426">
        <w:t>s</w:t>
      </w:r>
      <w:r w:rsidR="00987731">
        <w:t xml:space="preserve"> for the </w:t>
      </w:r>
      <w:r w:rsidR="00175B66">
        <w:t xml:space="preserve">structure of the </w:t>
      </w:r>
      <w:r w:rsidR="00483493">
        <w:t xml:space="preserve">paper, by making use of tools such as </w:t>
      </w:r>
      <w:r w:rsidR="000B15E8">
        <w:t xml:space="preserve">the </w:t>
      </w:r>
      <w:r w:rsidR="0060775C">
        <w:t>PyPDF2</w:t>
      </w:r>
      <w:r w:rsidR="00F31F6B">
        <w:t xml:space="preserve"> package in </w:t>
      </w:r>
      <w:r w:rsidR="00AA1B8A">
        <w:t xml:space="preserve">Python. </w:t>
      </w:r>
      <w:r w:rsidR="00635075">
        <w:t xml:space="preserve">The structure of a paper </w:t>
      </w:r>
      <w:r w:rsidR="00DD2D18">
        <w:t xml:space="preserve">can be difficult to acquire due to the variety of </w:t>
      </w:r>
      <w:r w:rsidR="00762516">
        <w:t xml:space="preserve">methods and </w:t>
      </w:r>
      <w:r w:rsidR="00454E99">
        <w:t xml:space="preserve">standards in which a paper is written. </w:t>
      </w:r>
      <w:r w:rsidR="0086578E">
        <w:t xml:space="preserve">For example, </w:t>
      </w:r>
      <w:r w:rsidR="00322019">
        <w:t>whether</w:t>
      </w:r>
      <w:r w:rsidR="000545C2">
        <w:t xml:space="preserve"> the content is divided into </w:t>
      </w:r>
      <w:r w:rsidR="00512F99">
        <w:t>two</w:t>
      </w:r>
      <w:r w:rsidR="000545C2">
        <w:t xml:space="preserve"> columns or </w:t>
      </w:r>
      <w:r w:rsidR="00512F99">
        <w:t>one</w:t>
      </w:r>
      <w:r w:rsidR="000545C2">
        <w:t xml:space="preserve">, whether the spacing on each line is 1.5 or Double, all aspects of a PDF can </w:t>
      </w:r>
      <w:r w:rsidR="00322019">
        <w:t>influence</w:t>
      </w:r>
      <w:r w:rsidR="000545C2">
        <w:t xml:space="preserve"> the way that </w:t>
      </w:r>
      <w:r w:rsidR="00322019">
        <w:t>the text is perceived by the machine.</w:t>
      </w:r>
      <w:r w:rsidR="00C44004">
        <w:t xml:space="preserve"> Currently, </w:t>
      </w:r>
      <w:r w:rsidR="00512F99">
        <w:t>two</w:t>
      </w:r>
      <w:r w:rsidR="00C44004">
        <w:t xml:space="preserve"> </w:t>
      </w:r>
      <w:r w:rsidR="00367793">
        <w:t>methods</w:t>
      </w:r>
      <w:r w:rsidR="006E4804">
        <w:t xml:space="preserve"> in which the structure can be parsed are using </w:t>
      </w:r>
      <w:r w:rsidR="00E20367">
        <w:t xml:space="preserve">Optical Character Recognition (OCR) and </w:t>
      </w:r>
      <w:r w:rsidR="000E0DBA">
        <w:t xml:space="preserve">classification of content </w:t>
      </w:r>
      <w:r w:rsidR="007D4BF2">
        <w:t xml:space="preserve">into predefined categories using Machine learning. While </w:t>
      </w:r>
      <w:r w:rsidR="00F20705">
        <w:t xml:space="preserve">the first method is viable, </w:t>
      </w:r>
      <w:r w:rsidR="00B412FB">
        <w:t>its output</w:t>
      </w:r>
      <w:r w:rsidR="002D5494">
        <w:t xml:space="preserve"> is highly dependent on how the document is rendered. </w:t>
      </w:r>
      <w:r w:rsidR="00B412FB">
        <w:t xml:space="preserve">It is, therefore, the second method that will be the focus of the paper. </w:t>
      </w:r>
      <w:r w:rsidR="00277377">
        <w:t>To</w:t>
      </w:r>
      <w:r w:rsidR="00440B1B">
        <w:t xml:space="preserve"> achieve this, </w:t>
      </w:r>
      <w:proofErr w:type="spellStart"/>
      <w:r w:rsidR="00277377">
        <w:rPr>
          <w:b/>
          <w:bCs/>
        </w:rPr>
        <w:t>G</w:t>
      </w:r>
      <w:r w:rsidR="00277377">
        <w:t>ene</w:t>
      </w:r>
      <w:r w:rsidR="00277377" w:rsidRPr="00277377">
        <w:rPr>
          <w:b/>
          <w:bCs/>
        </w:rPr>
        <w:t>R</w:t>
      </w:r>
      <w:r w:rsidR="00277377">
        <w:t>ation</w:t>
      </w:r>
      <w:proofErr w:type="spellEnd"/>
      <w:r w:rsidR="00277377">
        <w:t xml:space="preserve"> </w:t>
      </w:r>
      <w:r w:rsidR="005519DC" w:rsidRPr="005519DC">
        <w:rPr>
          <w:b/>
          <w:bCs/>
        </w:rPr>
        <w:t>O</w:t>
      </w:r>
      <w:r w:rsidR="00277377">
        <w:t xml:space="preserve">f </w:t>
      </w:r>
      <w:r w:rsidR="005519DC">
        <w:rPr>
          <w:b/>
          <w:bCs/>
        </w:rPr>
        <w:t>B</w:t>
      </w:r>
      <w:r w:rsidR="00277377">
        <w:t xml:space="preserve">ibliographic </w:t>
      </w:r>
      <w:r w:rsidR="00277377" w:rsidRPr="005519DC">
        <w:rPr>
          <w:b/>
          <w:bCs/>
        </w:rPr>
        <w:t>D</w:t>
      </w:r>
      <w:r w:rsidR="00277377">
        <w:t>ata</w:t>
      </w:r>
      <w:r w:rsidR="005519DC">
        <w:t xml:space="preserve"> </w:t>
      </w:r>
      <w:r w:rsidR="00750C3F">
        <w:t>(</w:t>
      </w:r>
      <w:r w:rsidR="005519DC">
        <w:t>or GROBID</w:t>
      </w:r>
      <w:r w:rsidR="00750C3F">
        <w:t xml:space="preserve">) is the tool of choice according to the criteria that has been </w:t>
      </w:r>
      <w:r w:rsidR="00750C3F">
        <w:lastRenderedPageBreak/>
        <w:t xml:space="preserve">set. </w:t>
      </w:r>
      <w:r w:rsidR="00696185">
        <w:t>Since GROBID integrates with a third-party</w:t>
      </w:r>
      <w:r w:rsidR="00F80948">
        <w:t xml:space="preserve"> file conversion tool called </w:t>
      </w:r>
      <w:r w:rsidR="00F80948" w:rsidRPr="0090790E">
        <w:rPr>
          <w:b/>
          <w:bCs/>
        </w:rPr>
        <w:t>pdftoxml</w:t>
      </w:r>
      <w:r w:rsidR="00D10D3C">
        <w:t xml:space="preserve"> to convert file from</w:t>
      </w:r>
      <w:r w:rsidR="00F80948">
        <w:t xml:space="preserve"> PDF to XML</w:t>
      </w:r>
      <w:r w:rsidR="00D10D3C">
        <w:t xml:space="preserve">, XML is chosen as the form </w:t>
      </w:r>
      <w:r w:rsidR="00973ADD">
        <w:t>of storage for the output of the extraction process.</w:t>
      </w:r>
    </w:p>
    <w:p w14:paraId="28272423" w14:textId="4A4D5E9A" w:rsidR="3D355BCA" w:rsidRDefault="3D355BCA" w:rsidP="3D355BCA"/>
    <w:p w14:paraId="22A96C97" w14:textId="3D9F2D43" w:rsidR="0084314C" w:rsidRPr="00495A5F" w:rsidRDefault="1471E541" w:rsidP="007C575A">
      <w:pPr>
        <w:pStyle w:val="Heading3"/>
      </w:pPr>
      <w:bookmarkStart w:id="52" w:name="_Toc169380932"/>
      <w:r w:rsidRPr="00495A5F">
        <w:t>GROBID</w:t>
      </w:r>
      <w:bookmarkEnd w:id="52"/>
    </w:p>
    <w:p w14:paraId="0F5A0345" w14:textId="0ADDC08F" w:rsidR="0084314C" w:rsidRPr="0084314C" w:rsidRDefault="0084314C" w:rsidP="3D355BCA"/>
    <w:p w14:paraId="7B9F1181" w14:textId="208628CC" w:rsidR="00BA27E2" w:rsidRDefault="009725CF" w:rsidP="0057722C">
      <w:pPr>
        <w:spacing w:line="360" w:lineRule="auto"/>
      </w:pPr>
      <w:r>
        <w:t>GROBID</w:t>
      </w:r>
      <w:r w:rsidR="00F25C75">
        <w:t xml:space="preserve"> </w:t>
      </w:r>
      <w:r w:rsidR="00F25C75">
        <w:fldChar w:fldCharType="begin"/>
      </w:r>
      <w:r w:rsidR="00F25C75">
        <w:instrText xml:space="preserve"> ADDIN ZOTERO_ITEM CSL_CITATION {"citationID":"1vT0XxyP","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F25C75">
        <w:fldChar w:fldCharType="separate"/>
      </w:r>
      <w:r w:rsidR="00F25C75" w:rsidRPr="00F25C75">
        <w:t>[2]</w:t>
      </w:r>
      <w:r w:rsidR="00F25C75">
        <w:fldChar w:fldCharType="end"/>
      </w:r>
      <w:r>
        <w:t xml:space="preserve"> makes use of a cascade of sequence labelling models to parse its documents. </w:t>
      </w:r>
      <w:r w:rsidR="002C3ECE">
        <w:t xml:space="preserve">This means that </w:t>
      </w:r>
      <w:r w:rsidR="00E015F3">
        <w:t xml:space="preserve">a document must </w:t>
      </w:r>
      <w:r w:rsidR="003D412D">
        <w:t>go</w:t>
      </w:r>
      <w:r w:rsidR="00E015F3">
        <w:t xml:space="preserve"> through multiple different </w:t>
      </w:r>
      <w:r w:rsidR="003D412D">
        <w:t>models</w:t>
      </w:r>
      <w:r w:rsidR="00E015F3">
        <w:t xml:space="preserve">, each specializing in </w:t>
      </w:r>
      <w:r w:rsidR="003D412D">
        <w:t xml:space="preserve">a specific task, to achieve </w:t>
      </w:r>
      <w:r w:rsidR="00BB06D9">
        <w:t>the result</w:t>
      </w:r>
      <w:r w:rsidR="003D412D">
        <w:t xml:space="preserve">. In the case of </w:t>
      </w:r>
      <w:r w:rsidR="006E3779">
        <w:t xml:space="preserve">extracting the segments of the entire document, the </w:t>
      </w:r>
      <w:r w:rsidR="007050CB">
        <w:t xml:space="preserve">model must first </w:t>
      </w:r>
      <w:r w:rsidR="0055507C">
        <w:t>go</w:t>
      </w:r>
      <w:r w:rsidR="007050CB">
        <w:t xml:space="preserve"> through each layer and get the result, then pass said result to the next layer.</w:t>
      </w:r>
      <w:r w:rsidR="0055507C">
        <w:t xml:space="preserve"> Each of these layers are then combined and formatted accordingly.</w:t>
      </w:r>
      <w:r w:rsidR="00495324">
        <w:t xml:space="preserve"> The GROBID cascade of sequencing model can be seen from Figure 2.1.1</w:t>
      </w:r>
      <w:r w:rsidR="007F52D5">
        <w:t>-</w:t>
      </w:r>
      <w:r w:rsidR="00495324">
        <w:t>1</w:t>
      </w:r>
      <w:r w:rsidR="005F22C9">
        <w:t>.</w:t>
      </w:r>
    </w:p>
    <w:p w14:paraId="48A51DC5" w14:textId="77777777" w:rsidR="00235179" w:rsidRDefault="00CD573F" w:rsidP="00235179">
      <w:pPr>
        <w:keepNext/>
        <w:spacing w:line="360" w:lineRule="auto"/>
      </w:pPr>
      <w:r>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7F131203" w:rsidR="009B2564" w:rsidRDefault="00E043AA" w:rsidP="00E043AA">
      <w:pPr>
        <w:pStyle w:val="Caption"/>
        <w:ind w:left="0"/>
      </w:pPr>
      <w:bookmarkStart w:id="53" w:name="_Toc169550567"/>
      <w:r>
        <w:t xml:space="preserve">Figure </w:t>
      </w:r>
      <w:r w:rsidR="00BC5DA3">
        <w:fldChar w:fldCharType="begin"/>
      </w:r>
      <w:r w:rsidR="00BC5DA3">
        <w:instrText xml:space="preserve"> STYLEREF 1 \s </w:instrText>
      </w:r>
      <w:r w:rsidR="00BC5DA3">
        <w:fldChar w:fldCharType="separate"/>
      </w:r>
      <w:r w:rsidR="00490D4B">
        <w:rPr>
          <w:noProof/>
        </w:rPr>
        <w:t>2</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1</w:t>
      </w:r>
      <w:r w:rsidR="00BC5DA3">
        <w:fldChar w:fldCharType="end"/>
      </w:r>
      <w:r>
        <w:t xml:space="preserve"> - GROBID cascade of sequencing model </w:t>
      </w:r>
      <w:r w:rsidRPr="00F85ACF">
        <w:fldChar w:fldCharType="begin"/>
      </w:r>
      <w:r w:rsidR="00F25C75">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F85ACF">
        <w:fldChar w:fldCharType="separate"/>
      </w:r>
      <w:r w:rsidR="00F25C75" w:rsidRPr="00F25C75">
        <w:t>[3]</w:t>
      </w:r>
      <w:bookmarkEnd w:id="53"/>
      <w:r w:rsidRPr="00F85ACF">
        <w:fldChar w:fldCharType="end"/>
      </w:r>
    </w:p>
    <w:p w14:paraId="255A340D" w14:textId="77777777" w:rsidR="00E043AA" w:rsidRPr="00E043AA" w:rsidRDefault="00E043AA" w:rsidP="00E043AA"/>
    <w:p w14:paraId="6D38ACFA" w14:textId="5F7EC5AC" w:rsidR="00BB14EA" w:rsidRDefault="00E02AE9" w:rsidP="0057722C">
      <w:pPr>
        <w:spacing w:line="360" w:lineRule="auto"/>
      </w:pPr>
      <w:r>
        <w:t xml:space="preserve">Although each model can </w:t>
      </w:r>
      <w:r w:rsidR="00EA7FBB">
        <w:t xml:space="preserve">create </w:t>
      </w:r>
      <w:r>
        <w:t xml:space="preserve">output </w:t>
      </w:r>
      <w:r w:rsidR="00EA7FBB">
        <w:t xml:space="preserve">from the original text, </w:t>
      </w:r>
      <w:r w:rsidR="00E87327">
        <w:t xml:space="preserve">some </w:t>
      </w:r>
      <w:r w:rsidR="00A62E91">
        <w:t>models</w:t>
      </w:r>
      <w:r w:rsidR="008B2456">
        <w:t>’ purpose is only to provide the lower layer with input</w:t>
      </w:r>
      <w:r w:rsidR="00297483">
        <w:t xml:space="preserve">, creating a </w:t>
      </w:r>
      <w:r w:rsidR="00297483" w:rsidRPr="00297483">
        <w:rPr>
          <w:i/>
          <w:iCs/>
        </w:rPr>
        <w:t>cascade</w:t>
      </w:r>
      <w:r w:rsidR="00297483">
        <w:t xml:space="preserve"> of information. As a result, </w:t>
      </w:r>
      <w:r w:rsidR="00312D93">
        <w:t>the accuracy of the model is highly dependent on the combination of multiple models</w:t>
      </w:r>
      <w:r w:rsidR="00E87327">
        <w:t xml:space="preserve">. However, any errors that </w:t>
      </w:r>
      <w:r w:rsidR="009B2564">
        <w:t>result from the higher layer will have a negative effect on the final output.</w:t>
      </w:r>
    </w:p>
    <w:p w14:paraId="0612381F" w14:textId="77777777" w:rsidR="00DE465B" w:rsidRDefault="00DE465B" w:rsidP="0057722C">
      <w:pPr>
        <w:spacing w:line="360" w:lineRule="auto"/>
      </w:pPr>
    </w:p>
    <w:p w14:paraId="3E99995B" w14:textId="4F22C663" w:rsidR="0084314C" w:rsidRDefault="005D0859" w:rsidP="0057722C">
      <w:pPr>
        <w:spacing w:line="360" w:lineRule="auto"/>
      </w:pPr>
      <w:r>
        <w:t>Although GROBID</w:t>
      </w:r>
      <w:r w:rsidR="00D50698">
        <w:t xml:space="preserve">’s implementation support the use of both a Deep Learning model and a </w:t>
      </w:r>
      <w:r w:rsidR="00143AC7" w:rsidRPr="007F287C">
        <w:rPr>
          <w:i/>
          <w:iCs/>
        </w:rPr>
        <w:t>Conditional Random Field (</w:t>
      </w:r>
      <w:r w:rsidR="00D50698" w:rsidRPr="007F287C">
        <w:rPr>
          <w:i/>
          <w:iCs/>
        </w:rPr>
        <w:t>CRF</w:t>
      </w:r>
      <w:r w:rsidR="00143AC7" w:rsidRPr="007F287C">
        <w:rPr>
          <w:i/>
          <w:iCs/>
        </w:rPr>
        <w:t>)</w:t>
      </w:r>
      <w:r w:rsidR="00D50698">
        <w:t xml:space="preserve"> model, </w:t>
      </w:r>
      <w:r w:rsidR="00035DDB">
        <w:t xml:space="preserve">for the purpose of segmenting a scientific PDF paper, only the CRF model can be utilized </w:t>
      </w:r>
      <w:r w:rsidR="00102B22">
        <w:t xml:space="preserve">as the number of parameters that </w:t>
      </w:r>
      <w:r w:rsidR="00BF0E29">
        <w:t xml:space="preserve">are needed for </w:t>
      </w:r>
      <w:r w:rsidR="00102B22">
        <w:t xml:space="preserve">processing </w:t>
      </w:r>
      <w:r w:rsidR="00BF0E29">
        <w:t xml:space="preserve">the entire document </w:t>
      </w:r>
      <w:r w:rsidR="00102B22">
        <w:t>exceed</w:t>
      </w:r>
      <w:r w:rsidR="00331727">
        <w:t>s</w:t>
      </w:r>
      <w:r w:rsidR="00102B22">
        <w:t xml:space="preserve"> the limit of what the deep learning model is currently capable of. </w:t>
      </w:r>
      <w:r w:rsidR="00E9720F">
        <w:lastRenderedPageBreak/>
        <w:t xml:space="preserve">Although the CRF model </w:t>
      </w:r>
      <w:r w:rsidR="00301B6F">
        <w:t xml:space="preserve">is lacking in terms of accuracy in comparison to the Deep Learning model, </w:t>
      </w:r>
      <w:r w:rsidR="0057722C">
        <w:t xml:space="preserve">it makes up for </w:t>
      </w:r>
      <w:r w:rsidR="007D2CD5">
        <w:t xml:space="preserve">it through the speed with which it processes each PDF. </w:t>
      </w:r>
    </w:p>
    <w:p w14:paraId="684A1304" w14:textId="584CA3AF" w:rsidR="007D2CD5" w:rsidRPr="0084314C" w:rsidRDefault="007D2CD5" w:rsidP="0057722C">
      <w:pPr>
        <w:spacing w:line="360" w:lineRule="auto"/>
      </w:pPr>
    </w:p>
    <w:p w14:paraId="124DDA44" w14:textId="77777777" w:rsidR="007C575A" w:rsidRPr="007C575A"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54" w:name="_Toc156130773"/>
      <w:bookmarkStart w:id="55" w:name="_Toc156130833"/>
      <w:bookmarkStart w:id="56" w:name="_Toc156283019"/>
      <w:bookmarkStart w:id="57" w:name="_Toc156378580"/>
      <w:bookmarkStart w:id="58" w:name="_Toc156378621"/>
      <w:bookmarkStart w:id="59" w:name="_Toc156380798"/>
      <w:bookmarkStart w:id="60" w:name="_Toc168733877"/>
      <w:bookmarkStart w:id="61" w:name="_Toc168735970"/>
      <w:bookmarkStart w:id="62" w:name="_Toc169380933"/>
      <w:bookmarkEnd w:id="54"/>
      <w:bookmarkEnd w:id="55"/>
      <w:bookmarkEnd w:id="56"/>
      <w:bookmarkEnd w:id="57"/>
      <w:bookmarkEnd w:id="58"/>
      <w:bookmarkEnd w:id="59"/>
      <w:bookmarkEnd w:id="60"/>
      <w:bookmarkEnd w:id="61"/>
      <w:bookmarkEnd w:id="62"/>
    </w:p>
    <w:p w14:paraId="1446081B" w14:textId="77777777" w:rsidR="007C575A" w:rsidRPr="007C575A"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63" w:name="_Toc156130774"/>
      <w:bookmarkStart w:id="64" w:name="_Toc156130834"/>
      <w:bookmarkStart w:id="65" w:name="_Toc156283020"/>
      <w:bookmarkStart w:id="66" w:name="_Toc156378581"/>
      <w:bookmarkStart w:id="67" w:name="_Toc156378622"/>
      <w:bookmarkStart w:id="68" w:name="_Toc156380799"/>
      <w:bookmarkStart w:id="69" w:name="_Toc168733878"/>
      <w:bookmarkStart w:id="70" w:name="_Toc168735971"/>
      <w:bookmarkStart w:id="71" w:name="_Toc169380934"/>
      <w:bookmarkEnd w:id="63"/>
      <w:bookmarkEnd w:id="64"/>
      <w:bookmarkEnd w:id="65"/>
      <w:bookmarkEnd w:id="66"/>
      <w:bookmarkEnd w:id="67"/>
      <w:bookmarkEnd w:id="68"/>
      <w:bookmarkEnd w:id="69"/>
      <w:bookmarkEnd w:id="70"/>
      <w:bookmarkEnd w:id="71"/>
    </w:p>
    <w:p w14:paraId="6A10C30D" w14:textId="16CB6749" w:rsidR="0084314C" w:rsidRDefault="30650491" w:rsidP="00AA5BE9">
      <w:pPr>
        <w:pStyle w:val="Heading2"/>
      </w:pPr>
      <w:bookmarkStart w:id="72" w:name="_Toc169380935"/>
      <w:r>
        <w:t xml:space="preserve">Overview of </w:t>
      </w:r>
      <w:r w:rsidR="3FEF1DC8">
        <w:t>Natural Language Processing</w:t>
      </w:r>
      <w:bookmarkEnd w:id="72"/>
    </w:p>
    <w:p w14:paraId="06CC22A8" w14:textId="77777777" w:rsidR="00EA724F" w:rsidRDefault="00EA724F" w:rsidP="00EA724F"/>
    <w:p w14:paraId="7FA608DA" w14:textId="3E068B94" w:rsidR="00EA724F" w:rsidRDefault="00240263" w:rsidP="006517FC">
      <w:pPr>
        <w:spacing w:line="360" w:lineRule="auto"/>
      </w:pPr>
      <w:r>
        <w:t>Natural Language Processing</w:t>
      </w:r>
      <w:r w:rsidR="0075282D">
        <w:t xml:space="preserve"> (NLP)</w:t>
      </w:r>
      <w:r>
        <w:t xml:space="preserve"> </w:t>
      </w:r>
      <w:r w:rsidR="00707C80">
        <w:t xml:space="preserve">is an </w:t>
      </w:r>
      <w:r w:rsidR="004C6047">
        <w:t xml:space="preserve">interdisciplinary field that </w:t>
      </w:r>
      <w:r w:rsidR="00C6489A">
        <w:t>focuses</w:t>
      </w:r>
      <w:r w:rsidR="004C6047">
        <w:t xml:space="preserve"> on the </w:t>
      </w:r>
      <w:r w:rsidR="00896910">
        <w:t xml:space="preserve">process of </w:t>
      </w:r>
      <w:r w:rsidR="00C6489A">
        <w:t xml:space="preserve">comprehending and manipulating human language. The general goal is to achieve better understanding of natural language </w:t>
      </w:r>
      <w:r w:rsidR="00D37918">
        <w:t>using</w:t>
      </w:r>
      <w:r w:rsidR="00C6489A">
        <w:t xml:space="preserve"> simple and durable techniques for fast processing of text. </w:t>
      </w:r>
    </w:p>
    <w:p w14:paraId="4010D4F6" w14:textId="47D69C98" w:rsidR="00D52CC8" w:rsidRDefault="00D52CC8" w:rsidP="006517FC">
      <w:pPr>
        <w:spacing w:line="360" w:lineRule="auto"/>
      </w:pPr>
    </w:p>
    <w:p w14:paraId="7D2B8EC6" w14:textId="43A0B7B0" w:rsidR="00D52CC8" w:rsidRDefault="009249AD" w:rsidP="006517FC">
      <w:pPr>
        <w:spacing w:line="360" w:lineRule="auto"/>
      </w:pPr>
      <w:r>
        <w:t xml:space="preserve">Although </w:t>
      </w:r>
      <w:r w:rsidR="004073C0">
        <w:t>differences ex</w:t>
      </w:r>
      <w:r w:rsidR="0075282D">
        <w:t>ist in the function and usage of NLP</w:t>
      </w:r>
      <w:r w:rsidR="00316050">
        <w:t xml:space="preserve"> between different use cases, </w:t>
      </w:r>
      <w:r w:rsidR="000C1A84">
        <w:t xml:space="preserve">he common </w:t>
      </w:r>
      <w:r>
        <w:t>Natural Language process</w:t>
      </w:r>
      <w:r w:rsidR="00316050">
        <w:t xml:space="preserve"> typically include</w:t>
      </w:r>
      <w:r w:rsidR="008A262E">
        <w:t xml:space="preserve"> seven steps, which are Sentence segmentation, Word tokenization, Stemming, Lemmatization, Stop word analysis, Dependency parsing, </w:t>
      </w:r>
      <w:r w:rsidR="003A4957">
        <w:t xml:space="preserve">and Part-of-speech tagging. </w:t>
      </w:r>
    </w:p>
    <w:p w14:paraId="16614E7E" w14:textId="77777777" w:rsidR="003A4957" w:rsidRDefault="003A4957" w:rsidP="006517FC">
      <w:pPr>
        <w:spacing w:line="360" w:lineRule="auto"/>
      </w:pPr>
    </w:p>
    <w:p w14:paraId="2C314B0F" w14:textId="7C129E76" w:rsidR="006A4352" w:rsidRDefault="006517FC" w:rsidP="006A4352">
      <w:pPr>
        <w:spacing w:line="360" w:lineRule="auto"/>
      </w:pPr>
      <w:r>
        <w:t xml:space="preserve">The first step of the process is to </w:t>
      </w:r>
      <w:r w:rsidR="009B14DC">
        <w:t>retrieve the list of sentences from the pro</w:t>
      </w:r>
      <w:r w:rsidR="00710499">
        <w:t xml:space="preserve">vided text through the process known as </w:t>
      </w:r>
      <w:r w:rsidR="00710499" w:rsidRPr="00710499">
        <w:rPr>
          <w:i/>
          <w:iCs/>
        </w:rPr>
        <w:t>sentence segmentation</w:t>
      </w:r>
      <w:r w:rsidR="00710499">
        <w:t xml:space="preserve">. </w:t>
      </w:r>
      <w:r w:rsidR="00F34C7C">
        <w:t>In most cases, a sentence ends with a dot</w:t>
      </w:r>
      <w:r w:rsidR="00F625A4">
        <w:t xml:space="preserve">, which can make processing this step simple as that is the </w:t>
      </w:r>
      <w:r w:rsidR="00A85B17">
        <w:t xml:space="preserve">most common separator of a sentence. </w:t>
      </w:r>
      <w:r w:rsidR="0046782C">
        <w:t xml:space="preserve">Only sentences that </w:t>
      </w:r>
      <w:r w:rsidR="00986F5A">
        <w:t>end</w:t>
      </w:r>
      <w:r w:rsidR="0046782C">
        <w:t xml:space="preserve"> with an “e.g.”, “?”, and “etc.” should be taken note of as </w:t>
      </w:r>
      <w:r w:rsidR="00F859CE">
        <w:t xml:space="preserve">the </w:t>
      </w:r>
      <w:r w:rsidR="00986F5A">
        <w:t xml:space="preserve">that can happen </w:t>
      </w:r>
      <w:r w:rsidR="00584DEA">
        <w:t>occasionally</w:t>
      </w:r>
      <w:r w:rsidR="00986F5A">
        <w:t>.</w:t>
      </w:r>
    </w:p>
    <w:p w14:paraId="7E6114A2" w14:textId="62863329" w:rsidR="006A4352" w:rsidRDefault="006A4352" w:rsidP="006A4352">
      <w:pPr>
        <w:spacing w:line="360" w:lineRule="auto"/>
      </w:pPr>
    </w:p>
    <w:p w14:paraId="20E3CDA8" w14:textId="7A4D00D1" w:rsidR="009921A4" w:rsidRDefault="006A4352" w:rsidP="009921A4">
      <w:pPr>
        <w:spacing w:line="360" w:lineRule="auto"/>
      </w:pPr>
      <w:r>
        <w:t xml:space="preserve">After </w:t>
      </w:r>
      <w:r w:rsidR="00740E54">
        <w:t xml:space="preserve">sentence segmentation, </w:t>
      </w:r>
      <w:r w:rsidR="00740E54" w:rsidRPr="00710499">
        <w:rPr>
          <w:i/>
          <w:iCs/>
        </w:rPr>
        <w:t>word tokenization</w:t>
      </w:r>
      <w:r w:rsidR="00740E54">
        <w:t xml:space="preserve"> is the next step. </w:t>
      </w:r>
      <w:r w:rsidR="00F33911">
        <w:t xml:space="preserve">This </w:t>
      </w:r>
      <w:r w:rsidR="009921A4">
        <w:t>step’s</w:t>
      </w:r>
      <w:r w:rsidR="00F33911">
        <w:t xml:space="preserve"> </w:t>
      </w:r>
      <w:r w:rsidR="009921A4">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Default="006A4352" w:rsidP="006A4352">
      <w:pPr>
        <w:spacing w:line="360" w:lineRule="auto"/>
      </w:pPr>
    </w:p>
    <w:p w14:paraId="0DA9EE58" w14:textId="3AF17158" w:rsidR="00584DEA" w:rsidRDefault="00584DEA" w:rsidP="006A4352">
      <w:pPr>
        <w:spacing w:line="360" w:lineRule="auto"/>
      </w:pPr>
      <w:r w:rsidRPr="00584DEA">
        <w:rPr>
          <w:i/>
          <w:iCs/>
        </w:rPr>
        <w:t>Stemming</w:t>
      </w:r>
      <w:r>
        <w:rPr>
          <w:i/>
          <w:iCs/>
        </w:rPr>
        <w:t xml:space="preserve"> </w:t>
      </w:r>
      <w:r>
        <w:t xml:space="preserve">is the process of </w:t>
      </w:r>
      <w:r w:rsidR="00160EB4">
        <w:t xml:space="preserve">stripping the words of its prefixes and suffixes, allowing the algorithm </w:t>
      </w:r>
      <w:r w:rsidR="0044040F">
        <w:t>to obtain</w:t>
      </w:r>
      <w:r w:rsidR="00160EB4">
        <w:t xml:space="preserve"> the basic form of a word. </w:t>
      </w:r>
      <w:r w:rsidR="0044040F">
        <w:t>A</w:t>
      </w:r>
      <w:r w:rsidR="00952C49">
        <w:t>s an example, through stemming the word “Improvement”, “</w:t>
      </w:r>
      <w:r w:rsidR="009B413E">
        <w:t>I</w:t>
      </w:r>
      <w:r w:rsidR="00952C49">
        <w:t xml:space="preserve">mprov” is </w:t>
      </w:r>
      <w:r w:rsidR="001916DD">
        <w:t>the result</w:t>
      </w:r>
      <w:r w:rsidR="00952C49">
        <w:t xml:space="preserve"> of this step.</w:t>
      </w:r>
      <w:r w:rsidR="00491E31">
        <w:t xml:space="preserve"> Multiple different </w:t>
      </w:r>
      <w:r w:rsidR="007F287C">
        <w:t>words</w:t>
      </w:r>
      <w:r w:rsidR="00491E31">
        <w:t xml:space="preserve"> can result in</w:t>
      </w:r>
      <w:r w:rsidR="006060E5">
        <w:t xml:space="preserve"> the same result through the stemming process as can be seen when applying this process to </w:t>
      </w:r>
      <w:r w:rsidR="00054B74">
        <w:t xml:space="preserve">both </w:t>
      </w:r>
      <w:r w:rsidR="006060E5">
        <w:t>“Improvement” and “</w:t>
      </w:r>
      <w:r w:rsidR="00054B74">
        <w:t xml:space="preserve">Improvise”. </w:t>
      </w:r>
      <w:r w:rsidR="008C6569">
        <w:t xml:space="preserve">An implementation of </w:t>
      </w:r>
      <w:r w:rsidR="006206C1">
        <w:t>this process can be implemented through the Porter Stemmer algorithm, the Lancaster Stemmer algorithm, etc</w:t>
      </w:r>
      <w:r w:rsidR="008E691A">
        <w:t xml:space="preserve">. </w:t>
      </w:r>
      <w:r w:rsidR="0010736A">
        <w:t>The output of the process, however, does not bear resemblance to an English word.</w:t>
      </w:r>
      <w:r w:rsidR="00235049">
        <w:t xml:space="preserve"> </w:t>
      </w:r>
    </w:p>
    <w:p w14:paraId="6050243E" w14:textId="77777777" w:rsidR="00E30B22" w:rsidRDefault="00E30B22" w:rsidP="006A4352">
      <w:pPr>
        <w:spacing w:line="360" w:lineRule="auto"/>
      </w:pPr>
    </w:p>
    <w:p w14:paraId="61E40F1C" w14:textId="67070733" w:rsidR="00E30B22" w:rsidRDefault="0047721B" w:rsidP="006A4352">
      <w:pPr>
        <w:spacing w:line="360" w:lineRule="auto"/>
      </w:pPr>
      <w:r>
        <w:lastRenderedPageBreak/>
        <w:t xml:space="preserve">Input from the stemming </w:t>
      </w:r>
      <w:r w:rsidR="0096439B">
        <w:t>function</w:t>
      </w:r>
      <w:r>
        <w:t xml:space="preserve"> is then piped into the </w:t>
      </w:r>
      <w:r w:rsidRPr="0096439B">
        <w:rPr>
          <w:i/>
          <w:iCs/>
        </w:rPr>
        <w:t>Lemmatization</w:t>
      </w:r>
      <w:r>
        <w:t xml:space="preserve"> </w:t>
      </w:r>
      <w:r w:rsidR="0096439B">
        <w:t xml:space="preserve">function. </w:t>
      </w:r>
      <w:r w:rsidR="00730B91">
        <w:t xml:space="preserve">This process made improvements upon the stemming process </w:t>
      </w:r>
      <w:r w:rsidR="0010736A">
        <w:t xml:space="preserve">by turning it into </w:t>
      </w:r>
      <w:r w:rsidR="0044168D">
        <w:t xml:space="preserve">a </w:t>
      </w:r>
      <w:r w:rsidR="0044168D" w:rsidRPr="00965533">
        <w:rPr>
          <w:i/>
          <w:iCs/>
        </w:rPr>
        <w:t>lemma</w:t>
      </w:r>
      <w:r w:rsidR="0044168D">
        <w:t xml:space="preserve">, which is the canonical form of a word. </w:t>
      </w:r>
      <w:r w:rsidR="009B413E">
        <w:t xml:space="preserve">Instead of “Improv”, which is not a proper word, “Improve” is returned instead. </w:t>
      </w:r>
    </w:p>
    <w:p w14:paraId="13710F25" w14:textId="77777777" w:rsidR="00D0712D" w:rsidRDefault="00D0712D" w:rsidP="006A4352">
      <w:pPr>
        <w:spacing w:line="360" w:lineRule="auto"/>
      </w:pPr>
    </w:p>
    <w:p w14:paraId="15323B25" w14:textId="26A47BC9" w:rsidR="00D0712D" w:rsidRDefault="00965533" w:rsidP="006A4352">
      <w:pPr>
        <w:spacing w:line="360" w:lineRule="auto"/>
      </w:pPr>
      <w:r>
        <w:t xml:space="preserve">After the word list has been refined and reduced to contain a list of lemmas, </w:t>
      </w:r>
      <w:r w:rsidR="003F64D4">
        <w:t xml:space="preserve">words that are not considered important to the linguistic analysis process are removed from the list through the process of </w:t>
      </w:r>
      <w:r w:rsidR="003F64D4" w:rsidRPr="007F287C">
        <w:rPr>
          <w:i/>
          <w:iCs/>
        </w:rPr>
        <w:t>stop-word filtering</w:t>
      </w:r>
      <w:r w:rsidR="003F64D4">
        <w:t xml:space="preserve">. </w:t>
      </w:r>
      <w:r w:rsidR="002D55DC">
        <w:t xml:space="preserve">Words such as “a”, “the”, “an”, etc., </w:t>
      </w:r>
      <w:r w:rsidR="008C1679">
        <w:t xml:space="preserve">appear frequently throughout </w:t>
      </w:r>
      <w:r w:rsidR="00264A67">
        <w:t>the content of a document</w:t>
      </w:r>
      <w:r w:rsidR="00897743">
        <w:t xml:space="preserve">, and are considered as </w:t>
      </w:r>
      <w:r w:rsidR="00897743" w:rsidRPr="0029180E">
        <w:rPr>
          <w:i/>
          <w:iCs/>
        </w:rPr>
        <w:t>stop words</w:t>
      </w:r>
      <w:r w:rsidR="00897743">
        <w:t xml:space="preserve"> since they do not contribute </w:t>
      </w:r>
      <w:r w:rsidR="0029180E">
        <w:t xml:space="preserve">any additional meaning or context to the document. Filtering these values can improve the accuracy of the </w:t>
      </w:r>
      <w:r w:rsidR="00BE5712">
        <w:t xml:space="preserve">overall process. </w:t>
      </w:r>
    </w:p>
    <w:p w14:paraId="7287A9AB" w14:textId="77777777" w:rsidR="00D0712D" w:rsidRDefault="00D0712D" w:rsidP="006A4352">
      <w:pPr>
        <w:spacing w:line="360" w:lineRule="auto"/>
      </w:pPr>
    </w:p>
    <w:p w14:paraId="600A48CF" w14:textId="47127F49" w:rsidR="00D0712D" w:rsidRDefault="008401CE" w:rsidP="006A4352">
      <w:pPr>
        <w:spacing w:line="360" w:lineRule="auto"/>
      </w:pPr>
      <w:r>
        <w:t>Through</w:t>
      </w:r>
      <w:r w:rsidR="00846416">
        <w:t xml:space="preserve"> filtering stop words, the </w:t>
      </w:r>
      <w:r w:rsidR="002D5446">
        <w:t xml:space="preserve">word list can now be considered clean, as it contains only lemmas that </w:t>
      </w:r>
      <w:r w:rsidR="0023583D">
        <w:t>influence</w:t>
      </w:r>
      <w:r>
        <w:t xml:space="preserve"> the meaning of the </w:t>
      </w:r>
      <w:r w:rsidR="009E5E14">
        <w:t>document and</w:t>
      </w:r>
      <w:r w:rsidR="009E1244">
        <w:t xml:space="preserve"> can be</w:t>
      </w:r>
      <w:r w:rsidR="00DD7DB4">
        <w:t xml:space="preserve"> used for the </w:t>
      </w:r>
      <w:r w:rsidR="00DD7DB4" w:rsidRPr="009945E1">
        <w:rPr>
          <w:i/>
          <w:iCs/>
        </w:rPr>
        <w:t>dependency parsing process</w:t>
      </w:r>
      <w:r w:rsidR="00DD7DB4">
        <w:t xml:space="preserve">. </w:t>
      </w:r>
      <w:r w:rsidR="000A3800">
        <w:t>During th</w:t>
      </w:r>
      <w:r w:rsidR="005905EE">
        <w:t xml:space="preserve">e process, the structure of </w:t>
      </w:r>
      <w:r w:rsidR="00DE1B29">
        <w:t>a</w:t>
      </w:r>
      <w:r w:rsidR="005905EE">
        <w:t xml:space="preserve"> sentence can be broken down into its basic form, from Sentences to Noun phrase and Verb phrase, to </w:t>
      </w:r>
      <w:r w:rsidR="00C1751E">
        <w:t>Verb and Determin</w:t>
      </w:r>
      <w:r w:rsidR="005C7A67">
        <w:t>er</w:t>
      </w:r>
      <w:r w:rsidR="00C1751E">
        <w:t>, etc</w:t>
      </w:r>
      <w:r w:rsidR="00DE1B29">
        <w:t xml:space="preserve">. </w:t>
      </w:r>
      <w:r w:rsidR="00AD25CE">
        <w:t>Th</w:t>
      </w:r>
      <w:r w:rsidR="00EE7E30">
        <w:t>e sentence is parsed, creating a tree like structure</w:t>
      </w:r>
      <w:r w:rsidR="007E59F7">
        <w:t xml:space="preserve"> with each</w:t>
      </w:r>
      <w:r w:rsidR="00B60491">
        <w:t xml:space="preserve"> lower</w:t>
      </w:r>
      <w:r w:rsidR="007E59F7">
        <w:t xml:space="preserve"> layer being more specific </w:t>
      </w:r>
      <w:r w:rsidR="00B60491">
        <w:t xml:space="preserve">than the </w:t>
      </w:r>
      <w:r w:rsidR="00B77AD9">
        <w:t>one</w:t>
      </w:r>
      <w:r w:rsidR="00B60491">
        <w:t xml:space="preserve"> above it</w:t>
      </w:r>
      <w:r w:rsidR="004D0494">
        <w:t>.</w:t>
      </w:r>
    </w:p>
    <w:p w14:paraId="2E7569A0" w14:textId="77777777" w:rsidR="0071036A" w:rsidRDefault="0071036A" w:rsidP="006A4352">
      <w:pPr>
        <w:spacing w:line="360" w:lineRule="auto"/>
      </w:pPr>
    </w:p>
    <w:p w14:paraId="2AC4C2DB" w14:textId="454AC523" w:rsidR="0019252A" w:rsidRDefault="0019252A" w:rsidP="0019252A">
      <w:pPr>
        <w:spacing w:line="360" w:lineRule="auto"/>
      </w:pPr>
      <w:r w:rsidRPr="00A66DD5">
        <w:rPr>
          <w:i/>
          <w:iCs/>
        </w:rPr>
        <w:t>Part-of-speech tagging</w:t>
      </w:r>
      <w:r w:rsidR="00A66DD5">
        <w:t xml:space="preserve"> improves upon the dependency parsing functionality </w:t>
      </w:r>
      <w:r w:rsidR="008E0239">
        <w:t>by assi</w:t>
      </w:r>
      <w:r w:rsidR="002A42A2">
        <w:t>gning a part-of-speech label to each sequence of words</w:t>
      </w:r>
      <w:r w:rsidR="00255A93">
        <w:t xml:space="preserve"> </w:t>
      </w:r>
      <w:r w:rsidR="00166CD5">
        <w:fldChar w:fldCharType="begin"/>
      </w:r>
      <w:r w:rsidR="00F25C75">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fldChar w:fldCharType="separate"/>
      </w:r>
      <w:r w:rsidR="00F25C75" w:rsidRPr="00F25C75">
        <w:t>[4]</w:t>
      </w:r>
      <w:r w:rsidR="00166CD5">
        <w:fldChar w:fldCharType="end"/>
      </w:r>
      <w:r w:rsidR="002A42A2">
        <w:t>.</w:t>
      </w:r>
      <w:r w:rsidR="00C25322">
        <w:t xml:space="preserve"> </w:t>
      </w:r>
      <w:r w:rsidR="00E67181">
        <w:t xml:space="preserve">Tags can be divided into </w:t>
      </w:r>
      <w:r w:rsidR="00E67181" w:rsidRPr="00FF1A48">
        <w:rPr>
          <w:i/>
          <w:iCs/>
        </w:rPr>
        <w:t>closed class</w:t>
      </w:r>
      <w:r w:rsidR="00E67181">
        <w:t xml:space="preserve"> words, which a</w:t>
      </w:r>
      <w:r w:rsidR="00D47719">
        <w:t xml:space="preserve">re frequent and ambiguous, and </w:t>
      </w:r>
      <w:r w:rsidR="00D47719" w:rsidRPr="00FF1A48">
        <w:rPr>
          <w:i/>
          <w:iCs/>
        </w:rPr>
        <w:t>open-class</w:t>
      </w:r>
      <w:r w:rsidR="00D47719">
        <w:t xml:space="preserve"> word</w:t>
      </w:r>
      <w:r w:rsidR="00FF1A48">
        <w:t xml:space="preserve">s, which are </w:t>
      </w:r>
      <w:r w:rsidR="00342487">
        <w:t>divided differently depending on the set of tags that is being used. Typically, a tag set can include</w:t>
      </w:r>
      <w:r w:rsidR="00AE0046">
        <w:t xml:space="preserve"> tags such as Nouns, Verbs, adjectives, etc. </w:t>
      </w:r>
      <w:r w:rsidR="004D0494">
        <w:t>The result from both dependency parsing and part-of-speech tagging can be seen from the Figure 2.2-1</w:t>
      </w:r>
    </w:p>
    <w:p w14:paraId="1E0C867C" w14:textId="77777777" w:rsidR="0019252A" w:rsidRDefault="0019252A" w:rsidP="006A4352">
      <w:pPr>
        <w:spacing w:line="360" w:lineRule="auto"/>
      </w:pPr>
    </w:p>
    <w:p w14:paraId="66A4B4EB" w14:textId="77777777" w:rsidR="001C00D0" w:rsidRDefault="001C00D0" w:rsidP="001C00D0">
      <w:pPr>
        <w:keepNext/>
        <w:spacing w:line="360" w:lineRule="auto"/>
      </w:pPr>
      <w:r>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47B4186E" w:rsidR="0071036A" w:rsidRDefault="0011485F" w:rsidP="0011485F">
      <w:pPr>
        <w:pStyle w:val="Caption"/>
      </w:pPr>
      <w:bookmarkStart w:id="73" w:name="_Toc169550568"/>
      <w:r>
        <w:t xml:space="preserve">Figure </w:t>
      </w:r>
      <w:r w:rsidR="00BC5DA3">
        <w:fldChar w:fldCharType="begin"/>
      </w:r>
      <w:r w:rsidR="00BC5DA3">
        <w:instrText xml:space="preserve"> STYLEREF 1 \s </w:instrText>
      </w:r>
      <w:r w:rsidR="00BC5DA3">
        <w:fldChar w:fldCharType="separate"/>
      </w:r>
      <w:r w:rsidR="00490D4B">
        <w:rPr>
          <w:noProof/>
        </w:rPr>
        <w:t>2</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2</w:t>
      </w:r>
      <w:r w:rsidR="00BC5DA3">
        <w:fldChar w:fldCharType="end"/>
      </w:r>
      <w:r>
        <w:t xml:space="preserve"> - Dependency style parse tree </w:t>
      </w:r>
      <w:r>
        <w:fldChar w:fldCharType="begin"/>
      </w:r>
      <w:r w:rsidR="00F25C75">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fldChar w:fldCharType="separate"/>
      </w:r>
      <w:r w:rsidR="00F25C75" w:rsidRPr="00F25C75">
        <w:t>[4]</w:t>
      </w:r>
      <w:bookmarkEnd w:id="73"/>
      <w:r>
        <w:fldChar w:fldCharType="end"/>
      </w:r>
    </w:p>
    <w:p w14:paraId="5A1083F4" w14:textId="4A0D2B12" w:rsidR="00311994" w:rsidRPr="00311994" w:rsidRDefault="572F6B5D" w:rsidP="00AA5BE9">
      <w:pPr>
        <w:pStyle w:val="Heading2"/>
      </w:pPr>
      <w:bookmarkStart w:id="74" w:name="_Toc169380936"/>
      <w:r>
        <w:t>Overview of Text Summarization</w:t>
      </w:r>
      <w:bookmarkEnd w:id="74"/>
    </w:p>
    <w:p w14:paraId="660C4D8C" w14:textId="77777777" w:rsidR="003A45B6" w:rsidRDefault="003A45B6" w:rsidP="00D03616">
      <w:pPr>
        <w:spacing w:line="360" w:lineRule="auto"/>
      </w:pPr>
    </w:p>
    <w:p w14:paraId="06D6408A" w14:textId="57D458C5" w:rsidR="00EE49C0" w:rsidRDefault="00FD6475" w:rsidP="00D03616">
      <w:pPr>
        <w:spacing w:line="360" w:lineRule="auto"/>
      </w:pPr>
      <w:r>
        <w:t xml:space="preserve">Text summarization, as the name suggests, is the process of parsing a single or multiple documents </w:t>
      </w:r>
      <w:r w:rsidR="00C40690">
        <w:t xml:space="preserve">and </w:t>
      </w:r>
      <w:r w:rsidR="00A23B13">
        <w:t>constructing</w:t>
      </w:r>
      <w:r w:rsidR="00C40690">
        <w:t xml:space="preserve"> a summary for each respective document. </w:t>
      </w:r>
      <w:r w:rsidR="001337DE">
        <w:t xml:space="preserve">Applications </w:t>
      </w:r>
      <w:r w:rsidR="0082023B">
        <w:t>of this</w:t>
      </w:r>
      <w:r w:rsidR="001337DE">
        <w:t xml:space="preserve"> system are widely available</w:t>
      </w:r>
      <w:r w:rsidR="009E141C">
        <w:t xml:space="preserve">, from summarization of news, opinion, sentiment, story and novels to scientific paper summaries </w:t>
      </w:r>
      <w:r w:rsidR="0082023B">
        <w:t xml:space="preserve">in all fields. </w:t>
      </w:r>
    </w:p>
    <w:p w14:paraId="37DD5B6E" w14:textId="77777777" w:rsidR="00EE49C0" w:rsidRDefault="00EE49C0" w:rsidP="00D03616">
      <w:pPr>
        <w:spacing w:line="360" w:lineRule="auto"/>
      </w:pPr>
    </w:p>
    <w:p w14:paraId="0C191795" w14:textId="150FDD59" w:rsidR="00495A5F" w:rsidRDefault="00EF418F" w:rsidP="00311994">
      <w:pPr>
        <w:spacing w:line="360" w:lineRule="auto"/>
      </w:pPr>
      <w:r>
        <w:t xml:space="preserve">The general framework of the system involves a pre-processing step, </w:t>
      </w:r>
      <w:r w:rsidR="00A23B13">
        <w:t xml:space="preserve">a processing step and a post-processing step with the final step being optional in some cases. </w:t>
      </w:r>
      <w:r w:rsidR="00A418C9">
        <w:t>Text summarization system can be classified based on many of its aspects</w:t>
      </w:r>
      <w:r w:rsidR="007A49A0">
        <w:t xml:space="preserve"> including input size</w:t>
      </w:r>
      <w:r w:rsidR="007A1766">
        <w:t xml:space="preserve"> (single-document or multi-document)</w:t>
      </w:r>
      <w:r w:rsidR="007A49A0">
        <w:t>, approach</w:t>
      </w:r>
      <w:r w:rsidR="007A1766">
        <w:t xml:space="preserve"> (</w:t>
      </w:r>
      <w:r w:rsidR="00542C19">
        <w:t>extractive, subtractive, or hybrid)</w:t>
      </w:r>
      <w:r w:rsidR="007A49A0">
        <w:t>, nature of output summary</w:t>
      </w:r>
      <w:r w:rsidR="00542C19">
        <w:t xml:space="preserve"> (generic-based or </w:t>
      </w:r>
      <w:r w:rsidR="001D12CA">
        <w:t>query-based)</w:t>
      </w:r>
      <w:r w:rsidR="007A49A0">
        <w:t>, language</w:t>
      </w:r>
      <w:r w:rsidR="001D12CA">
        <w:t xml:space="preserve"> (monolingual, multilingual, or cross-lingual)</w:t>
      </w:r>
      <w:r w:rsidR="007A49A0">
        <w:t xml:space="preserve">, </w:t>
      </w:r>
      <w:r w:rsidR="007A1766">
        <w:t>type</w:t>
      </w:r>
      <w:r w:rsidR="001D12CA">
        <w:t xml:space="preserve"> </w:t>
      </w:r>
      <w:r w:rsidR="001D12CA">
        <w:lastRenderedPageBreak/>
        <w:t>(</w:t>
      </w:r>
      <w:r w:rsidR="00BD475C">
        <w:t>headline, sentence-level, highlights, or full summary)</w:t>
      </w:r>
      <w:r w:rsidR="007A1766">
        <w:t xml:space="preserve">, domain </w:t>
      </w:r>
      <w:r w:rsidR="00F52533">
        <w:t>(generic or domain specific)</w:t>
      </w:r>
      <w:r w:rsidR="00EE49C0">
        <w:fldChar w:fldCharType="begin"/>
      </w:r>
      <w:r w:rsidR="00F25C75">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fldChar w:fldCharType="separate"/>
      </w:r>
      <w:r w:rsidR="00F25C75" w:rsidRPr="00F25C75">
        <w:t>[5]</w:t>
      </w:r>
      <w:r w:rsidR="00EE49C0">
        <w:fldChar w:fldCharType="end"/>
      </w:r>
      <w:r w:rsidR="00F52533">
        <w:t>.</w:t>
      </w:r>
      <w:r w:rsidR="00916B3C">
        <w:t xml:space="preserve"> The </w:t>
      </w:r>
      <w:r w:rsidR="00B15A55">
        <w:t>framework’s visualization can be seen in Figure 2.3-1</w:t>
      </w:r>
    </w:p>
    <w:p w14:paraId="5F885248" w14:textId="583213B3" w:rsidR="00B15A55" w:rsidRDefault="0090790E" w:rsidP="00B15A55">
      <w:pPr>
        <w:spacing w:line="360" w:lineRule="auto"/>
        <w:jc w:val="center"/>
      </w:pPr>
      <w:r>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12F84389" w14:textId="7B64CE10" w:rsidR="00B15A55" w:rsidRDefault="64A8C007" w:rsidP="00B15A55">
      <w:pPr>
        <w:pStyle w:val="Caption"/>
      </w:pPr>
      <w:r>
        <w:t xml:space="preserve">Figure </w:t>
      </w:r>
      <w:r>
        <w:fldChar w:fldCharType="begin"/>
      </w:r>
      <w:r>
        <w:instrText xml:space="preserve"> STYLEREF 1 \s </w:instrText>
      </w:r>
      <w:r>
        <w:fldChar w:fldCharType="separate"/>
      </w:r>
      <w:r w:rsidR="00490D4B">
        <w:rPr>
          <w:noProof/>
        </w:rPr>
        <w:t>2</w:t>
      </w:r>
      <w:r>
        <w:rPr>
          <w:noProof/>
        </w:rPr>
        <w:fldChar w:fldCharType="end"/>
      </w:r>
      <w:r w:rsidR="5668359B">
        <w:t>.3</w:t>
      </w:r>
      <w:r w:rsidR="00B15A55">
        <w:noBreakHyphen/>
      </w:r>
      <w:r w:rsidR="5668359B">
        <w:t>1 – Text summarization general framework</w:t>
      </w:r>
      <w:r w:rsidR="2949D0A0">
        <w:t xml:space="preserve"> </w:t>
      </w:r>
      <w:r w:rsidR="00E30C94">
        <w:fldChar w:fldCharType="begin"/>
      </w:r>
      <w:r w:rsidR="00F25C75">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30C94">
        <w:fldChar w:fldCharType="separate"/>
      </w:r>
      <w:r w:rsidR="00F25C75" w:rsidRPr="00F25C75">
        <w:t>[5]</w:t>
      </w:r>
      <w:r w:rsidR="00E30C94">
        <w:fldChar w:fldCharType="end"/>
      </w:r>
    </w:p>
    <w:p w14:paraId="1D4B39E2" w14:textId="54353BCC" w:rsidR="00625A60" w:rsidRDefault="009E353D" w:rsidP="00625A60">
      <w:pPr>
        <w:pStyle w:val="Heading3"/>
      </w:pPr>
      <w:bookmarkStart w:id="75" w:name="_Toc169380937"/>
      <w:r>
        <w:t>Extractive text summarization</w:t>
      </w:r>
      <w:bookmarkEnd w:id="75"/>
    </w:p>
    <w:p w14:paraId="507ED162" w14:textId="77777777" w:rsidR="009E353D" w:rsidRDefault="009E353D" w:rsidP="009E353D"/>
    <w:p w14:paraId="4E8CF0A0" w14:textId="626716AF" w:rsidR="009E353D" w:rsidRDefault="00AC2617" w:rsidP="00D14622">
      <w:pPr>
        <w:spacing w:line="360" w:lineRule="auto"/>
      </w:pPr>
      <w:r>
        <w:t xml:space="preserve">The </w:t>
      </w:r>
      <w:r w:rsidRPr="000627C4">
        <w:rPr>
          <w:i/>
          <w:iCs/>
        </w:rPr>
        <w:t>extractive text summarization</w:t>
      </w:r>
      <w:r>
        <w:t xml:space="preserve"> approach </w:t>
      </w:r>
      <w:r w:rsidR="00E87888">
        <w:t>selects</w:t>
      </w:r>
      <w:r>
        <w:t xml:space="preserve"> the most important sentence </w:t>
      </w:r>
      <w:r w:rsidR="00631D4E">
        <w:t xml:space="preserve">using one approach amongst many to create the output. </w:t>
      </w:r>
      <w:r w:rsidR="00E87888">
        <w:t xml:space="preserve">Among the available methods, </w:t>
      </w:r>
      <w:r w:rsidR="00F8426D">
        <w:t>approaches that have proven to produce positive</w:t>
      </w:r>
      <w:r w:rsidR="00F51DF8">
        <w:t xml:space="preserve"> </w:t>
      </w:r>
      <w:r w:rsidR="00D14622">
        <w:t>results</w:t>
      </w:r>
      <w:r w:rsidR="00362D41">
        <w:t xml:space="preserve"> </w:t>
      </w:r>
      <w:r w:rsidR="00F51DF8">
        <w:t xml:space="preserve">include </w:t>
      </w:r>
      <w:r w:rsidR="00362D41">
        <w:t xml:space="preserve">statistical-based methods, concept-based methods, graph-based methods, </w:t>
      </w:r>
      <w:r w:rsidR="00D14622">
        <w:t>deep-learning methods, etc.</w:t>
      </w:r>
    </w:p>
    <w:p w14:paraId="0F9C26AC" w14:textId="77777777" w:rsidR="00F51DF8" w:rsidRDefault="00F51DF8" w:rsidP="00D14622">
      <w:pPr>
        <w:spacing w:line="360" w:lineRule="auto"/>
      </w:pPr>
    </w:p>
    <w:p w14:paraId="11989C3E" w14:textId="354C7309" w:rsidR="00F51DF8" w:rsidRDefault="000627C4" w:rsidP="00D14622">
      <w:pPr>
        <w:spacing w:line="360" w:lineRule="auto"/>
      </w:pPr>
      <w:r>
        <w:t>Due to only reusing words from the original text, s</w:t>
      </w:r>
      <w:r w:rsidR="00F51DF8">
        <w:t xml:space="preserve">ome advantages </w:t>
      </w:r>
      <w:r w:rsidR="000F3551">
        <w:t xml:space="preserve">that </w:t>
      </w:r>
      <w:r w:rsidR="00F51DF8">
        <w:t>th</w:t>
      </w:r>
      <w:r w:rsidR="007E039A">
        <w:t>is</w:t>
      </w:r>
      <w:r w:rsidR="00F51DF8">
        <w:t xml:space="preserve"> approach </w:t>
      </w:r>
      <w:r w:rsidR="007E039A">
        <w:t xml:space="preserve">may provide </w:t>
      </w:r>
      <w:r w:rsidR="000F3551">
        <w:t xml:space="preserve">include </w:t>
      </w:r>
      <w:r w:rsidR="007A2BA8">
        <w:t xml:space="preserve">having faster response time in comparison with </w:t>
      </w:r>
      <w:r>
        <w:t>a</w:t>
      </w:r>
      <w:r w:rsidR="007A2BA8">
        <w:t xml:space="preserve">bstractive text summarization </w:t>
      </w:r>
      <w:r w:rsidR="006829BE">
        <w:t>techniques and</w:t>
      </w:r>
      <w:r>
        <w:t xml:space="preserve"> </w:t>
      </w:r>
      <w:r w:rsidR="006829BE">
        <w:t xml:space="preserve">having higher accuracy in its output. However, </w:t>
      </w:r>
      <w:r w:rsidR="0090790E">
        <w:t>for the</w:t>
      </w:r>
      <w:r w:rsidR="006829BE">
        <w:t xml:space="preserve"> same reason, some </w:t>
      </w:r>
      <w:r w:rsidR="00B11C97">
        <w:t xml:space="preserve">disadvantages of the techniques were created. The resulting text can contain redundancy due to </w:t>
      </w:r>
      <w:r w:rsidR="00A079A5">
        <w:t>having two closely</w:t>
      </w:r>
      <w:r w:rsidR="007E6414">
        <w:t>-related-in-</w:t>
      </w:r>
      <w:r w:rsidR="00A079A5">
        <w:t xml:space="preserve">meaning sentences </w:t>
      </w:r>
      <w:r w:rsidR="007E6414">
        <w:t>included</w:t>
      </w:r>
      <w:r w:rsidR="00485594">
        <w:t xml:space="preserve">. Chosen sentences may also be too lengthy </w:t>
      </w:r>
      <w:r w:rsidR="007E6414">
        <w:t xml:space="preserve">to serve as a summary or the chosen sentence may lack the required context that is necessary </w:t>
      </w:r>
      <w:r w:rsidR="00265A26">
        <w:t xml:space="preserve">for the reader </w:t>
      </w:r>
      <w:r w:rsidR="007E6414">
        <w:t xml:space="preserve">to fully </w:t>
      </w:r>
      <w:r w:rsidR="00265A26">
        <w:t xml:space="preserve">comprehend the summary. Additionally, sentences </w:t>
      </w:r>
      <w:r w:rsidR="00AC508E">
        <w:t xml:space="preserve">with different temporal status may conflict with each other when included in the same paragraph. </w:t>
      </w:r>
      <w:r w:rsidR="00460E52">
        <w:t xml:space="preserve">Some notable </w:t>
      </w:r>
      <w:r w:rsidR="00D44B0F">
        <w:t xml:space="preserve">extractive methods include TextRank (which made use of a graph-based system to determine the importance of words) </w:t>
      </w:r>
      <w:r w:rsidR="00E2249F">
        <w:fldChar w:fldCharType="begin"/>
      </w:r>
      <w:r w:rsidR="00F25C75">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fldChar w:fldCharType="separate"/>
      </w:r>
      <w:r w:rsidR="00F25C75" w:rsidRPr="00F25C75">
        <w:t>[6]</w:t>
      </w:r>
      <w:r w:rsidR="00E2249F">
        <w:fldChar w:fldCharType="end"/>
      </w:r>
      <w:r w:rsidR="00E2249F">
        <w:t xml:space="preserve">, and Latent </w:t>
      </w:r>
      <w:r w:rsidR="001D56CA">
        <w:t xml:space="preserve">Semantic Analysis (LSA) (which </w:t>
      </w:r>
      <w:r w:rsidR="00E93C33">
        <w:t xml:space="preserve">made use of </w:t>
      </w:r>
      <w:r w:rsidR="00552723">
        <w:t xml:space="preserve">Single Value Decomposition technique to analyze the relationship between documents) </w:t>
      </w:r>
      <w:r w:rsidR="002A40A0">
        <w:fldChar w:fldCharType="begin"/>
      </w:r>
      <w:r w:rsidR="00F25C75">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fldChar w:fldCharType="separate"/>
      </w:r>
      <w:r w:rsidR="00F25C75" w:rsidRPr="00F25C75">
        <w:t>[7]</w:t>
      </w:r>
      <w:r w:rsidR="002A40A0">
        <w:fldChar w:fldCharType="end"/>
      </w:r>
    </w:p>
    <w:p w14:paraId="6CEAC109" w14:textId="77777777" w:rsidR="00897E92" w:rsidRDefault="00897E92" w:rsidP="00D14622">
      <w:pPr>
        <w:spacing w:line="360" w:lineRule="auto"/>
      </w:pPr>
    </w:p>
    <w:p w14:paraId="60B67B9B" w14:textId="74DABE9B" w:rsidR="00897E92" w:rsidRDefault="001C3E92" w:rsidP="00D14622">
      <w:pPr>
        <w:spacing w:line="360" w:lineRule="auto"/>
      </w:pPr>
      <w:r>
        <w:t xml:space="preserve">The general framework of a text summarization system in the previous section can then be </w:t>
      </w:r>
      <w:r w:rsidR="00CE735D">
        <w:t>updated to include general steps in a</w:t>
      </w:r>
      <w:r w:rsidR="003C3632">
        <w:t>n extractive system. These changes can be seen in Figure 2.3.1-1</w:t>
      </w:r>
    </w:p>
    <w:p w14:paraId="54F0F5AF" w14:textId="2526A435" w:rsidR="003C3632" w:rsidRDefault="003C3632" w:rsidP="003C3632">
      <w:pPr>
        <w:spacing w:line="360" w:lineRule="auto"/>
        <w:jc w:val="center"/>
      </w:pPr>
      <w:r>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0BD0ACB1" w:rsidR="00460E52" w:rsidRPr="00460E52" w:rsidRDefault="00FC2AF6" w:rsidP="00460E52">
      <w:pPr>
        <w:pStyle w:val="Caption"/>
      </w:pPr>
      <w:bookmarkStart w:id="76" w:name="_Toc169550569"/>
      <w:r>
        <w:t xml:space="preserve">Figure </w:t>
      </w:r>
      <w:r w:rsidR="00BC5DA3">
        <w:fldChar w:fldCharType="begin"/>
      </w:r>
      <w:r w:rsidR="00BC5DA3">
        <w:instrText xml:space="preserve"> STYLEREF 1 \s </w:instrText>
      </w:r>
      <w:r w:rsidR="00BC5DA3">
        <w:fldChar w:fldCharType="separate"/>
      </w:r>
      <w:r w:rsidR="00490D4B">
        <w:rPr>
          <w:noProof/>
        </w:rPr>
        <w:t>2</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3</w:t>
      </w:r>
      <w:r w:rsidR="00BC5DA3">
        <w:fldChar w:fldCharType="end"/>
      </w:r>
      <w:r w:rsidRPr="00FC2AF6">
        <w:t xml:space="preserve"> </w:t>
      </w:r>
      <w:r>
        <w:t xml:space="preserve">- Extractive text summarization general framework </w:t>
      </w:r>
      <w:r>
        <w:fldChar w:fldCharType="begin"/>
      </w:r>
      <w:r w:rsidR="00F25C75">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76"/>
      <w:r>
        <w:fldChar w:fldCharType="end"/>
      </w:r>
    </w:p>
    <w:p w14:paraId="7A6D9574" w14:textId="5E513898" w:rsidR="00491E9A" w:rsidRPr="00491E9A" w:rsidRDefault="009E353D" w:rsidP="00491E9A">
      <w:pPr>
        <w:pStyle w:val="Heading3"/>
      </w:pPr>
      <w:bookmarkStart w:id="77" w:name="_Toc169380938"/>
      <w:r>
        <w:t>Abstractive text summarization</w:t>
      </w:r>
      <w:bookmarkEnd w:id="77"/>
    </w:p>
    <w:p w14:paraId="13E866DA" w14:textId="77777777" w:rsidR="00AC508E" w:rsidRDefault="00AC508E" w:rsidP="00AC508E">
      <w:pPr>
        <w:spacing w:line="360" w:lineRule="auto"/>
      </w:pPr>
    </w:p>
    <w:p w14:paraId="0589D217" w14:textId="652F3F31" w:rsidR="00AC508E" w:rsidRDefault="00B507D2" w:rsidP="00AC508E">
      <w:pPr>
        <w:spacing w:line="360" w:lineRule="auto"/>
      </w:pPr>
      <w:r>
        <w:t xml:space="preserve">Abstractive text summarization </w:t>
      </w:r>
      <w:r w:rsidR="00B04FBE">
        <w:t>differs</w:t>
      </w:r>
      <w:r w:rsidR="00B04FBE">
        <w:rPr>
          <w:lang w:val="vi-VN"/>
        </w:rPr>
        <w:t xml:space="preserve"> from the </w:t>
      </w:r>
      <w:r w:rsidR="00B04FBE">
        <w:t>extractive method in that before the input is processed</w:t>
      </w:r>
      <w:r w:rsidR="00515CBD">
        <w:t>, it is turned into one of the intermediate forms that</w:t>
      </w:r>
      <w:r w:rsidR="00897E92">
        <w:t xml:space="preserve"> will then be </w:t>
      </w:r>
      <w:r w:rsidR="00A7724A">
        <w:t xml:space="preserve">the input of the summarization process. </w:t>
      </w:r>
      <w:r w:rsidR="00995BAF">
        <w:t>Similar to</w:t>
      </w:r>
      <w:r w:rsidR="00A7724A">
        <w:t xml:space="preserve"> the extractive text summarization, </w:t>
      </w:r>
      <w:r w:rsidR="00DE3D95">
        <w:t xml:space="preserve">multiple different approaches can be used to </w:t>
      </w:r>
      <w:r w:rsidR="008932CA">
        <w:t>the summary generation process, ranging from graph-based, tree-based, template-based,</w:t>
      </w:r>
      <w:r w:rsidR="000C7C89">
        <w:t xml:space="preserve"> </w:t>
      </w:r>
      <w:r w:rsidR="00491E9A">
        <w:t>machine</w:t>
      </w:r>
      <w:r w:rsidR="000C7C89">
        <w:t>-learning-based, etc.</w:t>
      </w:r>
    </w:p>
    <w:p w14:paraId="4DB75EF1" w14:textId="77777777" w:rsidR="00A33C5D" w:rsidRDefault="00A33C5D" w:rsidP="00AC508E">
      <w:pPr>
        <w:spacing w:line="360" w:lineRule="auto"/>
      </w:pPr>
    </w:p>
    <w:p w14:paraId="4B77CE43" w14:textId="3A9A21D5" w:rsidR="00A33C5D" w:rsidRDefault="000A7782" w:rsidP="00AC508E">
      <w:pPr>
        <w:spacing w:line="360" w:lineRule="auto"/>
      </w:pPr>
      <w:r>
        <w:t xml:space="preserve">An abstractive text summarization system can generate greater summary with words that </w:t>
      </w:r>
      <w:r w:rsidR="00460E52">
        <w:t>do</w:t>
      </w:r>
      <w:r>
        <w:t xml:space="preserve"> not belong to the original text</w:t>
      </w:r>
      <w:r w:rsidR="00AA0E36">
        <w:t xml:space="preserve">. For </w:t>
      </w:r>
      <w:r w:rsidR="00EC40CC">
        <w:t xml:space="preserve">a summary generation system, the ability to create new sentences defines what an abstractive text summary is. </w:t>
      </w:r>
      <w:r w:rsidR="008368D8">
        <w:t xml:space="preserve">The output of this type of system is generally </w:t>
      </w:r>
      <w:r w:rsidR="00441822">
        <w:t xml:space="preserve">more similar to summary created by humans in comparison to </w:t>
      </w:r>
      <w:r w:rsidR="007C04C6">
        <w:t xml:space="preserve">the extractive type. However, due to the highly advanced </w:t>
      </w:r>
      <w:r w:rsidR="00B83A3A">
        <w:t xml:space="preserve">and complex </w:t>
      </w:r>
      <w:r w:rsidR="007C04C6">
        <w:t xml:space="preserve">nature of this </w:t>
      </w:r>
      <w:r w:rsidR="00B83A3A">
        <w:t xml:space="preserve">system, </w:t>
      </w:r>
      <w:r w:rsidR="005B2E2A">
        <w:t xml:space="preserve">creating one is typically difficult and can require </w:t>
      </w:r>
      <w:r w:rsidR="00EC26BB">
        <w:t xml:space="preserve">the </w:t>
      </w:r>
      <w:r w:rsidR="003257BC">
        <w:t>use of natural language generation</w:t>
      </w:r>
      <w:r w:rsidR="00A11D1E">
        <w:t xml:space="preserve"> or machine learning</w:t>
      </w:r>
      <w:r w:rsidR="003257BC">
        <w:t xml:space="preserve">, which is still a growing field. </w:t>
      </w:r>
    </w:p>
    <w:p w14:paraId="3D07FB79" w14:textId="77777777" w:rsidR="00247A22" w:rsidRDefault="00247A22" w:rsidP="00AC508E">
      <w:pPr>
        <w:spacing w:line="360" w:lineRule="auto"/>
      </w:pPr>
    </w:p>
    <w:p w14:paraId="4D9E9BB5" w14:textId="2CD1F422" w:rsidR="00247A22" w:rsidRDefault="00994439" w:rsidP="00AC508E">
      <w:pPr>
        <w:spacing w:line="360" w:lineRule="auto"/>
      </w:pPr>
      <w:r>
        <w:t>A new version of the general framework containing the architecture of a</w:t>
      </w:r>
      <w:r w:rsidR="00671FF6">
        <w:t>n abstractive text summarization can then be visualized, resulting in Figure 2.3.2-1</w:t>
      </w:r>
    </w:p>
    <w:p w14:paraId="56F7D930" w14:textId="19DD86C8" w:rsidR="00671FF6" w:rsidRDefault="00671FF6" w:rsidP="00AC508E">
      <w:pPr>
        <w:spacing w:line="360" w:lineRule="auto"/>
      </w:pPr>
      <w:r>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6075DC16" w:rsidR="00491E9A" w:rsidRDefault="004D3A28" w:rsidP="00491E9A">
      <w:pPr>
        <w:pStyle w:val="Caption"/>
      </w:pPr>
      <w:bookmarkStart w:id="78" w:name="_Toc169550570"/>
      <w:r>
        <w:t xml:space="preserve">Figure </w:t>
      </w:r>
      <w:r w:rsidR="00BC5DA3">
        <w:fldChar w:fldCharType="begin"/>
      </w:r>
      <w:r w:rsidR="00BC5DA3">
        <w:instrText xml:space="preserve"> STYLEREF 1 \s </w:instrText>
      </w:r>
      <w:r w:rsidR="00BC5DA3">
        <w:fldChar w:fldCharType="separate"/>
      </w:r>
      <w:r w:rsidR="00490D4B">
        <w:rPr>
          <w:noProof/>
        </w:rPr>
        <w:t>2</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4</w:t>
      </w:r>
      <w:r w:rsidR="00BC5DA3">
        <w:fldChar w:fldCharType="end"/>
      </w:r>
      <w:r>
        <w:t xml:space="preserve"> - Abstractive text summarization general framework </w:t>
      </w:r>
      <w:r>
        <w:fldChar w:fldCharType="begin"/>
      </w:r>
      <w:r w:rsidR="00F25C75">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78"/>
      <w:r>
        <w:fldChar w:fldCharType="end"/>
      </w:r>
    </w:p>
    <w:p w14:paraId="5BEE8513" w14:textId="77777777" w:rsidR="00491E9A" w:rsidRDefault="00491E9A" w:rsidP="00491E9A">
      <w:pPr>
        <w:pStyle w:val="Caption2"/>
      </w:pPr>
    </w:p>
    <w:p w14:paraId="33D46932" w14:textId="501E228B" w:rsidR="00491E9A" w:rsidRDefault="00491E9A" w:rsidP="00D0663A">
      <w:pPr>
        <w:pStyle w:val="Heading4"/>
      </w:pPr>
      <w:bookmarkStart w:id="79" w:name="_Toc169380939"/>
      <w:r>
        <w:t>Machine-learning-based Summary Generation</w:t>
      </w:r>
      <w:bookmarkEnd w:id="79"/>
    </w:p>
    <w:p w14:paraId="353C8025" w14:textId="77777777" w:rsidR="00491E9A" w:rsidRPr="00491E9A" w:rsidRDefault="00491E9A" w:rsidP="00491E9A"/>
    <w:p w14:paraId="58636879" w14:textId="5C76D470" w:rsidR="004829B0" w:rsidRDefault="00255A93" w:rsidP="00255A93">
      <w:pPr>
        <w:spacing w:line="360" w:lineRule="auto"/>
      </w:pPr>
      <w:r>
        <w:t>Due to the recent advancements in the progress of improving Artificial Intelligence (AI), techniques that make use of AI models have increasingly become both more effective and efficient at a rapid rate.</w:t>
      </w:r>
      <w:r w:rsidR="00F148BC">
        <w:t xml:space="preserve"> </w:t>
      </w:r>
      <w:r>
        <w:t>Models such as</w:t>
      </w:r>
      <w:r w:rsidRPr="00255A93">
        <w:t xml:space="preserve"> </w:t>
      </w:r>
      <w:r w:rsidRPr="004829B0">
        <w:rPr>
          <w:b/>
          <w:bCs/>
        </w:rPr>
        <w:t>B</w:t>
      </w:r>
      <w:r>
        <w:t xml:space="preserve">idirectional </w:t>
      </w:r>
      <w:r w:rsidR="005C641A">
        <w:t xml:space="preserve">and </w:t>
      </w:r>
      <w:r w:rsidR="005C641A" w:rsidRPr="005C641A">
        <w:rPr>
          <w:b/>
          <w:bCs/>
        </w:rPr>
        <w:t>A</w:t>
      </w:r>
      <w:r w:rsidR="005C641A">
        <w:t>uto-</w:t>
      </w:r>
      <w:r w:rsidR="005C641A" w:rsidRPr="005C641A">
        <w:rPr>
          <w:b/>
          <w:bCs/>
        </w:rPr>
        <w:t>R</w:t>
      </w:r>
      <w:r w:rsidR="005C641A">
        <w:t xml:space="preserve">egressive </w:t>
      </w:r>
      <w:r w:rsidR="005C641A" w:rsidRPr="005C641A">
        <w:rPr>
          <w:b/>
          <w:bCs/>
        </w:rPr>
        <w:t>T</w:t>
      </w:r>
      <w:r w:rsidR="005C641A">
        <w:t>ransformers (</w:t>
      </w:r>
      <w:r w:rsidR="005C641A" w:rsidRPr="005C641A">
        <w:rPr>
          <w:b/>
          <w:bCs/>
        </w:rPr>
        <w:t>BART</w:t>
      </w:r>
      <w:r w:rsidR="005C641A">
        <w:t xml:space="preserve">) </w:t>
      </w:r>
      <w:r w:rsidR="005C641A">
        <w:fldChar w:fldCharType="begin"/>
      </w:r>
      <w:r w:rsidR="00F25C75">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fldChar w:fldCharType="separate"/>
      </w:r>
      <w:r w:rsidR="00F25C75" w:rsidRPr="00F25C75">
        <w:t>[8]</w:t>
      </w:r>
      <w:r w:rsidR="005C641A">
        <w:fldChar w:fldCharType="end"/>
      </w:r>
      <w:r w:rsidR="00285481">
        <w:t>, or</w:t>
      </w:r>
      <w:r w:rsidR="00050879">
        <w:t xml:space="preserve"> </w:t>
      </w:r>
      <w:r w:rsidR="00050879" w:rsidRPr="00050879">
        <w:rPr>
          <w:b/>
          <w:bCs/>
        </w:rPr>
        <w:t>T</w:t>
      </w:r>
      <w:r w:rsidR="00050879" w:rsidRPr="00050879">
        <w:t>ext-</w:t>
      </w:r>
      <w:r w:rsidR="00050879" w:rsidRPr="00050879">
        <w:rPr>
          <w:b/>
          <w:bCs/>
        </w:rPr>
        <w:t>t</w:t>
      </w:r>
      <w:r w:rsidR="00050879" w:rsidRPr="00050879">
        <w:t>o-</w:t>
      </w:r>
      <w:r w:rsidR="00050879" w:rsidRPr="00050879">
        <w:rPr>
          <w:b/>
          <w:bCs/>
        </w:rPr>
        <w:t>T</w:t>
      </w:r>
      <w:r w:rsidR="00050879" w:rsidRPr="00050879">
        <w:t xml:space="preserve">ext </w:t>
      </w:r>
      <w:r w:rsidR="00050879" w:rsidRPr="00050879">
        <w:rPr>
          <w:b/>
          <w:bCs/>
        </w:rPr>
        <w:t>T</w:t>
      </w:r>
      <w:r w:rsidR="00050879" w:rsidRPr="00050879">
        <w:t xml:space="preserve">ransfer </w:t>
      </w:r>
      <w:r w:rsidR="00050879" w:rsidRPr="00050879">
        <w:rPr>
          <w:b/>
          <w:bCs/>
        </w:rPr>
        <w:t>T</w:t>
      </w:r>
      <w:r w:rsidR="00050879" w:rsidRPr="00050879">
        <w:t>ransformer</w:t>
      </w:r>
      <w:r>
        <w:t xml:space="preserve"> </w:t>
      </w:r>
      <w:r w:rsidR="00050879">
        <w:t>(</w:t>
      </w:r>
      <w:r w:rsidRPr="00050879">
        <w:rPr>
          <w:b/>
          <w:bCs/>
        </w:rPr>
        <w:t>T5</w:t>
      </w:r>
      <w:r w:rsidR="00050879">
        <w:t>)</w:t>
      </w:r>
      <w:r w:rsidR="00285481">
        <w:t xml:space="preserve"> </w:t>
      </w:r>
      <w:r w:rsidR="00285481">
        <w:fldChar w:fldCharType="begin"/>
      </w:r>
      <w:r w:rsidR="00F25C75">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fldChar w:fldCharType="separate"/>
      </w:r>
      <w:r w:rsidR="00F25C75" w:rsidRPr="00F25C75">
        <w:t>[9]</w:t>
      </w:r>
      <w:r w:rsidR="00285481">
        <w:fldChar w:fldCharType="end"/>
      </w:r>
      <w:r>
        <w:t xml:space="preserve"> </w:t>
      </w:r>
      <w:r w:rsidR="004829B0">
        <w:t xml:space="preserve">have continuously improve the process of text summarizations. </w:t>
      </w:r>
    </w:p>
    <w:p w14:paraId="7800DB99" w14:textId="77777777" w:rsidR="004829B0" w:rsidRDefault="004829B0" w:rsidP="00255A93">
      <w:pPr>
        <w:spacing w:line="360" w:lineRule="auto"/>
      </w:pPr>
    </w:p>
    <w:p w14:paraId="50ECB673" w14:textId="05032C11" w:rsidR="00A11D1E" w:rsidRDefault="00F148BC" w:rsidP="00255A93">
      <w:pPr>
        <w:spacing w:line="360" w:lineRule="auto"/>
      </w:pPr>
      <w:r>
        <w:t>Following the development of pretrained models, utilizing trained and optimized models has become trivial due to the reduction in training time required for these models</w:t>
      </w:r>
      <w:r w:rsidR="00A11D1E">
        <w:t xml:space="preserve">. This is especially relevant in cases where resources are limited such as laptops or lightweight </w:t>
      </w:r>
      <w:r w:rsidR="000E6AB5">
        <w:t>servers</w:t>
      </w:r>
      <w:r w:rsidR="00A11D1E">
        <w:t xml:space="preserve">. </w:t>
      </w:r>
      <w:r w:rsidR="000E6AB5">
        <w:t xml:space="preserve">The primary method in which this is achieved is through a method known as transferred learning </w:t>
      </w:r>
      <w:r w:rsidR="000E6AB5">
        <w:fldChar w:fldCharType="begin"/>
      </w:r>
      <w:r w:rsidR="00F25C75">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fldChar w:fldCharType="separate"/>
      </w:r>
      <w:r w:rsidR="00F25C75" w:rsidRPr="00F25C75">
        <w:t>[10]</w:t>
      </w:r>
      <w:r w:rsidR="000E6AB5">
        <w:fldChar w:fldCharType="end"/>
      </w:r>
      <w:r w:rsidR="000E6AB5">
        <w:t>. Inspired by how humans acquire new knowledge by applying and adapting old one, AI model are trained in a two-phase framework</w:t>
      </w:r>
      <w:r w:rsidR="00C052A5">
        <w:t xml:space="preserve"> </w:t>
      </w:r>
      <w:r w:rsidR="00C052A5">
        <w:fldChar w:fldCharType="begin"/>
      </w:r>
      <w:r w:rsidR="00F25C75">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fldChar w:fldCharType="separate"/>
      </w:r>
      <w:r w:rsidR="00F25C75" w:rsidRPr="00F25C75">
        <w:t>[11]</w:t>
      </w:r>
      <w:r w:rsidR="00C052A5">
        <w:fldChar w:fldCharType="end"/>
      </w:r>
      <w:r w:rsidR="000E6AB5">
        <w:t>, with the first being pre-training, allowing for the model to obtain knowledge from large labeled datasets, and the second being finetuning</w:t>
      </w:r>
      <w:r w:rsidR="00C052A5">
        <w:t xml:space="preserve"> which allow a model to adjust to a specific task with less data required. </w:t>
      </w:r>
      <w:r w:rsidR="00A035DE">
        <w:t xml:space="preserve"> </w:t>
      </w:r>
    </w:p>
    <w:p w14:paraId="776B4D7E" w14:textId="77777777" w:rsidR="00C90649" w:rsidRDefault="00C90649" w:rsidP="00255A93">
      <w:pPr>
        <w:spacing w:line="360" w:lineRule="auto"/>
      </w:pPr>
    </w:p>
    <w:p w14:paraId="44605B09" w14:textId="351A6B4A" w:rsidR="00A035DE" w:rsidRDefault="00C90649" w:rsidP="00255A93">
      <w:pPr>
        <w:spacing w:line="360" w:lineRule="auto"/>
      </w:pPr>
      <w:r>
        <w:t xml:space="preserve">Amongst the models, </w:t>
      </w:r>
      <w:r w:rsidR="00285481">
        <w:t>three, which are possible to be run in a local environment efficiently, were chosen for this purpose. This includes the Falcon AI</w:t>
      </w:r>
      <w:r w:rsidR="005C641A">
        <w:t>’s</w:t>
      </w:r>
      <w:r w:rsidR="00285481">
        <w:t xml:space="preserve"> </w:t>
      </w:r>
      <w:r w:rsidR="005C641A">
        <w:t>t</w:t>
      </w:r>
      <w:r w:rsidR="00285481">
        <w:t>ext</w:t>
      </w:r>
      <w:r w:rsidR="005C641A">
        <w:t>-s</w:t>
      </w:r>
      <w:r w:rsidR="00285481">
        <w:t xml:space="preserve">ummarization model </w:t>
      </w:r>
      <w:r w:rsidR="00285481">
        <w:fldChar w:fldCharType="begin"/>
      </w:r>
      <w:r w:rsidR="00F25C75">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fldChar w:fldCharType="separate"/>
      </w:r>
      <w:r w:rsidR="00F25C75" w:rsidRPr="00F25C75">
        <w:t>[12]</w:t>
      </w:r>
      <w:r w:rsidR="00285481">
        <w:fldChar w:fldCharType="end"/>
      </w:r>
      <w:r w:rsidR="00285481">
        <w:t xml:space="preserve"> (a T5-based model), the Facebook</w:t>
      </w:r>
      <w:r w:rsidR="005C641A">
        <w:t>’s</w:t>
      </w:r>
      <w:r w:rsidR="00285481">
        <w:t xml:space="preserve"> </w:t>
      </w:r>
      <w:r w:rsidR="005C641A">
        <w:t xml:space="preserve">bart-large-cnn model </w:t>
      </w:r>
      <w:r w:rsidR="00762697">
        <w:fldChar w:fldCharType="begin"/>
      </w:r>
      <w:r w:rsidR="002F5252">
        <w:instrText xml:space="preserve"> ADDIN ZOTERO_ITEM CSL_CITATION {"citationID":"w40M7r8Z","properties":{"formattedCitation":"[13]","plainCitation":"[13]","noteIndex":0},"citationItems":[{"id":"RU9K1GH1/EQTC8l4r","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fldChar w:fldCharType="separate"/>
      </w:r>
      <w:r w:rsidR="00F25C75" w:rsidRPr="00F25C75">
        <w:t>[13]</w:t>
      </w:r>
      <w:r w:rsidR="00762697">
        <w:fldChar w:fldCharType="end"/>
      </w:r>
      <w:r w:rsidR="00762697">
        <w:t xml:space="preserve"> </w:t>
      </w:r>
      <w:r w:rsidR="005C641A">
        <w:t>(a BART-based model).</w:t>
      </w:r>
      <w:r w:rsidR="001B24A1">
        <w:t xml:space="preserve"> </w:t>
      </w:r>
      <w:r w:rsidR="00776332">
        <w:t xml:space="preserve">Even though another model which is not suitable for this use case, a relatively large </w:t>
      </w:r>
      <w:r w:rsidR="001B24A1">
        <w:t xml:space="preserve">model was chosen </w:t>
      </w:r>
      <w:r w:rsidR="00776332">
        <w:t>to for the benchmark, which was the Stability AI’s stablelm-2-1_6b model.</w:t>
      </w:r>
    </w:p>
    <w:p w14:paraId="44C14567" w14:textId="77777777" w:rsidR="00A035DE" w:rsidRPr="00491E9A" w:rsidRDefault="00A035DE" w:rsidP="00255A93">
      <w:pPr>
        <w:spacing w:line="360" w:lineRule="auto"/>
      </w:pPr>
    </w:p>
    <w:p w14:paraId="5D44D6F2" w14:textId="6FDF1326" w:rsidR="001537B1" w:rsidRDefault="001537B1" w:rsidP="00491E9A">
      <w:pPr>
        <w:pStyle w:val="Caption2"/>
        <w:jc w:val="left"/>
      </w:pPr>
      <w:r>
        <w:br w:type="page"/>
      </w:r>
    </w:p>
    <w:p w14:paraId="6B25E51F" w14:textId="77777777" w:rsidR="00531C10" w:rsidRDefault="47E71CCB" w:rsidP="006109E7">
      <w:pPr>
        <w:pStyle w:val="Heading1"/>
        <w:spacing w:before="240"/>
        <w:jc w:val="center"/>
      </w:pPr>
      <w:bookmarkStart w:id="80" w:name="_Toc514144975"/>
      <w:bookmarkStart w:id="81" w:name="_Toc169380940"/>
      <w:r>
        <w:lastRenderedPageBreak/>
        <w:t>M</w:t>
      </w:r>
      <w:r w:rsidR="71EF340B">
        <w:t>ETHODOLOGY</w:t>
      </w:r>
      <w:bookmarkEnd w:id="80"/>
      <w:bookmarkEnd w:id="81"/>
    </w:p>
    <w:p w14:paraId="3E8A0E98" w14:textId="4A7BD043" w:rsidR="000B31E4" w:rsidRDefault="005A3232" w:rsidP="00AA5BE9">
      <w:pPr>
        <w:pStyle w:val="Heading2"/>
      </w:pPr>
      <w:bookmarkStart w:id="82" w:name="_Toc169380941"/>
      <w:r>
        <w:t>Overview</w:t>
      </w:r>
      <w:bookmarkEnd w:id="82"/>
    </w:p>
    <w:p w14:paraId="69CC93DC" w14:textId="77777777" w:rsidR="005A3232" w:rsidRPr="005A3232" w:rsidRDefault="005A3232" w:rsidP="005A3232"/>
    <w:p w14:paraId="3EC0E3F4" w14:textId="37E93E9A" w:rsidR="00694010" w:rsidRDefault="00F56565" w:rsidP="000B31E4">
      <w:pPr>
        <w:spacing w:line="360" w:lineRule="auto"/>
      </w:pPr>
      <w:r>
        <w:t xml:space="preserve">Although </w:t>
      </w:r>
      <w:r w:rsidR="00A27748">
        <w:t xml:space="preserve">this project </w:t>
      </w:r>
      <w:r w:rsidR="00B96932">
        <w:t>does have exposed APIs and a minimal web user interface</w:t>
      </w:r>
      <w:r w:rsidR="00A27748">
        <w:t xml:space="preserve">, the </w:t>
      </w:r>
      <w:r w:rsidR="00822BA5">
        <w:t xml:space="preserve">application only lacks refinement that can effectively </w:t>
      </w:r>
      <w:r w:rsidR="002F116F">
        <w:t xml:space="preserve">serve its purpose. Currently, most core </w:t>
      </w:r>
      <w:r w:rsidR="00A12B4E">
        <w:t>sections</w:t>
      </w:r>
      <w:r w:rsidR="002F116F">
        <w:t xml:space="preserve"> of the project </w:t>
      </w:r>
      <w:r w:rsidR="00B96932">
        <w:t>are</w:t>
      </w:r>
      <w:r w:rsidR="002F116F">
        <w:t xml:space="preserve"> well defined, </w:t>
      </w:r>
      <w:r w:rsidR="000B31E4">
        <w:t xml:space="preserve">resulting in a </w:t>
      </w:r>
      <w:r w:rsidR="00B96932">
        <w:t xml:space="preserve">fully featured tool </w:t>
      </w:r>
      <w:r w:rsidR="003B29CE">
        <w:t>that can be utilized</w:t>
      </w:r>
      <w:r w:rsidR="00A12B4E">
        <w:t xml:space="preserve">, albeit, not very user-friendly. </w:t>
      </w:r>
      <w:r w:rsidR="00C732AA">
        <w:t xml:space="preserve">The general </w:t>
      </w:r>
      <w:r w:rsidR="00941E8B">
        <w:t xml:space="preserve">structure of the desired application can be surmised to be the combination of the </w:t>
      </w:r>
      <w:r w:rsidR="00406D98">
        <w:t xml:space="preserve">document segmentation system and the text summarization system, with the output of the first system </w:t>
      </w:r>
      <w:r w:rsidR="00356567">
        <w:t>being the input of the next</w:t>
      </w:r>
      <w:r w:rsidR="00B96932">
        <w:t>, with pre-processing being applied to the segmented text between the two system</w:t>
      </w:r>
      <w:r w:rsidR="00962D2C">
        <w:t xml:space="preserve">. </w:t>
      </w:r>
      <w:r w:rsidR="00E404BB">
        <w:t>The original input of the system should take into consideration both the single document and the multiple documents situations.</w:t>
      </w:r>
      <w:r w:rsidR="00D4461E">
        <w:t xml:space="preserve"> As such, the general structure of the application can be described </w:t>
      </w:r>
      <w:r w:rsidR="00536019">
        <w:t>through Figure 3.1-1</w:t>
      </w:r>
      <w:r w:rsidR="00311090">
        <w:t>.</w:t>
      </w:r>
    </w:p>
    <w:p w14:paraId="3BD7D2A5" w14:textId="77777777" w:rsidR="000B31E4" w:rsidRDefault="000B31E4" w:rsidP="000B31E4">
      <w:pPr>
        <w:spacing w:line="360" w:lineRule="auto"/>
      </w:pPr>
    </w:p>
    <w:p w14:paraId="1F49BE66" w14:textId="2BDEF7B0" w:rsidR="00536019" w:rsidRDefault="00B96932" w:rsidP="00536019">
      <w:pPr>
        <w:keepNext/>
        <w:spacing w:line="360" w:lineRule="auto"/>
        <w:jc w:val="center"/>
      </w:pPr>
      <w:r>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741EC4D5" w:rsidR="002A0126" w:rsidRDefault="00147C40" w:rsidP="005A3232">
      <w:pPr>
        <w:pStyle w:val="Caption"/>
      </w:pPr>
      <w:bookmarkStart w:id="83" w:name="_Toc169550571"/>
      <w:r>
        <w:t xml:space="preserve">Figure </w:t>
      </w:r>
      <w:r w:rsidR="00BC5DA3">
        <w:fldChar w:fldCharType="begin"/>
      </w:r>
      <w:r w:rsidR="00BC5DA3">
        <w:instrText xml:space="preserve"> STYLEREF 1 \s </w:instrText>
      </w:r>
      <w:r w:rsidR="00BC5DA3">
        <w:fldChar w:fldCharType="separate"/>
      </w:r>
      <w:r w:rsidR="00490D4B">
        <w:rPr>
          <w:noProof/>
        </w:rPr>
        <w:t>3</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1</w:t>
      </w:r>
      <w:r w:rsidR="00BC5DA3">
        <w:fldChar w:fldCharType="end"/>
      </w:r>
      <w:r>
        <w:t xml:space="preserve"> - General structure of the application</w:t>
      </w:r>
      <w:bookmarkEnd w:id="83"/>
    </w:p>
    <w:p w14:paraId="2681981D" w14:textId="63938020" w:rsidR="00160997" w:rsidRDefault="00B96932" w:rsidP="00FB45E0">
      <w:pPr>
        <w:spacing w:line="360" w:lineRule="auto"/>
      </w:pPr>
      <w:r>
        <w:t xml:space="preserve">Since many summarizations techniques can be utilized in this situation, five were chosen to be used as the summarization methods. These methods would then be </w:t>
      </w:r>
      <w:r w:rsidR="004B4B47">
        <w:t>compared using specific benchmarks to determine the most suitable for this specific use case</w:t>
      </w:r>
      <w:r>
        <w:t>.</w:t>
      </w:r>
      <w:r w:rsidR="005455C6">
        <w:t xml:space="preserve"> </w:t>
      </w:r>
      <w:r w:rsidR="00C90649">
        <w:t xml:space="preserve">Amongst them, aside from LSA and TextRank which is an extractive method, </w:t>
      </w:r>
      <w:r w:rsidR="00762697">
        <w:t xml:space="preserve">two previously mentioned </w:t>
      </w:r>
      <w:r w:rsidR="00C90649">
        <w:t xml:space="preserve">pretrained machine learning models are utilized to achieve abstractive </w:t>
      </w:r>
      <w:r w:rsidR="00762697">
        <w:t>results, including text-summarization and bart-large-cnn</w:t>
      </w:r>
      <w:r w:rsidR="00C90649">
        <w:t xml:space="preserve">. </w:t>
      </w:r>
    </w:p>
    <w:p w14:paraId="769F9B22" w14:textId="7C07300A" w:rsidR="00864D76" w:rsidRPr="00160997" w:rsidRDefault="00F74B84" w:rsidP="00864D76">
      <w:pPr>
        <w:jc w:val="left"/>
      </w:pPr>
      <w:r>
        <w:br w:type="page"/>
      </w:r>
    </w:p>
    <w:p w14:paraId="0DA2F20A" w14:textId="7ED5898C" w:rsidR="009E353D" w:rsidRDefault="00C40729" w:rsidP="00AA5BE9">
      <w:pPr>
        <w:pStyle w:val="Heading2"/>
      </w:pPr>
      <w:bookmarkStart w:id="84" w:name="_Toc169380942"/>
      <w:r>
        <w:lastRenderedPageBreak/>
        <w:t>System design</w:t>
      </w:r>
      <w:bookmarkEnd w:id="84"/>
    </w:p>
    <w:p w14:paraId="766B210E" w14:textId="77777777" w:rsidR="00C40729" w:rsidRDefault="00C40729" w:rsidP="00C40729"/>
    <w:p w14:paraId="2C02BE8F" w14:textId="292591F7" w:rsidR="00A565A9" w:rsidRDefault="008A1CC2" w:rsidP="00FC0F64">
      <w:pPr>
        <w:spacing w:line="360" w:lineRule="auto"/>
      </w:pPr>
      <w:r>
        <w:t>Although Figure 3-1 depicts a multitude of steps involved in the process</w:t>
      </w:r>
      <w:r w:rsidR="007174A4">
        <w:t>, the</w:t>
      </w:r>
      <w:r>
        <w:t xml:space="preserve"> whole system can be condensed into 2</w:t>
      </w:r>
      <w:r w:rsidR="007174A4">
        <w:t xml:space="preserve"> different parts</w:t>
      </w:r>
      <w:r w:rsidR="00483565">
        <w:t xml:space="preserve">, which </w:t>
      </w:r>
      <w:r w:rsidR="00FB3808">
        <w:t>are</w:t>
      </w:r>
      <w:r w:rsidR="00483565">
        <w:t xml:space="preserve"> the </w:t>
      </w:r>
      <w:r>
        <w:t>segmentation</w:t>
      </w:r>
      <w:r w:rsidR="00483565">
        <w:t xml:space="preserve"> subsystem, </w:t>
      </w:r>
      <w:r>
        <w:t xml:space="preserve">and </w:t>
      </w:r>
      <w:r w:rsidR="00483565">
        <w:t>the text summarization subsystem</w:t>
      </w:r>
      <w:r>
        <w:t xml:space="preserve"> which includes all steps after segmenting the documents</w:t>
      </w:r>
      <w:r w:rsidR="00483565">
        <w:t xml:space="preserve">. </w:t>
      </w:r>
      <w:r w:rsidR="00BC2434">
        <w:t>The first subsystem</w:t>
      </w:r>
      <w:r w:rsidR="00FB3808">
        <w:t xml:space="preserve"> contains the data path and logic behind the </w:t>
      </w:r>
      <w:r w:rsidR="00BC2434">
        <w:t>segmenting of</w:t>
      </w:r>
      <w:r w:rsidR="00FB3808">
        <w:t xml:space="preserve"> </w:t>
      </w:r>
      <w:r w:rsidR="00BC40ED">
        <w:t xml:space="preserve">a document </w:t>
      </w:r>
      <w:r>
        <w:t>using</w:t>
      </w:r>
      <w:r w:rsidR="00BC40ED">
        <w:t xml:space="preserve"> GROBID</w:t>
      </w:r>
      <w:r w:rsidR="00C759F7">
        <w:t xml:space="preserve">. </w:t>
      </w:r>
      <w:r w:rsidR="00BC2434">
        <w:t xml:space="preserve">Following, </w:t>
      </w:r>
      <w:r w:rsidR="00BD7847">
        <w:t>the output of the first subsystem is then preprocessed, summarized and postprocessed in the second subsystem. The subsystem would then deliver the response to the corresponding request, completing all tasks required</w:t>
      </w:r>
      <w:r w:rsidR="00202A4A">
        <w:t xml:space="preserve">. </w:t>
      </w:r>
      <w:r w:rsidR="000C4813">
        <w:t>The overall design of the system can be expressed through the compo</w:t>
      </w:r>
      <w:r w:rsidR="00B51A30">
        <w:t>nent diagram in Figure 3-2</w:t>
      </w:r>
      <w:r w:rsidR="00A35EE6">
        <w:t>.</w:t>
      </w:r>
    </w:p>
    <w:p w14:paraId="4DEAE72D" w14:textId="65B44109" w:rsidR="00F670BD" w:rsidRDefault="00F670BD" w:rsidP="00F670BD">
      <w:pPr>
        <w:pStyle w:val="Heading3"/>
      </w:pPr>
      <w:bookmarkStart w:id="85" w:name="_Toc169380943"/>
      <w:r>
        <w:t>Data format</w:t>
      </w:r>
      <w:bookmarkEnd w:id="85"/>
    </w:p>
    <w:p w14:paraId="7AAE188D" w14:textId="77777777" w:rsidR="00F670BD" w:rsidRDefault="00F670BD" w:rsidP="00D44955">
      <w:pPr>
        <w:spacing w:line="360" w:lineRule="auto"/>
      </w:pPr>
    </w:p>
    <w:p w14:paraId="4BAC46EE" w14:textId="31C58838" w:rsidR="00F670BD" w:rsidRDefault="00F464B1" w:rsidP="00D44955">
      <w:pPr>
        <w:spacing w:line="360" w:lineRule="auto"/>
      </w:pPr>
      <w:r>
        <w:t xml:space="preserve">The </w:t>
      </w:r>
      <w:r w:rsidR="008A1CC2">
        <w:t>usage of</w:t>
      </w:r>
      <w:r>
        <w:t xml:space="preserve"> </w:t>
      </w:r>
      <w:r w:rsidR="008A1CC2">
        <w:t xml:space="preserve">Docker as the main method for cross-platform compatibility is inevitable as the application needs to be flexible and adaptable to new system requirements. In addition, as </w:t>
      </w:r>
      <w:r w:rsidR="00BD7847">
        <w:t>each subsystem is designated as a different container, communication between each container is limited to HTTP request</w:t>
      </w:r>
      <w:r w:rsidR="00EB3C84">
        <w:t xml:space="preserve">. </w:t>
      </w:r>
      <w:r w:rsidR="00DC14E5">
        <w:t xml:space="preserve">Due to </w:t>
      </w:r>
      <w:r w:rsidR="008A1CC2">
        <w:t>which</w:t>
      </w:r>
      <w:r w:rsidR="00DC14E5">
        <w:t xml:space="preserve">, </w:t>
      </w:r>
      <w:r w:rsidR="0044494D">
        <w:t xml:space="preserve">the application must, therefore, be data-driven, controlling its logic through </w:t>
      </w:r>
      <w:r w:rsidR="00685984">
        <w:t xml:space="preserve">changes made to the data. As a result, </w:t>
      </w:r>
      <w:r w:rsidR="00BD7847">
        <w:t>JSON</w:t>
      </w:r>
      <w:r w:rsidR="00685984">
        <w:t xml:space="preserve"> file </w:t>
      </w:r>
      <w:r w:rsidR="003F1093">
        <w:t>format was chosen as the common interface between each of the subsystem and processes.</w:t>
      </w:r>
    </w:p>
    <w:p w14:paraId="314476B2" w14:textId="77777777" w:rsidR="003F1093" w:rsidRDefault="003F1093" w:rsidP="00D44955">
      <w:pPr>
        <w:spacing w:line="360" w:lineRule="auto"/>
      </w:pPr>
    </w:p>
    <w:p w14:paraId="181C531C" w14:textId="115113D4" w:rsidR="003F1093" w:rsidRDefault="00C5055F" w:rsidP="00D44955">
      <w:pPr>
        <w:spacing w:line="360" w:lineRule="auto"/>
      </w:pPr>
      <w:r>
        <w:t xml:space="preserve">Although the original output of the GROBID subsystem is an XML file, which can act as the </w:t>
      </w:r>
      <w:r w:rsidR="00C61A54">
        <w:t xml:space="preserve">interface for the overall system, </w:t>
      </w:r>
      <w:r w:rsidR="00316EC5">
        <w:t xml:space="preserve">a large amount of unnecessary data </w:t>
      </w:r>
      <w:r w:rsidR="00E93953">
        <w:t>is</w:t>
      </w:r>
      <w:r w:rsidR="00316EC5">
        <w:t xml:space="preserve"> included </w:t>
      </w:r>
      <w:r w:rsidR="00BD7EE7">
        <w:t xml:space="preserve">due to its highly generalized nature. Amongst the included data, tags </w:t>
      </w:r>
      <w:r w:rsidR="00E93953">
        <w:t xml:space="preserve">containing </w:t>
      </w:r>
      <w:r w:rsidR="00141F7B">
        <w:t xml:space="preserve">header information and reference information, for instance, are of no use for the current application. </w:t>
      </w:r>
      <w:r w:rsidR="009D0EFF">
        <w:t>Therefore,</w:t>
      </w:r>
      <w:r w:rsidR="00141F7B">
        <w:t xml:space="preserve"> the truncation of said file is </w:t>
      </w:r>
      <w:r w:rsidR="009D0EFF">
        <w:t>necessary</w:t>
      </w:r>
      <w:r w:rsidR="003B371D">
        <w:t xml:space="preserve"> to declutter and isolate the important information for further use</w:t>
      </w:r>
      <w:r w:rsidR="009D0EFF">
        <w:t>.</w:t>
      </w:r>
      <w:r w:rsidR="0046299D">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309DD4AD" w14:textId="7B0A9618" w:rsidR="0046299D" w:rsidRDefault="0046299D" w:rsidP="00D44955">
      <w:pPr>
        <w:spacing w:line="360" w:lineRule="auto"/>
      </w:pPr>
      <w:r>
        <w:t>For the purposes of this application, a research paper can be divided into many sections, with each section being the header (i.e. Header 1. Introduction) of the paper. Each sub-header’s content (i.e. Header 1.1’s content) will be consolidated</w:t>
      </w:r>
      <w:r w:rsidR="00670408">
        <w:t xml:space="preserve"> and appended</w:t>
      </w:r>
      <w:r>
        <w:t xml:space="preserve"> into the </w:t>
      </w:r>
      <w:r w:rsidR="00670408">
        <w:t xml:space="preserve">parent </w:t>
      </w:r>
      <w:r>
        <w:t xml:space="preserve">header, creating a section. </w:t>
      </w:r>
      <w:r w:rsidR="00670408">
        <w:t xml:space="preserve">A section’s name, however, is defined only by the parent header. </w:t>
      </w:r>
    </w:p>
    <w:p w14:paraId="48197020" w14:textId="77777777" w:rsidR="009D0EFF" w:rsidRDefault="009D0EFF" w:rsidP="00D44955">
      <w:pPr>
        <w:spacing w:line="360" w:lineRule="auto"/>
      </w:pPr>
    </w:p>
    <w:p w14:paraId="32625343" w14:textId="47B02B7D" w:rsidR="00AC4049" w:rsidRDefault="00843D7B" w:rsidP="00D44955">
      <w:pPr>
        <w:spacing w:line="360" w:lineRule="auto"/>
      </w:pPr>
      <w:r>
        <w:t xml:space="preserve">Since each paper can be divided into its sections and </w:t>
      </w:r>
      <w:r w:rsidR="006C7EEA">
        <w:t xml:space="preserve">the section’s content, </w:t>
      </w:r>
      <w:r w:rsidR="00D632D1">
        <w:t xml:space="preserve">necessary information of each paper </w:t>
      </w:r>
      <w:r w:rsidR="00BC45BB">
        <w:t>includes</w:t>
      </w:r>
      <w:r w:rsidR="00D632D1">
        <w:t xml:space="preserve"> the name of the header </w:t>
      </w:r>
      <w:r w:rsidR="00FD545C">
        <w:t xml:space="preserve">and the content of each header. </w:t>
      </w:r>
      <w:r w:rsidR="00670408">
        <w:t xml:space="preserve">The </w:t>
      </w:r>
      <w:r w:rsidR="00670408">
        <w:lastRenderedPageBreak/>
        <w:t>name of the file is also included in the final summary JSON file due to the need for differentiation between different files when multiple PDFs are uploaded</w:t>
      </w:r>
      <w:r w:rsidR="009A38B4">
        <w:t xml:space="preserve">. However, the abstract </w:t>
      </w:r>
      <w:r w:rsidR="00903D8B">
        <w:t>section i</w:t>
      </w:r>
      <w:r w:rsidR="00E31CBB">
        <w:t xml:space="preserve">s included in the </w:t>
      </w:r>
      <w:r w:rsidR="00BD7847">
        <w:t>JSON</w:t>
      </w:r>
      <w:r w:rsidR="00E31CBB">
        <w:t xml:space="preserve"> file </w:t>
      </w:r>
      <w:r w:rsidR="0032110A">
        <w:t xml:space="preserve">due to its usefulness </w:t>
      </w:r>
      <w:r w:rsidR="004D73F9">
        <w:t>for testing purposes.</w:t>
      </w:r>
      <w:r w:rsidR="00903D8B">
        <w:t xml:space="preserve"> </w:t>
      </w:r>
      <w:r w:rsidR="004D73F9">
        <w:t xml:space="preserve">As such, the </w:t>
      </w:r>
      <w:r w:rsidR="00BD7847">
        <w:t>JSON</w:t>
      </w:r>
      <w:r w:rsidR="008A4935">
        <w:t xml:space="preserve"> file </w:t>
      </w:r>
      <w:r w:rsidR="009E54E5">
        <w:t>may contain</w:t>
      </w:r>
      <w:r w:rsidR="008A4935">
        <w:t xml:space="preserve"> the abstract section</w:t>
      </w:r>
      <w:r w:rsidR="009E54E5">
        <w:t xml:space="preserve"> depending on the current setup of the system</w:t>
      </w:r>
      <w:r w:rsidR="008A4935">
        <w:t>, the section list which includes</w:t>
      </w:r>
      <w:r w:rsidR="001F3F05">
        <w:t xml:space="preserve"> multiple header and content.</w:t>
      </w:r>
    </w:p>
    <w:p w14:paraId="698DAF6B" w14:textId="77777777" w:rsidR="00AC4049" w:rsidRPr="00F670BD" w:rsidRDefault="00AC4049" w:rsidP="00D44955">
      <w:pPr>
        <w:spacing w:line="360" w:lineRule="auto"/>
      </w:pPr>
    </w:p>
    <w:p w14:paraId="18F27BF9" w14:textId="1C5907FD" w:rsidR="00B51A30" w:rsidRDefault="009C1E43" w:rsidP="00FC0F64">
      <w:pPr>
        <w:spacing w:line="360" w:lineRule="auto"/>
      </w:pPr>
      <w:r>
        <w:rPr>
          <w:noProof/>
        </w:rPr>
        <w:drawing>
          <wp:inline distT="0" distB="0" distL="0" distR="0" wp14:anchorId="1E944370" wp14:editId="28AC65E2">
            <wp:extent cx="5760720" cy="1249045"/>
            <wp:effectExtent l="0" t="0" r="0" b="8255"/>
            <wp:docPr id="1325652513" name="Picture 4" descr="A computer component diagram with a pdf fi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652513" name="Picture 4" descr="A computer component diagram with a pdf file&#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60720" cy="1249045"/>
                    </a:xfrm>
                    <a:prstGeom prst="rect">
                      <a:avLst/>
                    </a:prstGeom>
                  </pic:spPr>
                </pic:pic>
              </a:graphicData>
            </a:graphic>
          </wp:inline>
        </w:drawing>
      </w:r>
    </w:p>
    <w:p w14:paraId="46443235" w14:textId="4F056472" w:rsidR="00B51A30" w:rsidRDefault="00B51A30" w:rsidP="00B51A30">
      <w:pPr>
        <w:pStyle w:val="Caption"/>
      </w:pPr>
      <w:bookmarkStart w:id="86" w:name="_Toc169550572"/>
      <w:r>
        <w:t xml:space="preserve">Figure </w:t>
      </w:r>
      <w:r w:rsidR="00BC5DA3">
        <w:fldChar w:fldCharType="begin"/>
      </w:r>
      <w:r w:rsidR="00BC5DA3">
        <w:instrText xml:space="preserve"> STYLEREF 1 \s </w:instrText>
      </w:r>
      <w:r w:rsidR="00BC5DA3">
        <w:fldChar w:fldCharType="separate"/>
      </w:r>
      <w:r w:rsidR="00490D4B">
        <w:rPr>
          <w:noProof/>
        </w:rPr>
        <w:t>3</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2</w:t>
      </w:r>
      <w:r w:rsidR="00BC5DA3">
        <w:fldChar w:fldCharType="end"/>
      </w:r>
      <w:r>
        <w:t xml:space="preserve"> – The component diagram o</w:t>
      </w:r>
      <w:r w:rsidR="00A35EE6">
        <w:t>f the system</w:t>
      </w:r>
      <w:bookmarkEnd w:id="86"/>
    </w:p>
    <w:p w14:paraId="73484190" w14:textId="11926A11" w:rsidR="00843D7B" w:rsidRDefault="00843D7B" w:rsidP="00843D7B">
      <w:pPr>
        <w:pStyle w:val="Heading3"/>
      </w:pPr>
      <w:bookmarkStart w:id="87" w:name="_Toc169380944"/>
      <w:r>
        <w:t xml:space="preserve">Document Segmentation </w:t>
      </w:r>
      <w:r w:rsidR="002C662A">
        <w:t>Subs</w:t>
      </w:r>
      <w:r>
        <w:t>ystem</w:t>
      </w:r>
      <w:bookmarkEnd w:id="87"/>
    </w:p>
    <w:p w14:paraId="36083689" w14:textId="77777777" w:rsidR="00843D7B" w:rsidRDefault="00843D7B" w:rsidP="00843D7B">
      <w:pPr>
        <w:spacing w:line="360" w:lineRule="auto"/>
      </w:pPr>
    </w:p>
    <w:p w14:paraId="7420FE1B" w14:textId="7473067E" w:rsidR="00843D7B" w:rsidRDefault="00843D7B" w:rsidP="00843D7B">
      <w:pPr>
        <w:spacing w:line="360" w:lineRule="auto"/>
      </w:pPr>
      <w:r>
        <w:t xml:space="preserve">As explained in the Literature Review chapter, GROBID has been chosen due to its high compatibility with the needs of the project. As a result, most </w:t>
      </w:r>
      <w:r w:rsidR="00D3547D">
        <w:t>classes</w:t>
      </w:r>
      <w:r>
        <w:t xml:space="preserve"> and functionalities </w:t>
      </w:r>
      <w:r w:rsidR="00AE269D">
        <w:t>of</w:t>
      </w:r>
      <w:r w:rsidR="00AE269D">
        <w:rPr>
          <w:lang w:val="vi-VN"/>
        </w:rPr>
        <w:t xml:space="preserve"> th</w:t>
      </w:r>
      <w:r w:rsidR="00AE269D">
        <w:t>is</w:t>
      </w:r>
      <w:r w:rsidR="00AE269D">
        <w:rPr>
          <w:lang w:val="vi-VN"/>
        </w:rPr>
        <w:t xml:space="preserve"> subsystem </w:t>
      </w:r>
      <w:r w:rsidR="00AE269D">
        <w:t xml:space="preserve">are for </w:t>
      </w:r>
      <w:r>
        <w:t xml:space="preserve">integrating the GROBID’s functionalities with the main application. </w:t>
      </w:r>
      <w:r w:rsidR="00403B47">
        <w:t>One of its</w:t>
      </w:r>
      <w:r>
        <w:t xml:space="preserve"> main </w:t>
      </w:r>
      <w:r w:rsidR="00403B47">
        <w:t>purposes</w:t>
      </w:r>
      <w:r>
        <w:t xml:space="preserve"> is to initialize and configurate the </w:t>
      </w:r>
      <w:r w:rsidR="00403B47">
        <w:t>basic</w:t>
      </w:r>
      <w:r>
        <w:t xml:space="preserve"> GROBID settings such as the GROBID home (the GROBID source location), </w:t>
      </w:r>
      <w:r>
        <w:rPr>
          <w:lang w:val="vi-VN"/>
        </w:rPr>
        <w:t>changing the input PDF file into an appropriate format</w:t>
      </w:r>
      <w:r w:rsidR="00AC4049">
        <w:rPr>
          <w:lang w:val="vi-VN"/>
        </w:rPr>
        <w:t>, and getting</w:t>
      </w:r>
      <w:r>
        <w:rPr>
          <w:lang w:val="vi-VN"/>
        </w:rPr>
        <w:t xml:space="preserve"> the </w:t>
      </w:r>
      <w:r>
        <w:t>result after parsing. Said result, which is in the form of an XML file, then became the input for the XMLParser class and YAMLParser class, creating the final output of the subsystem, which is a YAML file containing the segmentation of the provided PDF.</w:t>
      </w:r>
    </w:p>
    <w:p w14:paraId="00A08C22" w14:textId="2E7A473F" w:rsidR="00C95B72" w:rsidRDefault="002C662A" w:rsidP="002C662A">
      <w:pPr>
        <w:pStyle w:val="Heading3"/>
      </w:pPr>
      <w:bookmarkStart w:id="88" w:name="_Toc169380945"/>
      <w:r>
        <w:t>Text Summarization Subsystem</w:t>
      </w:r>
      <w:bookmarkEnd w:id="88"/>
    </w:p>
    <w:p w14:paraId="7A85A1F6" w14:textId="77777777" w:rsidR="002C662A" w:rsidRDefault="002C662A" w:rsidP="002C662A">
      <w:pPr>
        <w:spacing w:line="360" w:lineRule="auto"/>
      </w:pPr>
    </w:p>
    <w:p w14:paraId="1343A7BF" w14:textId="243A2984" w:rsidR="00B743EE" w:rsidRPr="00FF71E7" w:rsidRDefault="00B743EE" w:rsidP="00B743EE">
      <w:pPr>
        <w:spacing w:line="360" w:lineRule="auto"/>
      </w:pPr>
      <w:r>
        <w:t>As the text summarization subsystem is not only responsible for the text summarizer, but also both the pre</w:t>
      </w:r>
      <w:r w:rsidR="00273186">
        <w:t>-</w:t>
      </w:r>
      <w:r>
        <w:t>processing and postprocessing of the input and output, this subsystem is further divided into three main modules, with each being pre</w:t>
      </w:r>
      <w:r w:rsidR="00273186">
        <w:t>-</w:t>
      </w:r>
      <w:r>
        <w:t xml:space="preserve">processing, summary, and postprocessing correspondingly. Additionally, a wrapper module is used to encapsulate the whole subsystem, wiring everything together, and exposing the appropriate APIs and web interface. </w:t>
      </w:r>
    </w:p>
    <w:p w14:paraId="2586FB9E" w14:textId="77777777" w:rsidR="00B743EE" w:rsidRDefault="00B743EE" w:rsidP="00B743EE">
      <w:pPr>
        <w:spacing w:line="360" w:lineRule="auto"/>
      </w:pPr>
    </w:p>
    <w:p w14:paraId="466F9CD6" w14:textId="4481589F" w:rsidR="00B743EE" w:rsidRPr="00430731" w:rsidRDefault="00B743EE" w:rsidP="00B743EE">
      <w:pPr>
        <w:spacing w:line="360" w:lineRule="auto"/>
      </w:pPr>
      <w:r>
        <w:t>In the pre</w:t>
      </w:r>
      <w:r w:rsidR="00273186">
        <w:t>-</w:t>
      </w:r>
      <w:r>
        <w:t xml:space="preserve">processing module, each section’s content from the segmented paper is first trimmed and normalized. During the trimming process, excess white space from both between, before, and after words are removed, cleaning the text syntactically. After said process, all capitalized characters are lowercased in the word normalization process, allowing for the model to read the </w:t>
      </w:r>
      <w:r>
        <w:lastRenderedPageBreak/>
        <w:t xml:space="preserve">text more effectively. Each section and its name are then stored in a custom data object called Paper. Each paper contains the name of the currently processing PDFs and a list containing the multiple data objects called Section. A Section is responsible for containing the section’s name and content. Utilizing the custom data object can help move data more effectively between each module. </w:t>
      </w:r>
    </w:p>
    <w:p w14:paraId="42E09FAC" w14:textId="77777777" w:rsidR="00B743EE" w:rsidRDefault="00B743EE" w:rsidP="00B743EE">
      <w:pPr>
        <w:spacing w:line="360" w:lineRule="auto"/>
      </w:pPr>
    </w:p>
    <w:p w14:paraId="3E5A72D5" w14:textId="3131AC92" w:rsidR="00B743EE" w:rsidRDefault="00B743EE" w:rsidP="00B743EE">
      <w:pPr>
        <w:spacing w:line="360" w:lineRule="auto"/>
      </w:pPr>
      <w:r>
        <w:t>Moving to the text summarization module, although many different pre</w:t>
      </w:r>
      <w:r w:rsidR="00273186">
        <w:t>-</w:t>
      </w:r>
      <w:r>
        <w:t>processing and summarization options are available, only a few options are included in the final product due to the speed at which these methods process the provided data. Especially of note are the text summarization methods involving the use of pretrained machine learning models, as these methods not only consume a significant amount of resource while running, but also during its start up. Amongst the aforementioned models, only Facebook’s bart-large-cnn and Falcon AI’s text-summarization are suitable for running in production, while Stability AI’s stablelm-2-1_6b can only be used for testing purposes. Therefore, a list of available options for summarizing text includes: TextRank, LSA, text-summarization model, and bart-large-cnn. These methods are then connected to the overall system to produce the corresponding summaries.</w:t>
      </w:r>
    </w:p>
    <w:p w14:paraId="2EF43E0E" w14:textId="77777777" w:rsidR="00B743EE" w:rsidRDefault="00B743EE" w:rsidP="00B743EE">
      <w:pPr>
        <w:spacing w:line="360" w:lineRule="auto"/>
      </w:pPr>
    </w:p>
    <w:p w14:paraId="6AFD6F68" w14:textId="2A3B53AD" w:rsidR="00B743EE" w:rsidRDefault="00B743EE" w:rsidP="00B743EE">
      <w:pPr>
        <w:spacing w:line="360" w:lineRule="auto"/>
      </w:pPr>
      <w:r>
        <w:t>Since the resulting summaries are formatted in different ways depending on the method in which the summary was produced. For example, stablelm-2-1_6b</w:t>
      </w:r>
      <w:r>
        <w:rPr>
          <w:lang w:val="vi-VN"/>
        </w:rPr>
        <w:t xml:space="preserve">’s </w:t>
      </w:r>
      <w:r>
        <w:t>output will start with “&lt;|</w:t>
      </w:r>
      <w:proofErr w:type="spellStart"/>
      <w:r>
        <w:t>im_end</w:t>
      </w:r>
      <w:proofErr w:type="spellEnd"/>
      <w:r>
        <w:t>|&gt;” and end with “&lt;|</w:t>
      </w:r>
      <w:proofErr w:type="spellStart"/>
      <w:r>
        <w:t>endoftext</w:t>
      </w:r>
      <w:proofErr w:type="spellEnd"/>
      <w:r>
        <w:t>|&gt;”</w:t>
      </w:r>
      <w:r>
        <w:rPr>
          <w:lang w:val="vi-VN"/>
        </w:rPr>
        <w:t xml:space="preserve">, </w:t>
      </w:r>
      <w:r>
        <w:t>which needs to be removed. As such it is the post</w:t>
      </w:r>
      <w:r w:rsidR="005F3038">
        <w:t>-</w:t>
      </w:r>
      <w:r>
        <w:t xml:space="preserve">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w:t>
      </w:r>
      <w:r w:rsidR="009E54E5">
        <w:t xml:space="preserve">In order to display the results to the Web UI, the JSON result is required to be translated into HTML, with the correct format and CSS style class, which would then be used to display the result through web interface. </w:t>
      </w:r>
    </w:p>
    <w:p w14:paraId="17A7DE32" w14:textId="77777777" w:rsidR="00B743EE" w:rsidRDefault="00B743EE" w:rsidP="00B743EE">
      <w:pPr>
        <w:spacing w:line="360" w:lineRule="auto"/>
      </w:pPr>
    </w:p>
    <w:p w14:paraId="78CC0639" w14:textId="464F030D" w:rsidR="002E5CE4" w:rsidRDefault="00B743EE" w:rsidP="00B743EE">
      <w:pPr>
        <w:spacing w:line="360" w:lineRule="auto"/>
      </w:pPr>
      <w:r>
        <w:t>As for the final module which is the application wrapper,</w:t>
      </w:r>
      <w:r w:rsidR="009E54E5">
        <w:t xml:space="preserve"> Flask is used as the main library to construct and host the website due to its simplicity and ease of use. The APIs</w:t>
      </w:r>
      <w:r>
        <w:t xml:space="preserve"> are constructed as the main method </w:t>
      </w:r>
      <w:r w:rsidR="005D43B8">
        <w:t xml:space="preserve">for </w:t>
      </w:r>
      <w:r>
        <w:t xml:space="preserve">communication with the system. </w:t>
      </w:r>
      <w:r w:rsidR="005D43B8">
        <w:t xml:space="preserve">Of note are two APIs, including a method for uploading a file and a method for summarizing the </w:t>
      </w:r>
      <w:r w:rsidR="00A43193">
        <w:t xml:space="preserve">provided files. Port </w:t>
      </w:r>
      <w:r w:rsidR="00B02F30">
        <w:t>5000</w:t>
      </w:r>
      <w:r w:rsidR="00A43193">
        <w:t xml:space="preserve"> is also available by default as a method of choice for the system to be more accessible through a simple Web UI. Overall, an overview of the system can be observed through Figure 3-3. </w:t>
      </w:r>
    </w:p>
    <w:p w14:paraId="150B5B56" w14:textId="77777777" w:rsidR="00AC4049" w:rsidRPr="002E5CE4" w:rsidRDefault="00AC4049" w:rsidP="00B743EE">
      <w:pPr>
        <w:spacing w:line="360" w:lineRule="auto"/>
      </w:pPr>
    </w:p>
    <w:p w14:paraId="4FBB7024" w14:textId="7EE8A2F7" w:rsidR="00851289" w:rsidRDefault="00AC4049" w:rsidP="00B743EE">
      <w:pPr>
        <w:spacing w:line="360" w:lineRule="auto"/>
        <w:jc w:val="center"/>
      </w:pPr>
      <w:r>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30912E48" w14:textId="7BB6C905" w:rsidR="00851289" w:rsidRPr="002C662A" w:rsidRDefault="00851289" w:rsidP="00851289">
      <w:pPr>
        <w:pStyle w:val="Caption"/>
      </w:pPr>
      <w:bookmarkStart w:id="89" w:name="_Toc169550573"/>
      <w:r>
        <w:t xml:space="preserve">Figure </w:t>
      </w:r>
      <w:r w:rsidR="00BC5DA3">
        <w:fldChar w:fldCharType="begin"/>
      </w:r>
      <w:r w:rsidR="00BC5DA3">
        <w:instrText xml:space="preserve"> STYLEREF 1 \s </w:instrText>
      </w:r>
      <w:r w:rsidR="00BC5DA3">
        <w:fldChar w:fldCharType="separate"/>
      </w:r>
      <w:r w:rsidR="00490D4B">
        <w:rPr>
          <w:noProof/>
        </w:rPr>
        <w:t>3</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3</w:t>
      </w:r>
      <w:r w:rsidR="00BC5DA3">
        <w:fldChar w:fldCharType="end"/>
      </w:r>
      <w:r>
        <w:t xml:space="preserve"> </w:t>
      </w:r>
      <w:r w:rsidR="001653C4">
        <w:t>–</w:t>
      </w:r>
      <w:r>
        <w:t xml:space="preserve"> </w:t>
      </w:r>
      <w:r w:rsidR="001653C4">
        <w:t>The application’s activity diagram</w:t>
      </w:r>
      <w:bookmarkEnd w:id="89"/>
    </w:p>
    <w:p w14:paraId="53A2D7D8" w14:textId="77777777" w:rsidR="00B51A30" w:rsidRDefault="00B51A30" w:rsidP="00FC0F64">
      <w:pPr>
        <w:spacing w:line="360" w:lineRule="auto"/>
      </w:pPr>
    </w:p>
    <w:p w14:paraId="3ACAE319" w14:textId="77777777" w:rsidR="00864D76" w:rsidRDefault="00864D76" w:rsidP="00864D76">
      <w:pPr>
        <w:pStyle w:val="Heading2"/>
      </w:pPr>
      <w:r>
        <w:t>Utilizing Extractive summarization methods in Pre-processing</w:t>
      </w:r>
    </w:p>
    <w:p w14:paraId="14770C7A" w14:textId="77777777" w:rsidR="00864D76" w:rsidRDefault="00864D76" w:rsidP="00864D76">
      <w:pPr>
        <w:spacing w:line="360" w:lineRule="auto"/>
      </w:pPr>
    </w:p>
    <w:p w14:paraId="3626685B" w14:textId="77777777" w:rsidR="00864D76" w:rsidRDefault="00864D76" w:rsidP="00864D76">
      <w:pPr>
        <w:spacing w:line="360" w:lineRule="auto"/>
      </w:pPr>
      <w:r>
        <w:t>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might include much unnecessary information. As such, filtering important sentences from the others can potentially improve the output of the whole system.</w:t>
      </w:r>
    </w:p>
    <w:p w14:paraId="7A7E4232" w14:textId="77777777" w:rsidR="00864D76" w:rsidRDefault="00864D76" w:rsidP="00864D76">
      <w:pPr>
        <w:spacing w:line="360" w:lineRule="auto"/>
      </w:pPr>
    </w:p>
    <w:p w14:paraId="58BE81E2" w14:textId="77777777" w:rsidR="00864D76" w:rsidRDefault="00864D76" w:rsidP="00864D76">
      <w:pPr>
        <w:spacing w:line="360" w:lineRule="auto"/>
      </w:pPr>
      <w:r>
        <w:t xml:space="preserve">As such, extractive summarization methods such as LSA and TextRank have been decided to be used as methods for extracting the specified number of sentences to be passed into another summarization model. For the purpose of this approach, five sentences from each paragraph are chosen for testing purposes. Since both LSA and TextRank use different approaches to rank sentences, the final result can change drastically. </w:t>
      </w:r>
    </w:p>
    <w:p w14:paraId="1F898F8C" w14:textId="77777777" w:rsidR="00864D76" w:rsidRDefault="00864D76" w:rsidP="00864D76">
      <w:pPr>
        <w:spacing w:line="360" w:lineRule="auto"/>
      </w:pPr>
    </w:p>
    <w:p w14:paraId="7B54BC88" w14:textId="6DF29258" w:rsidR="00864D76" w:rsidRDefault="00864D76" w:rsidP="00864D76">
      <w:pPr>
        <w:spacing w:line="360" w:lineRule="auto"/>
      </w:pPr>
      <w:r>
        <w:t>As such, changes must be made to the overall design of the Pre-processing subsystem. Changes made to the layout can be view in Figure …</w:t>
      </w:r>
      <w:r>
        <w:t xml:space="preserve">, when comparing to </w:t>
      </w:r>
      <w:proofErr w:type="gramStart"/>
      <w:r>
        <w:t xml:space="preserve">Figure </w:t>
      </w:r>
      <w:r>
        <w:t>.</w:t>
      </w:r>
      <w:proofErr w:type="gramEnd"/>
      <w:r>
        <w:t xml:space="preserve"> Even though a new step is added into the process, no significant changes were made as the results from the segmentation system still require cleaning and compilation before becoming usable. </w:t>
      </w:r>
    </w:p>
    <w:p w14:paraId="2CE4E207" w14:textId="77777777" w:rsidR="000C4813" w:rsidRDefault="000C4813" w:rsidP="00FC0F64">
      <w:pPr>
        <w:spacing w:line="360" w:lineRule="auto"/>
      </w:pPr>
    </w:p>
    <w:p w14:paraId="56183594" w14:textId="27594375" w:rsidR="000C4813" w:rsidRPr="00C40729" w:rsidRDefault="000C4813" w:rsidP="00FC0F64">
      <w:pPr>
        <w:spacing w:line="360" w:lineRule="auto"/>
      </w:pPr>
    </w:p>
    <w:p w14:paraId="190B9839" w14:textId="77777777" w:rsidR="005A3232" w:rsidRDefault="005A3232">
      <w:pPr>
        <w:jc w:val="left"/>
        <w:rPr>
          <w:rFonts w:eastAsia="Times New Roman"/>
          <w:b/>
          <w:bCs/>
          <w:sz w:val="32"/>
          <w:szCs w:val="28"/>
        </w:rPr>
      </w:pPr>
      <w:bookmarkStart w:id="90" w:name="_Toc514144984"/>
      <w:r>
        <w:br w:type="page"/>
      </w:r>
    </w:p>
    <w:p w14:paraId="01164AFB" w14:textId="318366CD" w:rsidR="003E54E9" w:rsidRDefault="47E71CCB" w:rsidP="006109E7">
      <w:pPr>
        <w:pStyle w:val="Heading1"/>
        <w:spacing w:before="240"/>
        <w:jc w:val="center"/>
      </w:pPr>
      <w:bookmarkStart w:id="91" w:name="_Toc169380946"/>
      <w:r>
        <w:lastRenderedPageBreak/>
        <w:t>IMPLEMENT AND RESULTS</w:t>
      </w:r>
      <w:bookmarkEnd w:id="90"/>
      <w:bookmarkEnd w:id="91"/>
    </w:p>
    <w:p w14:paraId="4F4736C8" w14:textId="77777777" w:rsidR="003E54E9" w:rsidRDefault="003E54E9" w:rsidP="00F75A2F"/>
    <w:p w14:paraId="7C176977" w14:textId="16919BF9" w:rsidR="00700F6B" w:rsidRDefault="43B8A491" w:rsidP="00AA5BE9">
      <w:pPr>
        <w:pStyle w:val="Heading2"/>
      </w:pPr>
      <w:bookmarkStart w:id="92" w:name="_Toc169380947"/>
      <w:r>
        <w:t>Overview</w:t>
      </w:r>
      <w:bookmarkEnd w:id="92"/>
    </w:p>
    <w:p w14:paraId="6413C905" w14:textId="77777777" w:rsidR="00107E95" w:rsidRPr="00107E95" w:rsidRDefault="00107E95" w:rsidP="00107E95"/>
    <w:p w14:paraId="668D4857" w14:textId="47B2A8E9" w:rsidR="00700F6B" w:rsidRDefault="43B8A491" w:rsidP="00C759F7">
      <w:pPr>
        <w:spacing w:line="360" w:lineRule="auto"/>
      </w:pPr>
      <w:r>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t>along with the multitude of summarization methods</w:t>
      </w:r>
      <w:r>
        <w:t>.</w:t>
      </w:r>
      <w:r w:rsidR="00AE6C90">
        <w:t xml:space="preserve"> Since the whole system is encapsulated in a cluster of Docker nodes, configured through the use of Docker Compose, the whole system can be reproduced </w:t>
      </w:r>
    </w:p>
    <w:p w14:paraId="3CBB74DE" w14:textId="1087A02F" w:rsidR="00AA5BE9" w:rsidRDefault="00AA5BE9" w:rsidP="00C759F7">
      <w:pPr>
        <w:spacing w:line="360" w:lineRule="auto"/>
      </w:pPr>
    </w:p>
    <w:p w14:paraId="5BE7CFD7" w14:textId="2CB789AB" w:rsidR="00AA5BE9" w:rsidRDefault="00CE5942" w:rsidP="00AA5BE9">
      <w:pPr>
        <w:pStyle w:val="Heading2"/>
      </w:pPr>
      <w:bookmarkStart w:id="93" w:name="_Toc169380948"/>
      <w:r>
        <w:t>Implementation</w:t>
      </w:r>
      <w:bookmarkEnd w:id="93"/>
    </w:p>
    <w:p w14:paraId="29C3BF9C" w14:textId="01154046" w:rsidR="00AA5BE9" w:rsidRDefault="00AA5BE9" w:rsidP="00AA5BE9"/>
    <w:p w14:paraId="6BD221EE" w14:textId="7436B84B" w:rsidR="001C6B58" w:rsidRDefault="00120719" w:rsidP="003C42BD">
      <w:pPr>
        <w:spacing w:line="360" w:lineRule="auto"/>
      </w:pPr>
      <w:r>
        <w:t xml:space="preserve">Some code snippets </w:t>
      </w:r>
      <w:r w:rsidR="00BA0925">
        <w:t>explaining</w:t>
      </w:r>
      <w:r>
        <w:t xml:space="preserve"> what has been discussed in Chapter 3 </w:t>
      </w:r>
      <w:r w:rsidR="00BA0925">
        <w:t>from</w:t>
      </w:r>
      <w:r>
        <w:t xml:space="preserve"> each </w:t>
      </w:r>
      <w:r w:rsidR="00BA0925">
        <w:t xml:space="preserve">subsystem </w:t>
      </w:r>
      <w:r>
        <w:t xml:space="preserve">can be found </w:t>
      </w:r>
      <w:r w:rsidR="003C42BD">
        <w:t>in the following part of this chapter</w:t>
      </w:r>
      <w:r w:rsidR="006D2965">
        <w:t xml:space="preserve">. By providing these code sections, </w:t>
      </w:r>
      <w:r w:rsidR="003B358C">
        <w:t xml:space="preserve">the method in which </w:t>
      </w:r>
      <w:r w:rsidR="001C6B58">
        <w:t>the application</w:t>
      </w:r>
      <w:r w:rsidR="003B358C">
        <w:t xml:space="preserve"> </w:t>
      </w:r>
      <w:r w:rsidR="0011628E">
        <w:t xml:space="preserve">is implemented can be </w:t>
      </w:r>
      <w:r w:rsidR="00C031DF">
        <w:t xml:space="preserve">better </w:t>
      </w:r>
      <w:r w:rsidR="001C6B58">
        <w:t xml:space="preserve">understood. </w:t>
      </w:r>
    </w:p>
    <w:p w14:paraId="266BA9D8" w14:textId="10665702" w:rsidR="00AA5BE9" w:rsidRDefault="00F00BE9" w:rsidP="00AA5BE9">
      <w:pPr>
        <w:pStyle w:val="Heading3"/>
      </w:pPr>
      <w:bookmarkStart w:id="94" w:name="_Toc169380949"/>
      <w:r>
        <w:t>Document Segmentation</w:t>
      </w:r>
      <w:bookmarkEnd w:id="94"/>
    </w:p>
    <w:p w14:paraId="32942063" w14:textId="77777777" w:rsidR="00F00BE9" w:rsidRDefault="00F00BE9" w:rsidP="00F00BE9"/>
    <w:p w14:paraId="774E19EB" w14:textId="2523459E" w:rsidR="001C6B58" w:rsidRDefault="001C6B58" w:rsidP="00995A35">
      <w:pPr>
        <w:spacing w:line="360" w:lineRule="auto"/>
      </w:pPr>
      <w:r>
        <w:t xml:space="preserve">As GROBID is a machine learning </w:t>
      </w:r>
      <w:r w:rsidR="00013DF2">
        <w:t xml:space="preserve">approach to the segmentation problem, its initialization requires </w:t>
      </w:r>
      <w:r w:rsidR="008E3D51">
        <w:t xml:space="preserve">the </w:t>
      </w:r>
      <w:r w:rsidR="00BA0925">
        <w:t>initialization of the GROBID container</w:t>
      </w:r>
      <w:r w:rsidR="00A43193">
        <w:t xml:space="preserve">. </w:t>
      </w:r>
      <w:r w:rsidR="000D1A9D">
        <w:t xml:space="preserve">The code snippet in Figure 4-1 </w:t>
      </w:r>
      <w:r w:rsidR="00995A35">
        <w:t xml:space="preserve">is the function through which the initialization is made. </w:t>
      </w:r>
    </w:p>
    <w:p w14:paraId="13DB6693" w14:textId="77777777" w:rsidR="00995A35" w:rsidRDefault="00995A35" w:rsidP="00F00BE9"/>
    <w:p w14:paraId="233EAF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7A3E9D"/>
          <w:sz w:val="20"/>
          <w:szCs w:val="20"/>
        </w:rPr>
        <w:t>async</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def</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AA3731"/>
          <w:sz w:val="20"/>
          <w:szCs w:val="20"/>
        </w:rPr>
        <w:t>parse_</w:t>
      </w:r>
      <w:proofErr w:type="gramStart"/>
      <w:r w:rsidRPr="00BA0925">
        <w:rPr>
          <w:rFonts w:ascii="Courier New" w:eastAsia="Times New Roman" w:hAnsi="Courier New" w:cs="Courier New"/>
          <w:b/>
          <w:bCs/>
          <w:color w:val="AA3731"/>
          <w:sz w:val="20"/>
          <w:szCs w:val="20"/>
        </w:rPr>
        <w:t>pdf</w:t>
      </w:r>
      <w:proofErr w:type="spellEnd"/>
      <w:r w:rsidRPr="00BA0925">
        <w:rPr>
          <w:rFonts w:ascii="Courier New" w:eastAsia="Times New Roman" w:hAnsi="Courier New" w:cs="Courier New"/>
          <w:color w:val="777777"/>
          <w:sz w:val="20"/>
          <w:szCs w:val="20"/>
        </w:rPr>
        <w:t>(</w:t>
      </w:r>
      <w:proofErr w:type="gram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g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bool</w:t>
      </w:r>
      <w:r w:rsidRPr="00BA0925">
        <w:rPr>
          <w:rFonts w:ascii="Courier New" w:eastAsia="Times New Roman" w:hAnsi="Courier New" w:cs="Courier New"/>
          <w:color w:val="777777"/>
          <w:sz w:val="20"/>
          <w:szCs w:val="20"/>
        </w:rPr>
        <w:t>:</w:t>
      </w:r>
    </w:p>
    <w:p w14:paraId="36DB80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DD9803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Connect to the GROBID and summarize the PDF in the folder.</w:t>
      </w:r>
    </w:p>
    <w:p w14:paraId="3C1818BE"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xml:space="preserve">    </w:t>
      </w:r>
      <w:r w:rsidRPr="00BA0925">
        <w:rPr>
          <w:rFonts w:ascii="Courier New" w:eastAsia="Times New Roman" w:hAnsi="Courier New" w:cs="Courier New"/>
          <w:color w:val="777777"/>
          <w:sz w:val="20"/>
          <w:szCs w:val="20"/>
        </w:rPr>
        <w:t>"""</w:t>
      </w:r>
    </w:p>
    <w:p w14:paraId="7A6A443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app_</w:t>
      </w:r>
      <w:proofErr w:type="gramStart"/>
      <w:r w:rsidRPr="00BA0925">
        <w:rPr>
          <w:rFonts w:ascii="Courier New" w:eastAsia="Times New Roman" w:hAnsi="Courier New" w:cs="Courier New"/>
          <w:b/>
          <w:bCs/>
          <w:color w:val="AA3731"/>
          <w:sz w:val="20"/>
          <w:szCs w:val="20"/>
        </w:rPr>
        <w:t>context</w:t>
      </w:r>
      <w:proofErr w:type="spellEnd"/>
      <w:r w:rsidRPr="00BA0925">
        <w:rPr>
          <w:rFonts w:ascii="Courier New" w:eastAsia="Times New Roman" w:hAnsi="Courier New" w:cs="Courier New"/>
          <w:color w:val="777777"/>
          <w:sz w:val="20"/>
          <w:szCs w:val="20"/>
        </w:rPr>
        <w:t>(</w:t>
      </w:r>
      <w:proofErr w:type="gramEnd"/>
      <w:r w:rsidRPr="00BA0925">
        <w:rPr>
          <w:rFonts w:ascii="Courier New" w:eastAsia="Times New Roman" w:hAnsi="Courier New" w:cs="Courier New"/>
          <w:color w:val="777777"/>
          <w:sz w:val="20"/>
          <w:szCs w:val="20"/>
        </w:rPr>
        <w:t>):</w:t>
      </w:r>
    </w:p>
    <w:p w14:paraId="59C6EAC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proofErr w:type="spellStart"/>
      <w:proofErr w:type="gramStart"/>
      <w:r w:rsidRPr="00BA0925">
        <w:rPr>
          <w:rFonts w:ascii="Courier New" w:eastAsia="Times New Roman" w:hAnsi="Courier New" w:cs="Courier New"/>
          <w:b/>
          <w:bCs/>
          <w:color w:val="7A3E9D"/>
          <w:sz w:val="20"/>
          <w:szCs w:val="20"/>
        </w:rPr>
        <w:t>concurr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futures</w:t>
      </w:r>
      <w:proofErr w:type="gramEnd"/>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ThreadPoolExecutor</w:t>
      </w:r>
      <w:proofErr w:type="spellEnd"/>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7A3E9D"/>
          <w:sz w:val="20"/>
          <w:szCs w:val="20"/>
        </w:rPr>
        <w:t>max_worker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1</w:t>
      </w:r>
      <w:r w:rsidRPr="00BA0925">
        <w:rPr>
          <w:rFonts w:ascii="Courier New" w:eastAsia="Times New Roman" w:hAnsi="Courier New" w:cs="Courier New"/>
          <w:color w:val="777777"/>
          <w:sz w:val="20"/>
          <w:szCs w:val="20"/>
        </w:rPr>
        <w:t>):</w:t>
      </w:r>
    </w:p>
    <w:p w14:paraId="3F2AED5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try</w:t>
      </w:r>
      <w:r w:rsidRPr="00BA0925">
        <w:rPr>
          <w:rFonts w:ascii="Courier New" w:eastAsia="Times New Roman" w:hAnsi="Courier New" w:cs="Courier New"/>
          <w:color w:val="777777"/>
          <w:sz w:val="20"/>
          <w:szCs w:val="20"/>
        </w:rPr>
        <w:t>:</w:t>
      </w:r>
    </w:p>
    <w:p w14:paraId="6CDF7918"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7A3E9D"/>
          <w:sz w:val="20"/>
          <w:szCs w:val="20"/>
        </w:rPr>
        <w:t>GrobidClient</w:t>
      </w:r>
      <w:proofErr w:type="spellEnd"/>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7A3E9D"/>
          <w:sz w:val="20"/>
          <w:szCs w:val="20"/>
        </w:rPr>
        <w:t>config_path</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GROBID_CONFIG_PATH</w:t>
      </w:r>
      <w:r w:rsidRPr="00BA0925">
        <w:rPr>
          <w:rFonts w:ascii="Courier New" w:eastAsia="Times New Roman" w:hAnsi="Courier New" w:cs="Courier New"/>
          <w:color w:val="777777"/>
          <w:sz w:val="20"/>
          <w:szCs w:val="20"/>
        </w:rPr>
        <w:t>)</w:t>
      </w:r>
    </w:p>
    <w:p w14:paraId="543575C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proofErr w:type="spellStart"/>
      <w:proofErr w:type="gramStart"/>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process</w:t>
      </w:r>
      <w:proofErr w:type="spellEnd"/>
      <w:proofErr w:type="gramEnd"/>
      <w:r w:rsidRPr="00BA0925">
        <w:rPr>
          <w:rFonts w:ascii="Courier New" w:eastAsia="Times New Roman" w:hAnsi="Courier New" w:cs="Courier New"/>
          <w:color w:val="777777"/>
          <w:sz w:val="20"/>
          <w:szCs w:val="20"/>
        </w:rPr>
        <w:t>(</w:t>
      </w:r>
    </w:p>
    <w:p w14:paraId="21F4D22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448C27"/>
          <w:sz w:val="20"/>
          <w:szCs w:val="20"/>
        </w:rPr>
        <w:t>processFulltextDocument</w:t>
      </w:r>
      <w:proofErr w:type="spellEnd"/>
      <w:r w:rsidRPr="00BA0925">
        <w:rPr>
          <w:rFonts w:ascii="Courier New" w:eastAsia="Times New Roman" w:hAnsi="Courier New" w:cs="Courier New"/>
          <w:color w:val="777777"/>
          <w:sz w:val="20"/>
          <w:szCs w:val="20"/>
        </w:rPr>
        <w:t>",</w:t>
      </w:r>
    </w:p>
    <w:p w14:paraId="482DE63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UPLOAD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3E6E9D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outpu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SEGMENT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6CA48BC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lastRenderedPageBreak/>
        <w:t xml:space="preserve">                    </w:t>
      </w:r>
      <w:proofErr w:type="spellStart"/>
      <w:r w:rsidRPr="00BA0925">
        <w:rPr>
          <w:rFonts w:ascii="Courier New" w:eastAsia="Times New Roman" w:hAnsi="Courier New" w:cs="Courier New"/>
          <w:color w:val="7A3E9D"/>
          <w:sz w:val="20"/>
          <w:szCs w:val="20"/>
        </w:rPr>
        <w:t>consolidate_citation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7F9257F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color w:val="7A3E9D"/>
          <w:sz w:val="20"/>
          <w:szCs w:val="20"/>
        </w:rPr>
        <w:t>tei_coordinate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C46358A"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verbo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True</w:t>
      </w:r>
    </w:p>
    <w:p w14:paraId="1C80C4A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30411A2"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except</w:t>
      </w:r>
      <w:r w:rsidRPr="00BA0925">
        <w:rPr>
          <w:rFonts w:ascii="Courier New" w:eastAsia="Times New Roman" w:hAnsi="Courier New" w:cs="Courier New"/>
          <w:color w:val="777777"/>
          <w:sz w:val="20"/>
          <w:szCs w:val="20"/>
        </w:rPr>
        <w:t>:</w:t>
      </w:r>
    </w:p>
    <w:p w14:paraId="1E252FB9"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False</w:t>
      </w:r>
    </w:p>
    <w:p w14:paraId="0A5A6F9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True</w:t>
      </w:r>
    </w:p>
    <w:p w14:paraId="6781B2A9" w14:textId="0C3B8A37" w:rsidR="00995A35" w:rsidRDefault="00FF5B91" w:rsidP="00FF5B91">
      <w:pPr>
        <w:pStyle w:val="Caption"/>
      </w:pPr>
      <w:bookmarkStart w:id="95" w:name="_Toc169550574"/>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1</w:t>
      </w:r>
      <w:r w:rsidR="00BC5DA3">
        <w:fldChar w:fldCharType="end"/>
      </w:r>
      <w:r>
        <w:t xml:space="preserve"> </w:t>
      </w:r>
      <w:r w:rsidR="00DF29D5">
        <w:t>– GROBID initialization code snippet</w:t>
      </w:r>
      <w:bookmarkEnd w:id="95"/>
    </w:p>
    <w:p w14:paraId="201037AA" w14:textId="45D2BEFB" w:rsidR="00DF29D5" w:rsidRDefault="005A2C05" w:rsidP="005A2C05">
      <w:pPr>
        <w:spacing w:line="360" w:lineRule="auto"/>
      </w:pPr>
      <w:r>
        <w:t xml:space="preserve">Since this method would find all PDF files available in the specified UPLOAD FOLDER, no additional set up is required except for having to upload the corresponding files to the correct folder. Toward that end, user can directly upload the PDF file by submitting it from the Web UI, or </w:t>
      </w:r>
      <w:r w:rsidR="00C830B5">
        <w:t xml:space="preserve">by utilizing the folder-uploading </w:t>
      </w:r>
      <w:r w:rsidR="002E5CE4">
        <w:t>request</w:t>
      </w:r>
      <w:r w:rsidR="00C4507E">
        <w:t xml:space="preserve">, an example of which can be found in Figure 4-2. </w:t>
      </w:r>
    </w:p>
    <w:p w14:paraId="5705A49B" w14:textId="77777777" w:rsidR="00714AAC" w:rsidRDefault="00714AAC" w:rsidP="00DF29D5"/>
    <w:p w14:paraId="7D47431E"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b/>
          <w:bCs/>
          <w:color w:val="777777"/>
          <w:sz w:val="20"/>
          <w:szCs w:val="20"/>
        </w:rPr>
        <w:t>@</w:t>
      </w:r>
      <w:proofErr w:type="gramStart"/>
      <w:r w:rsidRPr="00C4507E">
        <w:rPr>
          <w:rFonts w:ascii="Courier New" w:eastAsia="Times New Roman" w:hAnsi="Courier New" w:cs="Courier New"/>
          <w:b/>
          <w:bCs/>
          <w:color w:val="7A3E9D"/>
          <w:sz w:val="20"/>
          <w:szCs w:val="20"/>
        </w:rPr>
        <w:t>app</w:t>
      </w:r>
      <w:r w:rsidRPr="00C4507E">
        <w:rPr>
          <w:rFonts w:ascii="Courier New" w:eastAsia="Times New Roman" w:hAnsi="Courier New" w:cs="Courier New"/>
          <w:b/>
          <w:bCs/>
          <w:color w:val="777777"/>
          <w:sz w:val="20"/>
          <w:szCs w:val="20"/>
        </w:rPr>
        <w:t>.</w:t>
      </w:r>
      <w:r w:rsidRPr="00C4507E">
        <w:rPr>
          <w:rFonts w:ascii="Courier New" w:eastAsia="Times New Roman" w:hAnsi="Courier New" w:cs="Courier New"/>
          <w:b/>
          <w:bCs/>
          <w:color w:val="AA3731"/>
          <w:sz w:val="20"/>
          <w:szCs w:val="20"/>
        </w:rPr>
        <w:t>route</w:t>
      </w:r>
      <w:proofErr w:type="gram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method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31E6D354"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7A3E9D"/>
          <w:sz w:val="20"/>
          <w:szCs w:val="20"/>
        </w:rPr>
        <w:t>def</w:t>
      </w:r>
      <w:r w:rsidRPr="00C4507E">
        <w:rPr>
          <w:rFonts w:ascii="Courier New" w:eastAsia="Times New Roman" w:hAnsi="Courier New" w:cs="Courier New"/>
          <w:color w:val="333333"/>
          <w:sz w:val="20"/>
          <w:szCs w:val="20"/>
        </w:rPr>
        <w:t xml:space="preserve"> </w:t>
      </w:r>
      <w:proofErr w:type="gramStart"/>
      <w:r w:rsidRPr="00C4507E">
        <w:rPr>
          <w:rFonts w:ascii="Courier New" w:eastAsia="Times New Roman" w:hAnsi="Courier New" w:cs="Courier New"/>
          <w:b/>
          <w:bCs/>
          <w:color w:val="AA3731"/>
          <w:sz w:val="20"/>
          <w:szCs w:val="20"/>
        </w:rPr>
        <w:t>upload</w:t>
      </w:r>
      <w:r w:rsidRPr="00C4507E">
        <w:rPr>
          <w:rFonts w:ascii="Courier New" w:eastAsia="Times New Roman" w:hAnsi="Courier New" w:cs="Courier New"/>
          <w:color w:val="777777"/>
          <w:sz w:val="20"/>
          <w:szCs w:val="20"/>
        </w:rPr>
        <w:t>(</w:t>
      </w:r>
      <w:proofErr w:type="gramEnd"/>
      <w:r w:rsidRPr="00C4507E">
        <w:rPr>
          <w:rFonts w:ascii="Courier New" w:eastAsia="Times New Roman" w:hAnsi="Courier New" w:cs="Courier New"/>
          <w:color w:val="777777"/>
          <w:sz w:val="20"/>
          <w:szCs w:val="20"/>
        </w:rPr>
        <w:t>):</w:t>
      </w:r>
    </w:p>
    <w:p w14:paraId="7F461A0C"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proofErr w:type="spellStart"/>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method</w:t>
      </w:r>
      <w:proofErr w:type="spellEnd"/>
      <w:proofErr w:type="gramEnd"/>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0F8CCF6C" w14:textId="0D269064"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GET method</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5A3A7149" w14:textId="37813022"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in</w:t>
      </w:r>
      <w:r w:rsidRPr="00C4507E">
        <w:rPr>
          <w:rFonts w:ascii="Courier New" w:eastAsia="Times New Roman" w:hAnsi="Courier New" w:cs="Courier New"/>
          <w:color w:val="333333"/>
          <w:sz w:val="20"/>
          <w:szCs w:val="20"/>
        </w:rPr>
        <w:t xml:space="preserve"> </w:t>
      </w:r>
      <w:proofErr w:type="spellStart"/>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proofErr w:type="spellEnd"/>
      <w:proofErr w:type="gramEnd"/>
      <w:r w:rsidRPr="00C4507E">
        <w:rPr>
          <w:rFonts w:ascii="Courier New" w:eastAsia="Times New Roman" w:hAnsi="Courier New" w:cs="Courier New"/>
          <w:color w:val="777777"/>
          <w:sz w:val="20"/>
          <w:szCs w:val="20"/>
        </w:rPr>
        <w:t>:</w:t>
      </w:r>
    </w:p>
    <w:p w14:paraId="4B6603EA" w14:textId="31662AB5"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files' header in pay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7888FFA" w14:textId="1DC4420C"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file</w:t>
      </w:r>
      <w:proofErr w:type="spellEnd"/>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proofErr w:type="spellStart"/>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proofErr w:type="spellEnd"/>
      <w:proofErr w:type="gram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w:t>
      </w:r>
    </w:p>
    <w:p w14:paraId="127A0C2A" w14:textId="72204A10"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spellEnd"/>
      <w:proofErr w:type="gramEnd"/>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p>
    <w:p w14:paraId="68340521" w14:textId="315B7C82"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has no nam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2EB5B9D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file</w:t>
      </w:r>
      <w:proofErr w:type="spell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p>
    <w:p w14:paraId="51582A36" w14:textId="40023FEF"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xi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E5837A7"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b/>
          <w:bCs/>
          <w:color w:val="AA3731"/>
          <w:sz w:val="20"/>
          <w:szCs w:val="20"/>
        </w:rPr>
        <w:t>allowed_file</w:t>
      </w:r>
      <w:proofErr w:type="spellEnd"/>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spellEnd"/>
      <w:proofErr w:type="gramEnd"/>
      <w:r w:rsidRPr="00C4507E">
        <w:rPr>
          <w:rFonts w:ascii="Courier New" w:eastAsia="Times New Roman" w:hAnsi="Courier New" w:cs="Courier New"/>
          <w:color w:val="777777"/>
          <w:sz w:val="20"/>
          <w:szCs w:val="20"/>
        </w:rPr>
        <w:t>):</w:t>
      </w:r>
    </w:p>
    <w:p w14:paraId="33C47E9E" w14:textId="58A01A7A"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nd with .pdf</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143A303E" w14:textId="7B3919CF"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w:t>
      </w:r>
      <w:r w:rsidR="00054500">
        <w:rPr>
          <w:rFonts w:ascii="Courier New" w:eastAsia="Times New Roman" w:hAnsi="Courier New" w:cs="Courier New"/>
          <w:color w:val="7A3E9D"/>
          <w:sz w:val="20"/>
          <w:szCs w:val="20"/>
        </w:rPr>
        <w:t>i</w:t>
      </w:r>
      <w:r w:rsidRPr="00C4507E">
        <w:rPr>
          <w:rFonts w:ascii="Courier New" w:eastAsia="Times New Roman" w:hAnsi="Courier New" w:cs="Courier New"/>
          <w:color w:val="7A3E9D"/>
          <w:sz w:val="20"/>
          <w:szCs w:val="20"/>
        </w:rPr>
        <w:t>lename</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b/>
          <w:bCs/>
          <w:color w:val="AA3731"/>
          <w:sz w:val="20"/>
          <w:szCs w:val="20"/>
        </w:rPr>
        <w:t>secure_filename</w:t>
      </w:r>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spellEnd"/>
      <w:proofErr w:type="gramEnd"/>
      <w:r w:rsidRPr="00C4507E">
        <w:rPr>
          <w:rFonts w:ascii="Courier New" w:eastAsia="Times New Roman" w:hAnsi="Courier New" w:cs="Courier New"/>
          <w:color w:val="777777"/>
          <w:sz w:val="20"/>
          <w:szCs w:val="20"/>
        </w:rPr>
        <w:t>)</w:t>
      </w:r>
    </w:p>
    <w:p w14:paraId="7F48FF2E" w14:textId="1B7E117D" w:rsidR="00C4507E" w:rsidRPr="00C4507E"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save</w:t>
      </w:r>
      <w:proofErr w:type="spellEnd"/>
      <w:proofErr w:type="gramEnd"/>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b/>
          <w:bCs/>
          <w:color w:val="7A3E9D"/>
          <w:sz w:val="20"/>
          <w:szCs w:val="20"/>
        </w:rPr>
        <w:t>o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ath</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join</w:t>
      </w:r>
      <w:proofErr w:type="spellEnd"/>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color w:val="7A3E9D"/>
          <w:sz w:val="20"/>
          <w:szCs w:val="20"/>
        </w:rPr>
        <w:t>app</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config</w:t>
      </w:r>
      <w:proofErr w:type="spell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_FOLDER</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777777"/>
          <w:sz w:val="20"/>
          <w:szCs w:val="20"/>
        </w:rPr>
        <w:t>))</w:t>
      </w:r>
    </w:p>
    <w:p w14:paraId="11FB54B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Successfully send 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200</w:t>
      </w:r>
    </w:p>
    <w:p w14:paraId="03DBB51E" w14:textId="1D076BA4" w:rsidR="00CF510E" w:rsidRDefault="000977E2" w:rsidP="000977E2">
      <w:pPr>
        <w:pStyle w:val="Caption"/>
      </w:pPr>
      <w:bookmarkStart w:id="96" w:name="_Toc169550575"/>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2</w:t>
      </w:r>
      <w:r w:rsidR="00BC5DA3">
        <w:fldChar w:fldCharType="end"/>
      </w:r>
      <w:r>
        <w:t xml:space="preserve"> – </w:t>
      </w:r>
      <w:r w:rsidR="00C4507E">
        <w:t>PDF-uploading method</w:t>
      </w:r>
      <w:bookmarkEnd w:id="96"/>
    </w:p>
    <w:p w14:paraId="06812D73" w14:textId="77777777" w:rsidR="008004C7" w:rsidRDefault="008004C7" w:rsidP="008004C7"/>
    <w:p w14:paraId="716978ED" w14:textId="210C9525" w:rsidR="008004C7" w:rsidRPr="008004C7" w:rsidRDefault="008004C7" w:rsidP="008004C7">
      <w:pPr>
        <w:spacing w:line="360" w:lineRule="auto"/>
      </w:pPr>
      <w:r>
        <w:lastRenderedPageBreak/>
        <w:t xml:space="preserve">After the file content as well as its name is checked sufficiently, including the file extension, the content of the file, the filename. Additionally, the </w:t>
      </w:r>
      <w:r w:rsidRPr="008004C7">
        <w:rPr>
          <w:i/>
          <w:iCs/>
        </w:rPr>
        <w:t>secure_filename</w:t>
      </w:r>
      <w:r>
        <w:t xml:space="preserve"> function also provides a method to adjust the file name so that it does not violate any rules regarding the naming scheme of files from any operating system. The file is then saved to the corresponding folder, awaiting further usage. </w:t>
      </w:r>
    </w:p>
    <w:p w14:paraId="7E0272F8" w14:textId="501DBAD1" w:rsidR="00F00BE9" w:rsidRDefault="00F00BE9" w:rsidP="00F00BE9">
      <w:pPr>
        <w:pStyle w:val="Heading3"/>
      </w:pPr>
      <w:bookmarkStart w:id="97" w:name="_Toc169380950"/>
      <w:r>
        <w:t>Text summarization</w:t>
      </w:r>
      <w:bookmarkEnd w:id="97"/>
    </w:p>
    <w:p w14:paraId="06AC864A" w14:textId="77777777" w:rsidR="000977E2" w:rsidRDefault="000977E2" w:rsidP="000977E2"/>
    <w:p w14:paraId="6410826D" w14:textId="1AADC087" w:rsidR="00A75ED5" w:rsidRPr="000977E2" w:rsidRDefault="00191833" w:rsidP="00E24CDB">
      <w:pPr>
        <w:spacing w:line="360" w:lineRule="auto"/>
      </w:pPr>
      <w:r>
        <w:t xml:space="preserve">As both LSA and TextRank are used during the development process, </w:t>
      </w:r>
      <w:r w:rsidR="007D49BE">
        <w:t xml:space="preserve">implementation of both systems </w:t>
      </w:r>
      <w:r w:rsidR="00ED2085">
        <w:t>is</w:t>
      </w:r>
      <w:r w:rsidR="007D49BE">
        <w:t xml:space="preserve"> available. Even though TextRank was implemented through the usage of a </w:t>
      </w:r>
      <w:r w:rsidR="005C7A34">
        <w:t xml:space="preserve">library, its implementation is worth mentioning as some parameters and its choice have effects on the result of the summary. LSA, however, does not have a library that supports it </w:t>
      </w:r>
      <w:r w:rsidR="00E24CDB">
        <w:t xml:space="preserve">from the start, </w:t>
      </w:r>
      <w:r w:rsidR="007E275C">
        <w:t>so</w:t>
      </w:r>
      <w:r w:rsidR="00E24CDB">
        <w:t xml:space="preserve"> it needs to be </w:t>
      </w:r>
      <w:r w:rsidR="007E275C">
        <w:t>implemented step by step.</w:t>
      </w:r>
      <w:r w:rsidR="00A75ED5">
        <w:t xml:space="preserve"> As for the pretrained models, HuggingFace </w:t>
      </w:r>
      <w:r w:rsidR="00A75ED5">
        <w:fldChar w:fldCharType="begin"/>
      </w:r>
      <w:r w:rsidR="00F25C75">
        <w:instrText xml:space="preserve"> ADDIN ZOTERO_ITEM CSL_CITATION {"citationID":"oOazOUa6","properties":{"formattedCitation":"[14]","plainCitation":"[14]","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00A75ED5">
        <w:fldChar w:fldCharType="separate"/>
      </w:r>
      <w:r w:rsidR="00F25C75" w:rsidRPr="00F25C75">
        <w:t>[14]</w:t>
      </w:r>
      <w:r w:rsidR="00A75ED5">
        <w:fldChar w:fldCharType="end"/>
      </w:r>
      <w:r w:rsidR="00A75ED5">
        <w:t xml:space="preserve"> was utilized as the library of choice for implementation due to the large number of tools, support, and models available. </w:t>
      </w:r>
    </w:p>
    <w:p w14:paraId="6C4ED417" w14:textId="52C90F58" w:rsidR="00095AB0" w:rsidRPr="00095AB0" w:rsidRDefault="003E7582" w:rsidP="003E7582">
      <w:pPr>
        <w:pStyle w:val="Heading4"/>
      </w:pPr>
      <w:bookmarkStart w:id="98" w:name="_Toc169380951"/>
      <w:r>
        <w:t>LSA</w:t>
      </w:r>
      <w:bookmarkEnd w:id="98"/>
    </w:p>
    <w:p w14:paraId="695349EF" w14:textId="77777777" w:rsidR="001A036E" w:rsidRDefault="001A036E" w:rsidP="001A036E">
      <w:pPr>
        <w:spacing w:line="360" w:lineRule="auto"/>
        <w:jc w:val="left"/>
      </w:pPr>
      <w:bookmarkStart w:id="99" w:name="_Toc514144991"/>
    </w:p>
    <w:p w14:paraId="1EA1E4BE" w14:textId="36579645" w:rsidR="009A38C1" w:rsidRPr="003F0F0B" w:rsidRDefault="007E275C" w:rsidP="003F0F0B">
      <w:pPr>
        <w:spacing w:line="360" w:lineRule="auto"/>
        <w:jc w:val="left"/>
      </w:pPr>
      <w:r>
        <w:t xml:space="preserve">The LSA summarization approach goes through </w:t>
      </w:r>
      <w:r w:rsidR="0088200C">
        <w:t>7 steps in total, including Tokenizing, NGram generation, stop words filtering, word frequency sorting, sentence detection, word searching</w:t>
      </w:r>
      <w:r w:rsidR="001A036E">
        <w:t xml:space="preserve">, and finally summarization. </w:t>
      </w:r>
      <w:r w:rsidR="006E1709">
        <w:t xml:space="preserve">While the first 3 steps are </w:t>
      </w:r>
      <w:r w:rsidR="005F16F3">
        <w:t xml:space="preserve">a part of the </w:t>
      </w:r>
      <w:r w:rsidR="005F16F3" w:rsidRPr="005F16F3">
        <w:rPr>
          <w:i/>
          <w:iCs/>
        </w:rPr>
        <w:t>_create_dictionary</w:t>
      </w:r>
      <w:r w:rsidR="005F16F3">
        <w:t xml:space="preserve"> function, the remaining steps are distributed among the remaining function calls due to their complexity. </w:t>
      </w:r>
      <w:r w:rsidR="00115916">
        <w:t xml:space="preserve">The summary is then generated by </w:t>
      </w:r>
      <w:r w:rsidR="009A38C1">
        <w:t>using the output from the steps above. This can be seen in Figure 4-</w:t>
      </w:r>
      <w:r w:rsidR="005F16F3">
        <w:t>3.</w:t>
      </w:r>
    </w:p>
    <w:p w14:paraId="48353AF5" w14:textId="566806E5" w:rsidR="00866F89" w:rsidRPr="00866F89"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7A3E9D"/>
          <w:sz w:val="20"/>
          <w:szCs w:val="20"/>
        </w:rPr>
        <w:t>def</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 xml:space="preserve">lsa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in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g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p>
    <w:p w14:paraId="3D239F8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f</w:t>
      </w:r>
      <w:r w:rsidRPr="00866F89">
        <w:rPr>
          <w:rFonts w:ascii="Courier New" w:eastAsia="Times New Roman" w:hAnsi="Courier New" w:cs="Courier New"/>
          <w:color w:val="777777"/>
          <w:sz w:val="20"/>
          <w:szCs w:val="20"/>
        </w:rPr>
        <w:t>(</w:t>
      </w:r>
      <w:proofErr w:type="spellStart"/>
      <w:r w:rsidRPr="00866F89">
        <w:rPr>
          <w:rFonts w:ascii="Courier New" w:eastAsia="Times New Roman" w:hAnsi="Courier New" w:cs="Courier New"/>
          <w:b/>
          <w:bCs/>
          <w:color w:val="AA3731"/>
          <w:sz w:val="20"/>
          <w:szCs w:val="20"/>
        </w:rPr>
        <w:t>len</w:t>
      </w:r>
      <w:proofErr w:type="spellEnd"/>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9C5D27"/>
          <w:sz w:val="20"/>
          <w:szCs w:val="20"/>
        </w:rPr>
        <w:t>0</w:t>
      </w:r>
      <w:r w:rsidRPr="00866F89">
        <w:rPr>
          <w:rFonts w:ascii="Courier New" w:eastAsia="Times New Roman" w:hAnsi="Courier New" w:cs="Courier New"/>
          <w:color w:val="777777"/>
          <w:sz w:val="20"/>
          <w:szCs w:val="20"/>
        </w:rPr>
        <w:t>):</w:t>
      </w:r>
    </w:p>
    <w:p w14:paraId="1AAC8FD5"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6916AD4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dictionar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444C24C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ent_tokenize</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382CD71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w:t>
      </w:r>
      <w:proofErr w:type="gramStart"/>
      <w:r w:rsidRPr="00866F89">
        <w:rPr>
          <w:rFonts w:ascii="Courier New" w:eastAsia="Times New Roman" w:hAnsi="Courier New" w:cs="Courier New"/>
          <w:b/>
          <w:bCs/>
          <w:color w:val="AA3731"/>
          <w:sz w:val="20"/>
          <w:szCs w:val="20"/>
        </w:rPr>
        <w:t>matrix</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777777"/>
          <w:sz w:val="20"/>
          <w:szCs w:val="20"/>
        </w:rPr>
        <w:t>)</w:t>
      </w:r>
    </w:p>
    <w:p w14:paraId="7A6B78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ompute_term_frequenc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p>
    <w:p w14:paraId="07FAEF2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u</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ingular_value_</w:t>
      </w:r>
      <w:proofErr w:type="gramStart"/>
      <w:r w:rsidRPr="00866F89">
        <w:rPr>
          <w:rFonts w:ascii="Courier New" w:eastAsia="Times New Roman" w:hAnsi="Courier New" w:cs="Courier New"/>
          <w:b/>
          <w:bCs/>
          <w:color w:val="AA3731"/>
          <w:sz w:val="20"/>
          <w:szCs w:val="20"/>
        </w:rPr>
        <w:t>decomposition</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full_matrice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9C5D27"/>
          <w:sz w:val="20"/>
          <w:szCs w:val="20"/>
        </w:rPr>
        <w:t>False</w:t>
      </w:r>
      <w:r w:rsidRPr="00866F89">
        <w:rPr>
          <w:rFonts w:ascii="Courier New" w:eastAsia="Times New Roman" w:hAnsi="Courier New" w:cs="Courier New"/>
          <w:color w:val="777777"/>
          <w:sz w:val="20"/>
          <w:szCs w:val="20"/>
        </w:rPr>
        <w:t>)</w:t>
      </w:r>
    </w:p>
    <w:p w14:paraId="1F43B108"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proofErr w:type="gramStart"/>
      <w:r w:rsidRPr="00866F89">
        <w:rPr>
          <w:rFonts w:ascii="Courier New" w:eastAsia="Times New Roman" w:hAnsi="Courier New" w:cs="Courier New"/>
          <w:b/>
          <w:bCs/>
          <w:color w:val="AA3731"/>
          <w:sz w:val="20"/>
          <w:szCs w:val="20"/>
        </w:rPr>
        <w:t>iter</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b/>
          <w:bCs/>
          <w:color w:val="AA3731"/>
          <w:sz w:val="20"/>
          <w:szCs w:val="20"/>
        </w:rPr>
        <w:t>_compute_rank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777777"/>
          <w:sz w:val="20"/>
          <w:szCs w:val="20"/>
        </w:rPr>
        <w:t>))</w:t>
      </w:r>
    </w:p>
    <w:p w14:paraId="19158F1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get_best_</w:t>
      </w:r>
      <w:proofErr w:type="gramStart"/>
      <w:r w:rsidRPr="00866F89">
        <w:rPr>
          <w:rFonts w:ascii="Courier New" w:eastAsia="Times New Roman" w:hAnsi="Courier New" w:cs="Courier New"/>
          <w:b/>
          <w:bCs/>
          <w:color w:val="AA3731"/>
          <w:sz w:val="20"/>
          <w:szCs w:val="20"/>
        </w:rPr>
        <w:t>sentences</w:t>
      </w:r>
      <w:r w:rsidRPr="00866F89">
        <w:rPr>
          <w:rFonts w:ascii="Courier New" w:eastAsia="Times New Roman" w:hAnsi="Courier New" w:cs="Courier New"/>
          <w:color w:val="777777"/>
          <w:sz w:val="20"/>
          <w:szCs w:val="20"/>
        </w:rPr>
        <w:t>(</w:t>
      </w:r>
      <w:proofErr w:type="gramEnd"/>
    </w:p>
    <w:p w14:paraId="6B20127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777777"/>
          <w:sz w:val="20"/>
          <w:szCs w:val="20"/>
        </w:rPr>
        <w:t>,</w:t>
      </w:r>
    </w:p>
    <w:p w14:paraId="48725D24"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p>
    <w:p w14:paraId="666C012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lambda</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n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777777"/>
          <w:sz w:val="20"/>
          <w:szCs w:val="20"/>
        </w:rPr>
        <w:t>)</w:t>
      </w:r>
    </w:p>
    <w:p w14:paraId="3D13093A" w14:textId="08D9CAC3"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E55C8F2"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proofErr w:type="spellStart"/>
      <w:r w:rsidRPr="00866F89">
        <w:rPr>
          <w:rFonts w:ascii="Courier New" w:eastAsia="Times New Roman" w:hAnsi="Courier New" w:cs="Courier New"/>
          <w:color w:val="7A3E9D"/>
          <w:sz w:val="20"/>
          <w:szCs w:val="20"/>
        </w:rPr>
        <w:t>result_str</w:t>
      </w:r>
      <w:proofErr w:type="spellEnd"/>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DF657FC" w14:textId="26445A28"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fo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777777"/>
          <w:sz w:val="20"/>
          <w:szCs w:val="20"/>
        </w:rPr>
        <w:t>:</w:t>
      </w:r>
    </w:p>
    <w:p w14:paraId="4C3B8D9A" w14:textId="274376AA"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proofErr w:type="spellStart"/>
      <w:r w:rsidRPr="00866F89">
        <w:rPr>
          <w:rFonts w:ascii="Courier New" w:eastAsia="Times New Roman" w:hAnsi="Courier New" w:cs="Courier New"/>
          <w:color w:val="7A3E9D"/>
          <w:sz w:val="20"/>
          <w:szCs w:val="20"/>
        </w:rPr>
        <w:t>result_str</w:t>
      </w:r>
      <w:proofErr w:type="spellEnd"/>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p>
    <w:p w14:paraId="23B43D6A"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proofErr w:type="spellStart"/>
      <w:r w:rsidRPr="00866F89">
        <w:rPr>
          <w:rFonts w:ascii="Courier New" w:eastAsia="Times New Roman" w:hAnsi="Courier New" w:cs="Courier New"/>
          <w:color w:val="7A3E9D"/>
          <w:sz w:val="20"/>
          <w:szCs w:val="20"/>
        </w:rPr>
        <w:t>result_str</w:t>
      </w:r>
      <w:proofErr w:type="spellEnd"/>
    </w:p>
    <w:p w14:paraId="526413DC" w14:textId="0BD02EB8" w:rsidR="009A7818" w:rsidRDefault="009A7818" w:rsidP="009A7818">
      <w:pPr>
        <w:pStyle w:val="Caption"/>
      </w:pPr>
      <w:bookmarkStart w:id="100" w:name="_Toc169550576"/>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3</w:t>
      </w:r>
      <w:r w:rsidR="00BC5DA3">
        <w:fldChar w:fldCharType="end"/>
      </w:r>
      <w:r>
        <w:t xml:space="preserve"> – LSA Implementation</w:t>
      </w:r>
      <w:bookmarkEnd w:id="100"/>
    </w:p>
    <w:p w14:paraId="3C42DC08" w14:textId="3002FF32" w:rsidR="006F1BED" w:rsidRDefault="007862C2" w:rsidP="006F1BED">
      <w:pPr>
        <w:spacing w:line="360" w:lineRule="auto"/>
      </w:pPr>
      <w:r>
        <w:t xml:space="preserve">The summarization process above works by </w:t>
      </w:r>
      <w:r w:rsidR="00A425D6">
        <w:t xml:space="preserve">looping through </w:t>
      </w:r>
      <w:r w:rsidR="003D0F03">
        <w:t>each</w:t>
      </w:r>
      <w:r w:rsidR="00A425D6">
        <w:t xml:space="preserve"> summary sentence</w:t>
      </w:r>
      <w:r w:rsidR="00DA5BCB">
        <w:t xml:space="preserve">, </w:t>
      </w:r>
      <w:r w:rsidR="006F1BED">
        <w:t>conducting</w:t>
      </w:r>
      <w:r w:rsidR="00DA5BCB">
        <w:t xml:space="preserve"> word searching on it, and stor</w:t>
      </w:r>
      <w:r w:rsidR="003D0F03">
        <w:t>ing</w:t>
      </w:r>
      <w:r w:rsidR="00DA5BCB">
        <w:t xml:space="preserve"> the results in a</w:t>
      </w:r>
      <w:r w:rsidR="006F1BED">
        <w:t xml:space="preserve"> list. The summary is then concatenated and constructed from said list. </w:t>
      </w:r>
    </w:p>
    <w:p w14:paraId="6E51BDA4" w14:textId="3FC20C54" w:rsidR="006F1BED" w:rsidRDefault="006F1BED" w:rsidP="006F1BED">
      <w:pPr>
        <w:pStyle w:val="Heading4"/>
      </w:pPr>
      <w:bookmarkStart w:id="101" w:name="_Toc169380952"/>
      <w:r>
        <w:t>TextRank</w:t>
      </w:r>
      <w:bookmarkEnd w:id="101"/>
    </w:p>
    <w:p w14:paraId="01C4DE80" w14:textId="77777777" w:rsidR="006F1BED" w:rsidRDefault="006F1BED" w:rsidP="006F1BED"/>
    <w:p w14:paraId="0DBC7DF9" w14:textId="0735A2FB" w:rsidR="006F1BED" w:rsidRDefault="006F1BED" w:rsidP="003D0F03">
      <w:pPr>
        <w:spacing w:line="360" w:lineRule="auto"/>
      </w:pPr>
      <w:r>
        <w:t xml:space="preserve">As mentioned, the TextRank implementation is made using a library called </w:t>
      </w:r>
      <w:r w:rsidRPr="009A7818">
        <w:rPr>
          <w:i/>
          <w:iCs/>
        </w:rPr>
        <w:t>summa</w:t>
      </w:r>
      <w:r>
        <w:t xml:space="preserve">, </w:t>
      </w:r>
      <w:r w:rsidR="0068600D">
        <w:t xml:space="preserve">this can be seen through Figure 4-5, where the summarization function is defined. </w:t>
      </w:r>
    </w:p>
    <w:p w14:paraId="19296CD5" w14:textId="675B94F1"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7A3E9D"/>
          <w:sz w:val="20"/>
          <w:szCs w:val="20"/>
        </w:rPr>
        <w:t>def</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AA3731"/>
          <w:sz w:val="20"/>
          <w:szCs w:val="20"/>
        </w:rPr>
        <w:t>summarize_</w:t>
      </w:r>
      <w:proofErr w:type="gramStart"/>
      <w:r w:rsidRPr="009A7818">
        <w:rPr>
          <w:rFonts w:ascii="Courier New" w:eastAsia="Times New Roman" w:hAnsi="Courier New" w:cs="Courier New"/>
          <w:b/>
          <w:bCs/>
          <w:color w:val="AA3731"/>
          <w:sz w:val="20"/>
          <w:szCs w:val="20"/>
        </w:rPr>
        <w:t>text</w:t>
      </w:r>
      <w:r w:rsidRPr="009A7818">
        <w:rPr>
          <w:rFonts w:ascii="Courier New" w:eastAsia="Times New Roman" w:hAnsi="Courier New" w:cs="Courier New"/>
          <w:color w:val="777777"/>
          <w:sz w:val="20"/>
          <w:szCs w:val="20"/>
        </w:rPr>
        <w:t>(</w:t>
      </w:r>
      <w:proofErr w:type="gramEnd"/>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in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g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p>
    <w:p w14:paraId="6540E27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4B69C6"/>
          <w:sz w:val="20"/>
          <w:szCs w:val="20"/>
        </w:rPr>
        <w:t>return</w:t>
      </w:r>
      <w:r w:rsidRPr="009A7818">
        <w:rPr>
          <w:rFonts w:ascii="Courier New" w:eastAsia="Times New Roman" w:hAnsi="Courier New" w:cs="Courier New"/>
          <w:color w:val="333333"/>
          <w:sz w:val="20"/>
          <w:szCs w:val="20"/>
        </w:rPr>
        <w:t xml:space="preserve"> </w:t>
      </w:r>
      <w:proofErr w:type="gramStart"/>
      <w:r w:rsidRPr="009A7818">
        <w:rPr>
          <w:rFonts w:ascii="Courier New" w:eastAsia="Times New Roman" w:hAnsi="Courier New" w:cs="Courier New"/>
          <w:b/>
          <w:bCs/>
          <w:color w:val="AA3731"/>
          <w:sz w:val="20"/>
          <w:szCs w:val="20"/>
        </w:rPr>
        <w:t>summarize</w:t>
      </w:r>
      <w:r w:rsidRPr="009A7818">
        <w:rPr>
          <w:rFonts w:ascii="Courier New" w:eastAsia="Times New Roman" w:hAnsi="Courier New" w:cs="Courier New"/>
          <w:color w:val="777777"/>
          <w:sz w:val="20"/>
          <w:szCs w:val="20"/>
        </w:rPr>
        <w:t>(</w:t>
      </w:r>
      <w:proofErr w:type="gramEnd"/>
    </w:p>
    <w:p w14:paraId="053E080B"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p>
    <w:p w14:paraId="37C742AC"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words</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_get_max_length_sentence</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9C5D27"/>
          <w:sz w:val="20"/>
          <w:szCs w:val="20"/>
        </w:rPr>
        <w:t>5</w:t>
      </w:r>
      <w:r w:rsidRPr="009A7818">
        <w:rPr>
          <w:rFonts w:ascii="Courier New" w:eastAsia="Times New Roman" w:hAnsi="Courier New" w:cs="Courier New"/>
          <w:color w:val="777777"/>
          <w:sz w:val="20"/>
          <w:szCs w:val="20"/>
        </w:rPr>
        <w:t>),</w:t>
      </w:r>
    </w:p>
    <w:p w14:paraId="72558E8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additional_stopwords</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ummary</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get_stop_word_</w:t>
      </w:r>
      <w:proofErr w:type="gramStart"/>
      <w:r w:rsidRPr="009A7818">
        <w:rPr>
          <w:rFonts w:ascii="Courier New" w:eastAsia="Times New Roman" w:hAnsi="Courier New" w:cs="Courier New"/>
          <w:b/>
          <w:bCs/>
          <w:color w:val="AA3731"/>
          <w:sz w:val="20"/>
          <w:szCs w:val="20"/>
        </w:rPr>
        <w:t>list</w:t>
      </w:r>
      <w:r w:rsidRPr="009A7818">
        <w:rPr>
          <w:rFonts w:ascii="Courier New" w:eastAsia="Times New Roman" w:hAnsi="Courier New" w:cs="Courier New"/>
          <w:color w:val="777777"/>
          <w:sz w:val="20"/>
          <w:szCs w:val="20"/>
        </w:rPr>
        <w:t>(</w:t>
      </w:r>
      <w:proofErr w:type="gramEnd"/>
      <w:r w:rsidRPr="009A7818">
        <w:rPr>
          <w:rFonts w:ascii="Courier New" w:eastAsia="Times New Roman" w:hAnsi="Courier New" w:cs="Courier New"/>
          <w:color w:val="777777"/>
          <w:sz w:val="20"/>
          <w:szCs w:val="20"/>
        </w:rPr>
        <w:t>)</w:t>
      </w:r>
    </w:p>
    <w:p w14:paraId="574AE821"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p>
    <w:p w14:paraId="1531397D" w14:textId="2AD7C19B" w:rsidR="0068600D" w:rsidRDefault="00783B83" w:rsidP="00783B83">
      <w:pPr>
        <w:pStyle w:val="Caption"/>
      </w:pPr>
      <w:bookmarkStart w:id="102" w:name="_Toc169550577"/>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4</w:t>
      </w:r>
      <w:r w:rsidR="00BC5DA3">
        <w:fldChar w:fldCharType="end"/>
      </w:r>
      <w:r>
        <w:t xml:space="preserve"> – TextRank summarization function</w:t>
      </w:r>
      <w:bookmarkEnd w:id="102"/>
    </w:p>
    <w:p w14:paraId="0315950C" w14:textId="2BC70EBF" w:rsidR="00455021" w:rsidRDefault="000D0357" w:rsidP="00BE60FE">
      <w:pPr>
        <w:spacing w:line="360" w:lineRule="auto"/>
      </w:pPr>
      <w:r>
        <w:t xml:space="preserve">In said function, </w:t>
      </w:r>
      <w:r w:rsidR="009A13C1">
        <w:t>“</w:t>
      </w:r>
      <w:r>
        <w:t>text</w:t>
      </w:r>
      <w:r w:rsidR="009A13C1">
        <w:t>”</w:t>
      </w:r>
      <w:r>
        <w:t xml:space="preserve"> refers to each PDF </w:t>
      </w:r>
      <w:r w:rsidR="00896B37">
        <w:t>segment</w:t>
      </w:r>
      <w:r w:rsidR="009A13C1">
        <w:t xml:space="preserve"> that the user wants to summarize. </w:t>
      </w:r>
      <w:r w:rsidR="00AC08CB">
        <w:t xml:space="preserve">“words” is the </w:t>
      </w:r>
      <w:r w:rsidR="009A7818">
        <w:t>upper word</w:t>
      </w:r>
      <w:r w:rsidR="00AC08CB">
        <w:t xml:space="preserve"> limit of the resulting summary</w:t>
      </w:r>
      <w:r w:rsidR="00513F74">
        <w:t xml:space="preserve"> and “additional_stopwords” refers to the</w:t>
      </w:r>
      <w:r w:rsidR="00BE60FE">
        <w:t xml:space="preserve"> list of words that </w:t>
      </w:r>
      <w:r w:rsidR="00F05048">
        <w:t>need</w:t>
      </w:r>
      <w:r w:rsidR="00BE60FE">
        <w:t xml:space="preserve"> to be </w:t>
      </w:r>
      <w:r w:rsidR="00312F2E">
        <w:t>filtered</w:t>
      </w:r>
      <w:r w:rsidR="00BE60FE">
        <w:t xml:space="preserve"> out before processing the summary. </w:t>
      </w:r>
      <w:r w:rsidR="009A7818">
        <w:t xml:space="preserve">In order to control the number of </w:t>
      </w:r>
      <w:r w:rsidR="003D0F03">
        <w:t>sentences</w:t>
      </w:r>
      <w:r w:rsidR="009A7818">
        <w:t xml:space="preserve"> the resulting summary will have, the length of the longest sentence in the provided text must be calculated, which is the responsibility of the _get_max_length_sentence function</w:t>
      </w:r>
      <w:r w:rsidR="003D0F03">
        <w:t>. Utilizing which, only the text that needs to be summarized and the number of sentences needs to be passed in as parameter.</w:t>
      </w:r>
    </w:p>
    <w:p w14:paraId="25ADFC74" w14:textId="4CCEC5B1" w:rsidR="003D0F03" w:rsidRDefault="003D0F03" w:rsidP="003D0F03">
      <w:pPr>
        <w:pStyle w:val="Heading4"/>
      </w:pPr>
      <w:bookmarkStart w:id="103" w:name="_Toc169380953"/>
      <w:r>
        <w:lastRenderedPageBreak/>
        <w:t>Pretrained models</w:t>
      </w:r>
      <w:bookmarkEnd w:id="103"/>
    </w:p>
    <w:p w14:paraId="41B48063" w14:textId="77777777" w:rsidR="003D0F03" w:rsidRDefault="003D0F03" w:rsidP="003D0F03"/>
    <w:p w14:paraId="6A8C3693" w14:textId="06BD9717" w:rsidR="003D0F03" w:rsidRDefault="003D0F03" w:rsidP="00B874AA">
      <w:pPr>
        <w:spacing w:line="360" w:lineRule="auto"/>
      </w:pPr>
      <w:r>
        <w:t xml:space="preserve">Even though small differences exist when implementing different models with regards to how each one is initialized and </w:t>
      </w:r>
      <w:r w:rsidR="00616DA2">
        <w:t>utilized, a familiar structure can be distilled</w:t>
      </w:r>
      <w:r>
        <w:t xml:space="preserve">. </w:t>
      </w:r>
      <w:r w:rsidR="00616DA2">
        <w:t>Due to</w:t>
      </w:r>
      <w:r w:rsidR="00B874AA">
        <w:t xml:space="preserve"> loading a model requiring an extended amount of time, it is preloaded and cached, allowing for subsequent usage requiring less memory and time to complete a task. An example of preloading the model can be found in Figure 4-4.</w:t>
      </w:r>
    </w:p>
    <w:p w14:paraId="11FB068D" w14:textId="04BB64C8"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7A3E9D"/>
          <w:sz w:val="20"/>
          <w:szCs w:val="20"/>
        </w:rPr>
        <w:t>async</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f</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AA3731"/>
          <w:sz w:val="20"/>
          <w:szCs w:val="20"/>
        </w:rPr>
        <w:t>preload_stable_lm_chat_1_6</w:t>
      </w:r>
      <w:proofErr w:type="gramStart"/>
      <w:r w:rsidRPr="00B874AA">
        <w:rPr>
          <w:rFonts w:ascii="Courier New" w:eastAsia="Times New Roman" w:hAnsi="Courier New" w:cs="Courier New"/>
          <w:b/>
          <w:bCs/>
          <w:color w:val="AA3731"/>
          <w:sz w:val="20"/>
          <w:szCs w:val="20"/>
        </w:rPr>
        <w:t>b</w:t>
      </w:r>
      <w:r w:rsidRPr="00B874AA">
        <w:rPr>
          <w:rFonts w:ascii="Courier New" w:eastAsia="Times New Roman" w:hAnsi="Courier New" w:cs="Courier New"/>
          <w:color w:val="777777"/>
          <w:sz w:val="20"/>
          <w:szCs w:val="20"/>
        </w:rPr>
        <w:t>(</w:t>
      </w:r>
      <w:proofErr w:type="gramEnd"/>
      <w:r w:rsidRPr="00B874AA">
        <w:rPr>
          <w:rFonts w:ascii="Courier New" w:eastAsia="Times New Roman" w:hAnsi="Courier New" w:cs="Courier New"/>
          <w:color w:val="777777"/>
          <w:sz w:val="20"/>
          <w:szCs w:val="20"/>
        </w:rPr>
        <w:t>):</w:t>
      </w:r>
    </w:p>
    <w:p w14:paraId="6636FF40"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p>
    <w:p w14:paraId="66EB24A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p>
    <w:p w14:paraId="606FDF3C"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proofErr w:type="spellStart"/>
      <w:r w:rsidRPr="00B874AA">
        <w:rPr>
          <w:rFonts w:ascii="Courier New" w:eastAsia="Times New Roman" w:hAnsi="Courier New" w:cs="Courier New"/>
          <w:b/>
          <w:bCs/>
          <w:color w:val="7A3E9D"/>
          <w:sz w:val="20"/>
          <w:szCs w:val="20"/>
        </w:rPr>
        <w:t>AutoTokenizer</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w:t>
      </w:r>
      <w:proofErr w:type="gramStart"/>
      <w:r w:rsidRPr="00B874AA">
        <w:rPr>
          <w:rFonts w:ascii="Courier New" w:eastAsia="Times New Roman" w:hAnsi="Courier New" w:cs="Courier New"/>
          <w:b/>
          <w:bCs/>
          <w:color w:val="AA3731"/>
          <w:sz w:val="20"/>
          <w:szCs w:val="20"/>
        </w:rPr>
        <w:t>pretrained</w:t>
      </w:r>
      <w:proofErr w:type="spellEnd"/>
      <w:r w:rsidRPr="00B874AA">
        <w:rPr>
          <w:rFonts w:ascii="Courier New" w:eastAsia="Times New Roman" w:hAnsi="Courier New" w:cs="Courier New"/>
          <w:color w:val="777777"/>
          <w:sz w:val="20"/>
          <w:szCs w:val="20"/>
        </w:rPr>
        <w:t>(</w:t>
      </w:r>
      <w:proofErr w:type="gramEnd"/>
    </w:p>
    <w:p w14:paraId="3C55CCB6"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65E9CB72" w14:textId="7AFE45E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w:t>
      </w:r>
      <w:r w:rsidRPr="00B874AA">
        <w:rPr>
          <w:rFonts w:ascii="Courier New" w:eastAsia="Times New Roman" w:hAnsi="Courier New" w:cs="Courier New"/>
          <w:color w:val="777777"/>
          <w:sz w:val="20"/>
          <w:szCs w:val="20"/>
        </w:rPr>
        <w:t>)</w:t>
      </w:r>
    </w:p>
    <w:p w14:paraId="552EB7C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7A3E9D"/>
          <w:sz w:val="20"/>
          <w:szCs w:val="20"/>
        </w:rPr>
        <w:t>AutoModelForCausalLM</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w:t>
      </w:r>
      <w:proofErr w:type="gramStart"/>
      <w:r w:rsidRPr="00B874AA">
        <w:rPr>
          <w:rFonts w:ascii="Courier New" w:eastAsia="Times New Roman" w:hAnsi="Courier New" w:cs="Courier New"/>
          <w:b/>
          <w:bCs/>
          <w:color w:val="AA3731"/>
          <w:sz w:val="20"/>
          <w:szCs w:val="20"/>
        </w:rPr>
        <w:t>pretrained</w:t>
      </w:r>
      <w:r w:rsidRPr="00B874AA">
        <w:rPr>
          <w:rFonts w:ascii="Courier New" w:eastAsia="Times New Roman" w:hAnsi="Courier New" w:cs="Courier New"/>
          <w:color w:val="777777"/>
          <w:sz w:val="20"/>
          <w:szCs w:val="20"/>
        </w:rPr>
        <w:t>(</w:t>
      </w:r>
      <w:proofErr w:type="gramEnd"/>
    </w:p>
    <w:p w14:paraId="7C4CD4DB"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2A8EE306"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vice_map</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auto</w:t>
      </w:r>
      <w:r w:rsidRPr="00B874AA">
        <w:rPr>
          <w:rFonts w:ascii="Courier New" w:eastAsia="Times New Roman" w:hAnsi="Courier New" w:cs="Courier New"/>
          <w:color w:val="777777"/>
          <w:sz w:val="20"/>
          <w:szCs w:val="20"/>
        </w:rPr>
        <w:t>",</w:t>
      </w:r>
    </w:p>
    <w:p w14:paraId="4E073035" w14:textId="07CCB305"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p>
    <w:p w14:paraId="75CF047C" w14:textId="06901AC0" w:rsidR="00B874AA" w:rsidRDefault="00B874AA" w:rsidP="00B874AA">
      <w:pPr>
        <w:pStyle w:val="Caption"/>
      </w:pPr>
      <w:bookmarkStart w:id="104" w:name="_Toc169550578"/>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5</w:t>
      </w:r>
      <w:r w:rsidR="00BC5DA3">
        <w:fldChar w:fldCharType="end"/>
      </w:r>
      <w:r>
        <w:t xml:space="preserve"> – Model preloading</w:t>
      </w:r>
      <w:bookmarkEnd w:id="104"/>
    </w:p>
    <w:p w14:paraId="256CCC53" w14:textId="2B6493A5" w:rsidR="00B874AA" w:rsidRDefault="00C35116" w:rsidP="007D3966">
      <w:pPr>
        <w:spacing w:line="360" w:lineRule="auto"/>
      </w:pPr>
      <w:r>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Pr="00B874AA">
        <w:t>stablelm-2-1_6b-chat</w:t>
      </w:r>
      <w:r>
        <w:t xml:space="preserve"> </w:t>
      </w:r>
      <w:r w:rsidR="00BC5DA3">
        <w:t xml:space="preserve">as per the requirement of each model. Finally, the text is then passed into the model where it would be processed, and the result can be obtained. The process can be seen in Figure 4-5 in the case of </w:t>
      </w:r>
      <w:r w:rsidR="00BC5DA3" w:rsidRPr="00B874AA">
        <w:t>stablelm-2-1_6b-chat</w:t>
      </w:r>
      <w:r w:rsidR="00BC5DA3">
        <w:t>.</w:t>
      </w:r>
    </w:p>
    <w:p w14:paraId="091C339C" w14:textId="6FC92DA8" w:rsidR="008F369D" w:rsidRDefault="008F369D">
      <w:pPr>
        <w:jc w:val="left"/>
      </w:pPr>
      <w:r>
        <w:br w:type="page"/>
      </w:r>
    </w:p>
    <w:p w14:paraId="13E98B1B" w14:textId="77777777" w:rsidR="00BC5DA3" w:rsidRDefault="00BC5DA3" w:rsidP="00B874AA"/>
    <w:p w14:paraId="4A26AA09" w14:textId="6EE1557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7A3E9D"/>
          <w:sz w:val="20"/>
          <w:szCs w:val="20"/>
        </w:rPr>
        <w:t>async</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def</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AA3731"/>
          <w:sz w:val="20"/>
          <w:szCs w:val="20"/>
        </w:rPr>
        <w:t>stable_lm_chat_1_6b</w:t>
      </w:r>
      <w:r w:rsidRPr="00BC5DA3">
        <w:rPr>
          <w:rFonts w:ascii="Courier New" w:eastAsia="Times New Roman" w:hAnsi="Courier New" w:cs="Courier New"/>
          <w:color w:val="777777"/>
          <w:sz w:val="20"/>
          <w:szCs w:val="20"/>
        </w:rPr>
        <w:t>(</w:t>
      </w:r>
      <w:proofErr w:type="spellStart"/>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7A3E9D"/>
          <w:sz w:val="20"/>
          <w:szCs w:val="20"/>
        </w:rPr>
        <w:t>str</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g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7A3E9D"/>
          <w:sz w:val="20"/>
          <w:szCs w:val="20"/>
        </w:rPr>
        <w:t>st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
    <w:p w14:paraId="22D479ED" w14:textId="55996B9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rol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us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b/>
          <w:bCs/>
          <w:color w:val="AA3731"/>
          <w:sz w:val="20"/>
          <w:szCs w:val="20"/>
        </w:rPr>
        <w:t>prompt_constructor</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4C563F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apply</w:t>
      </w:r>
      <w:proofErr w:type="gramEnd"/>
      <w:r w:rsidRPr="00BC5DA3">
        <w:rPr>
          <w:rFonts w:ascii="Courier New" w:eastAsia="Times New Roman" w:hAnsi="Courier New" w:cs="Courier New"/>
          <w:b/>
          <w:bCs/>
          <w:color w:val="AA3731"/>
          <w:sz w:val="20"/>
          <w:szCs w:val="20"/>
        </w:rPr>
        <w:t>_chat_template</w:t>
      </w:r>
      <w:proofErr w:type="spellEnd"/>
      <w:r w:rsidRPr="00BC5DA3">
        <w:rPr>
          <w:rFonts w:ascii="Courier New" w:eastAsia="Times New Roman" w:hAnsi="Courier New" w:cs="Courier New"/>
          <w:color w:val="777777"/>
          <w:sz w:val="20"/>
          <w:szCs w:val="20"/>
        </w:rPr>
        <w:t>(</w:t>
      </w:r>
    </w:p>
    <w:p w14:paraId="23D5D41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777777"/>
          <w:sz w:val="20"/>
          <w:szCs w:val="20"/>
        </w:rPr>
        <w:t>,</w:t>
      </w:r>
    </w:p>
    <w:p w14:paraId="5D368D6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add_generation_prompt</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r w:rsidRPr="00BC5DA3">
        <w:rPr>
          <w:rFonts w:ascii="Courier New" w:eastAsia="Times New Roman" w:hAnsi="Courier New" w:cs="Courier New"/>
          <w:color w:val="777777"/>
          <w:sz w:val="20"/>
          <w:szCs w:val="20"/>
        </w:rPr>
        <w:t>,</w:t>
      </w:r>
    </w:p>
    <w:p w14:paraId="10DBD62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return_tensors</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pt</w:t>
      </w:r>
      <w:r w:rsidRPr="00BC5DA3">
        <w:rPr>
          <w:rFonts w:ascii="Courier New" w:eastAsia="Times New Roman" w:hAnsi="Courier New" w:cs="Courier New"/>
          <w:color w:val="777777"/>
          <w:sz w:val="20"/>
          <w:szCs w:val="20"/>
        </w:rPr>
        <w:t>'</w:t>
      </w:r>
    </w:p>
    <w:p w14:paraId="0EA5D23D" w14:textId="79C2195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0A7F39F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oken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generate</w:t>
      </w:r>
      <w:proofErr w:type="spellEnd"/>
      <w:proofErr w:type="gramEnd"/>
      <w:r w:rsidRPr="00BC5DA3">
        <w:rPr>
          <w:rFonts w:ascii="Courier New" w:eastAsia="Times New Roman" w:hAnsi="Courier New" w:cs="Courier New"/>
          <w:color w:val="777777"/>
          <w:sz w:val="20"/>
          <w:szCs w:val="20"/>
        </w:rPr>
        <w:t>(</w:t>
      </w:r>
    </w:p>
    <w:p w14:paraId="4DE071DB"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to</w:t>
      </w:r>
      <w:r w:rsidRPr="00BC5DA3">
        <w:rPr>
          <w:rFonts w:ascii="Courier New" w:eastAsia="Times New Roman" w:hAnsi="Courier New" w:cs="Courier New"/>
          <w:color w:val="777777"/>
          <w:sz w:val="20"/>
          <w:szCs w:val="20"/>
        </w:rPr>
        <w:t>(</w:t>
      </w:r>
      <w:proofErr w:type="spellStart"/>
      <w:proofErr w:type="gramStart"/>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device</w:t>
      </w:r>
      <w:proofErr w:type="spellEnd"/>
      <w:proofErr w:type="gramEnd"/>
      <w:r w:rsidRPr="00BC5DA3">
        <w:rPr>
          <w:rFonts w:ascii="Courier New" w:eastAsia="Times New Roman" w:hAnsi="Courier New" w:cs="Courier New"/>
          <w:color w:val="777777"/>
          <w:sz w:val="20"/>
          <w:szCs w:val="20"/>
        </w:rPr>
        <w:t>),</w:t>
      </w:r>
    </w:p>
    <w:p w14:paraId="367CBB52"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max_new_tokens</w:t>
      </w:r>
      <w:proofErr w:type="spellEnd"/>
      <w:r w:rsidRPr="00BC5DA3">
        <w:rPr>
          <w:rFonts w:ascii="Courier New" w:eastAsia="Times New Roman" w:hAnsi="Courier New" w:cs="Courier New"/>
          <w:color w:val="777777"/>
          <w:sz w:val="20"/>
          <w:szCs w:val="20"/>
        </w:rPr>
        <w:t>=</w:t>
      </w:r>
      <w:proofErr w:type="spellStart"/>
      <w:r w:rsidRPr="00BC5DA3">
        <w:rPr>
          <w:rFonts w:ascii="Courier New" w:eastAsia="Times New Roman" w:hAnsi="Courier New" w:cs="Courier New"/>
          <w:b/>
          <w:bCs/>
          <w:color w:val="AA3731"/>
          <w:sz w:val="20"/>
          <w:szCs w:val="20"/>
        </w:rPr>
        <w:t>get_max_length</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6A2B0D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emperatur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0.01</w:t>
      </w:r>
      <w:r w:rsidRPr="00BC5DA3">
        <w:rPr>
          <w:rFonts w:ascii="Courier New" w:eastAsia="Times New Roman" w:hAnsi="Courier New" w:cs="Courier New"/>
          <w:color w:val="777777"/>
          <w:sz w:val="20"/>
          <w:szCs w:val="20"/>
        </w:rPr>
        <w:t>,</w:t>
      </w:r>
    </w:p>
    <w:p w14:paraId="10B8C4B3"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do_sample</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p>
    <w:p w14:paraId="1C98B35D" w14:textId="4017FDFB"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64CB7FC9" w14:textId="77777777" w:rsidR="007430A8"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decode</w:t>
      </w:r>
      <w:proofErr w:type="spellEnd"/>
      <w:proofErr w:type="gramEnd"/>
      <w:r w:rsidRPr="00BC5DA3">
        <w:rPr>
          <w:rFonts w:ascii="Courier New" w:eastAsia="Times New Roman" w:hAnsi="Courier New" w:cs="Courier New"/>
          <w:color w:val="777777"/>
          <w:sz w:val="20"/>
          <w:szCs w:val="20"/>
        </w:rPr>
        <w:t>(</w:t>
      </w:r>
    </w:p>
    <w:p w14:paraId="19ADCEB1" w14:textId="6D7437FA" w:rsidR="00BC5DA3" w:rsidRPr="00BC5DA3"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tokens</w:t>
      </w:r>
      <w:proofErr w:type="gramStart"/>
      <w:r w:rsidR="00BC5DA3" w:rsidRPr="00BC5DA3">
        <w:rPr>
          <w:rFonts w:ascii="Courier New" w:eastAsia="Times New Roman" w:hAnsi="Courier New" w:cs="Courier New"/>
          <w:color w:val="777777"/>
          <w:sz w:val="20"/>
          <w:szCs w:val="20"/>
        </w:rPr>
        <w:t>[:,</w:t>
      </w:r>
      <w:proofErr w:type="gramEnd"/>
      <w:r w:rsidR="00BC5DA3" w:rsidRPr="00BC5DA3">
        <w:rPr>
          <w:rFonts w:ascii="Courier New" w:eastAsia="Times New Roman" w:hAnsi="Courier New" w:cs="Courier New"/>
          <w:color w:val="333333"/>
          <w:sz w:val="20"/>
          <w:szCs w:val="20"/>
        </w:rPr>
        <w:t xml:space="preserve"> </w:t>
      </w:r>
      <w:proofErr w:type="spellStart"/>
      <w:r w:rsidR="00BC5DA3" w:rsidRPr="00BC5DA3">
        <w:rPr>
          <w:rFonts w:ascii="Courier New" w:eastAsia="Times New Roman" w:hAnsi="Courier New" w:cs="Courier New"/>
          <w:color w:val="7A3E9D"/>
          <w:sz w:val="20"/>
          <w:szCs w:val="20"/>
        </w:rPr>
        <w:t>inputs</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shape</w:t>
      </w:r>
      <w:proofErr w:type="spellEnd"/>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1</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0</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 xml:space="preserve"> </w:t>
      </w:r>
      <w:proofErr w:type="spellStart"/>
      <w:r w:rsidR="00BC5DA3" w:rsidRPr="00BC5DA3">
        <w:rPr>
          <w:rFonts w:ascii="Courier New" w:eastAsia="Times New Roman" w:hAnsi="Courier New" w:cs="Courier New"/>
          <w:color w:val="7A3E9D"/>
          <w:sz w:val="20"/>
          <w:szCs w:val="20"/>
        </w:rPr>
        <w:t>skip_special_tokens</w:t>
      </w:r>
      <w:proofErr w:type="spellEnd"/>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False</w:t>
      </w:r>
      <w:r w:rsidR="00BC5DA3" w:rsidRPr="00BC5DA3">
        <w:rPr>
          <w:rFonts w:ascii="Courier New" w:eastAsia="Times New Roman" w:hAnsi="Courier New" w:cs="Courier New"/>
          <w:color w:val="777777"/>
          <w:sz w:val="20"/>
          <w:szCs w:val="20"/>
        </w:rPr>
        <w:t>)</w:t>
      </w:r>
    </w:p>
    <w:p w14:paraId="3BDF1506"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4B69C6"/>
          <w:sz w:val="20"/>
          <w:szCs w:val="20"/>
        </w:rPr>
        <w:t>return</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rstrip</w:t>
      </w:r>
      <w:proofErr w:type="spellEnd"/>
      <w:proofErr w:type="gram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lt;|</w:t>
      </w:r>
      <w:proofErr w:type="spellStart"/>
      <w:r w:rsidRPr="00BC5DA3">
        <w:rPr>
          <w:rFonts w:ascii="Courier New" w:eastAsia="Times New Roman" w:hAnsi="Courier New" w:cs="Courier New"/>
          <w:color w:val="448C27"/>
          <w:sz w:val="20"/>
          <w:szCs w:val="20"/>
        </w:rPr>
        <w:t>im_end</w:t>
      </w:r>
      <w:proofErr w:type="spellEnd"/>
      <w:r w:rsidRPr="00BC5DA3">
        <w:rPr>
          <w:rFonts w:ascii="Courier New" w:eastAsia="Times New Roman" w:hAnsi="Courier New" w:cs="Courier New"/>
          <w:color w:val="448C27"/>
          <w:sz w:val="20"/>
          <w:szCs w:val="20"/>
        </w:rPr>
        <w:t>|&gt;</w:t>
      </w:r>
      <w:r w:rsidRPr="00BC5DA3">
        <w:rPr>
          <w:rFonts w:ascii="Courier New" w:eastAsia="Times New Roman" w:hAnsi="Courier New" w:cs="Courier New"/>
          <w:color w:val="777777"/>
          <w:sz w:val="20"/>
          <w:szCs w:val="20"/>
        </w:rPr>
        <w:t>\n</w:t>
      </w:r>
      <w:r w:rsidRPr="00BC5DA3">
        <w:rPr>
          <w:rFonts w:ascii="Courier New" w:eastAsia="Times New Roman" w:hAnsi="Courier New" w:cs="Courier New"/>
          <w:color w:val="448C27"/>
          <w:sz w:val="20"/>
          <w:szCs w:val="20"/>
        </w:rPr>
        <w:t>&lt;|</w:t>
      </w:r>
      <w:proofErr w:type="spellStart"/>
      <w:r w:rsidRPr="00BC5DA3">
        <w:rPr>
          <w:rFonts w:ascii="Courier New" w:eastAsia="Times New Roman" w:hAnsi="Courier New" w:cs="Courier New"/>
          <w:color w:val="448C27"/>
          <w:sz w:val="20"/>
          <w:szCs w:val="20"/>
        </w:rPr>
        <w:t>endoftext</w:t>
      </w:r>
      <w:proofErr w:type="spellEnd"/>
      <w:r w:rsidRPr="00BC5DA3">
        <w:rPr>
          <w:rFonts w:ascii="Courier New" w:eastAsia="Times New Roman" w:hAnsi="Courier New" w:cs="Courier New"/>
          <w:color w:val="448C27"/>
          <w:sz w:val="20"/>
          <w:szCs w:val="20"/>
        </w:rPr>
        <w:t>|&gt;</w:t>
      </w:r>
      <w:r w:rsidRPr="00BC5DA3">
        <w:rPr>
          <w:rFonts w:ascii="Courier New" w:eastAsia="Times New Roman" w:hAnsi="Courier New" w:cs="Courier New"/>
          <w:color w:val="777777"/>
          <w:sz w:val="20"/>
          <w:szCs w:val="20"/>
        </w:rPr>
        <w:t>")</w:t>
      </w:r>
    </w:p>
    <w:p w14:paraId="59CDFD02" w14:textId="5C86E6AF" w:rsidR="00BC5DA3" w:rsidRPr="00BC5DA3" w:rsidRDefault="00BC5DA3" w:rsidP="00BC5DA3">
      <w:pPr>
        <w:pStyle w:val="Caption"/>
        <w:rPr>
          <w:b/>
          <w:bCs w:val="0"/>
        </w:rPr>
      </w:pPr>
      <w:bookmarkStart w:id="105" w:name="_Toc169550579"/>
      <w:r>
        <w:t xml:space="preserve">Figure </w:t>
      </w:r>
      <w:r>
        <w:fldChar w:fldCharType="begin"/>
      </w:r>
      <w:r>
        <w:instrText xml:space="preserve"> STYLEREF 1 \s </w:instrText>
      </w:r>
      <w:r>
        <w:fldChar w:fldCharType="separate"/>
      </w:r>
      <w:r w:rsidR="00490D4B">
        <w:rPr>
          <w:noProof/>
        </w:rPr>
        <w:t>4</w:t>
      </w:r>
      <w:r>
        <w:fldChar w:fldCharType="end"/>
      </w:r>
      <w:r>
        <w:noBreakHyphen/>
      </w:r>
      <w:r>
        <w:fldChar w:fldCharType="begin"/>
      </w:r>
      <w:r>
        <w:instrText xml:space="preserve"> SEQ Figure \* ARABIC \s 1 </w:instrText>
      </w:r>
      <w:r>
        <w:fldChar w:fldCharType="separate"/>
      </w:r>
      <w:r w:rsidR="00490D4B">
        <w:rPr>
          <w:noProof/>
        </w:rPr>
        <w:t>6</w:t>
      </w:r>
      <w:r>
        <w:fldChar w:fldCharType="end"/>
      </w:r>
      <w:r>
        <w:t xml:space="preserve"> – Model text generation</w:t>
      </w:r>
      <w:bookmarkEnd w:id="105"/>
    </w:p>
    <w:p w14:paraId="1B694CFD" w14:textId="6BF2710F" w:rsidR="00455021" w:rsidRDefault="00EC6C84" w:rsidP="00EC6C84">
      <w:pPr>
        <w:pStyle w:val="Heading2"/>
      </w:pPr>
      <w:bookmarkStart w:id="106" w:name="_Toc169380954"/>
      <w:r>
        <w:t>Results</w:t>
      </w:r>
      <w:bookmarkEnd w:id="106"/>
    </w:p>
    <w:p w14:paraId="3FD47FCC" w14:textId="77777777" w:rsidR="00EC6C84" w:rsidRDefault="00EC6C84" w:rsidP="00EC6C84"/>
    <w:p w14:paraId="37B7117D" w14:textId="5BEDEF06" w:rsidR="006A6AFB" w:rsidRDefault="00EC6C84" w:rsidP="00A3768A">
      <w:pPr>
        <w:spacing w:line="360" w:lineRule="auto"/>
      </w:pPr>
      <w:r>
        <w:t xml:space="preserve">The results from the process of the entire system can be condensed into 2 different </w:t>
      </w:r>
      <w:r w:rsidR="0023008E">
        <w:t>JSON</w:t>
      </w:r>
      <w:r>
        <w:t xml:space="preserve"> files with the first being the </w:t>
      </w:r>
      <w:r w:rsidR="001F4ECA">
        <w:t xml:space="preserve">document segmentation result and the second being the summary. As an example, </w:t>
      </w:r>
      <w:r w:rsidR="001658B7">
        <w:t xml:space="preserve">one </w:t>
      </w:r>
      <w:r w:rsidR="008F782D">
        <w:t>research paper named</w:t>
      </w:r>
      <w:r w:rsidR="007C3323">
        <w:t xml:space="preserve"> </w:t>
      </w:r>
      <w:r w:rsidR="008F782D">
        <w:t xml:space="preserve">has been chosen. </w:t>
      </w:r>
      <w:r w:rsidR="006A6AFB">
        <w:t xml:space="preserve">As the result </w:t>
      </w:r>
      <w:r w:rsidR="00A3768A">
        <w:t>of</w:t>
      </w:r>
      <w:r w:rsidR="006A6AFB">
        <w:t xml:space="preserve"> the </w:t>
      </w:r>
      <w:r w:rsidR="00FC5409">
        <w:t>document segmentation being the content of the entire paper, only</w:t>
      </w:r>
      <w:r w:rsidR="00A3768A">
        <w:t xml:space="preserve"> the first header will be showcased</w:t>
      </w:r>
      <w:r w:rsidR="00BB1CD3">
        <w:t xml:space="preserve"> in Figure 4</w:t>
      </w:r>
      <w:r w:rsidR="003C21D8">
        <w:t>-</w:t>
      </w:r>
      <w:r w:rsidR="001513DE">
        <w:t>7</w:t>
      </w:r>
      <w:r w:rsidR="00A3768A">
        <w:t xml:space="preserve">. </w:t>
      </w:r>
      <w:r w:rsidR="001513DE">
        <w:t>Since many different methods of summarizations were used, only LSA and TextRank are shown as an example of the data format, which can be seen in Figure 4-8 and Figure 4-9.</w:t>
      </w:r>
    </w:p>
    <w:p w14:paraId="155ABB02" w14:textId="60D3F295"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777777"/>
          <w:sz w:val="16"/>
          <w:szCs w:val="16"/>
        </w:rPr>
        <w:t>{</w:t>
      </w:r>
    </w:p>
    <w:p w14:paraId="54C4F5B8" w14:textId="1FF46F5C"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name</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Hansen_et_al._-_2024_-_Productivity_and_quality-</w:t>
      </w:r>
      <w:r w:rsidR="003E3EC9">
        <w:rPr>
          <w:rFonts w:ascii="Courier New" w:eastAsia="Times New Roman" w:hAnsi="Courier New" w:cs="Courier New"/>
          <w:color w:val="448C27"/>
          <w:sz w:val="16"/>
          <w:szCs w:val="16"/>
        </w:rPr>
        <w:t>a</w:t>
      </w:r>
      <w:r w:rsidRPr="00B9257D">
        <w:rPr>
          <w:rFonts w:ascii="Courier New" w:eastAsia="Times New Roman" w:hAnsi="Courier New" w:cs="Courier New"/>
          <w:color w:val="448C27"/>
          <w:sz w:val="16"/>
          <w:szCs w:val="16"/>
        </w:rPr>
        <w:t>djusted_life_years_QALY.grobid.tei.xml</w:t>
      </w:r>
      <w:r w:rsidRPr="00B9257D">
        <w:rPr>
          <w:rFonts w:ascii="Courier New" w:eastAsia="Times New Roman" w:hAnsi="Courier New" w:cs="Courier New"/>
          <w:color w:val="777777"/>
          <w:sz w:val="16"/>
          <w:szCs w:val="16"/>
        </w:rPr>
        <w:t>",</w:t>
      </w:r>
    </w:p>
    <w:p w14:paraId="23138450"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segments</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3EC7BD31" w14:textId="56888F62"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0FB1C942"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header</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Introduction</w:t>
      </w:r>
      <w:r w:rsidRPr="00B9257D">
        <w:rPr>
          <w:rFonts w:ascii="Courier New" w:eastAsia="Times New Roman" w:hAnsi="Courier New" w:cs="Courier New"/>
          <w:color w:val="777777"/>
          <w:sz w:val="16"/>
          <w:szCs w:val="16"/>
        </w:rPr>
        <w:t>",</w:t>
      </w:r>
    </w:p>
    <w:p w14:paraId="3282B541"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content</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w:t>
      </w:r>
      <w:proofErr w:type="spellStart"/>
      <w:r w:rsidRPr="00B9257D">
        <w:rPr>
          <w:rFonts w:ascii="Courier New" w:eastAsia="Times New Roman" w:hAnsi="Courier New" w:cs="Courier New"/>
          <w:color w:val="448C27"/>
          <w:sz w:val="16"/>
          <w:szCs w:val="16"/>
        </w:rPr>
        <w:t>labour</w:t>
      </w:r>
      <w:proofErr w:type="spellEnd"/>
      <w:r w:rsidRPr="00B9257D">
        <w:rPr>
          <w:rFonts w:ascii="Courier New" w:eastAsia="Times New Roman" w:hAnsi="Courier New" w:cs="Courier New"/>
          <w:color w:val="448C27"/>
          <w:sz w:val="16"/>
          <w:szCs w:val="16"/>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w:t>
      </w:r>
      <w:proofErr w:type="gramStart"/>
      <w:r w:rsidRPr="00B9257D">
        <w:rPr>
          <w:rFonts w:ascii="Courier New" w:eastAsia="Times New Roman" w:hAnsi="Courier New" w:cs="Courier New"/>
          <w:color w:val="448C27"/>
          <w:sz w:val="16"/>
          <w:szCs w:val="16"/>
        </w:rPr>
        <w:t>The evidence</w:t>
      </w:r>
      <w:proofErr w:type="gramEnd"/>
      <w:r w:rsidRPr="00B9257D">
        <w:rPr>
          <w:rFonts w:ascii="Courier New" w:eastAsia="Times New Roman" w:hAnsi="Courier New" w:cs="Courier New"/>
          <w:color w:val="448C27"/>
          <w:sz w:val="16"/>
          <w:szCs w:val="16"/>
        </w:rPr>
        <w:t xml:space="preserve"> from clinical trials and observational studies, in addition to assessments about the productivity consequences, are crucial to make </w:t>
      </w:r>
      <w:r w:rsidRPr="00B9257D">
        <w:rPr>
          <w:rFonts w:ascii="Courier New" w:eastAsia="Times New Roman" w:hAnsi="Courier New" w:cs="Courier New"/>
          <w:color w:val="448C27"/>
          <w:sz w:val="16"/>
          <w:szCs w:val="16"/>
        </w:rPr>
        <w:lastRenderedPageBreak/>
        <w:t xml:space="preserve">those decisions. The purpose of this paper is to develop a unified framework for the measurement and valuation of outcomes of such </w:t>
      </w:r>
      <w:proofErr w:type="spellStart"/>
      <w:r w:rsidRPr="00B9257D">
        <w:rPr>
          <w:rFonts w:ascii="Courier New" w:eastAsia="Times New Roman" w:hAnsi="Courier New" w:cs="Courier New"/>
          <w:color w:val="448C27"/>
          <w:sz w:val="16"/>
          <w:szCs w:val="16"/>
        </w:rPr>
        <w:t>programmes</w:t>
      </w:r>
      <w:proofErr w:type="spellEnd"/>
      <w:r w:rsidRPr="00B9257D">
        <w:rPr>
          <w:rFonts w:ascii="Courier New" w:eastAsia="Times New Roman" w:hAnsi="Courier New" w:cs="Courier New"/>
          <w:color w:val="448C27"/>
          <w:sz w:val="16"/>
          <w:szCs w:val="16"/>
        </w:rPr>
        <w:t xml:space="preserve"> and </w:t>
      </w:r>
      <w:proofErr w:type="spellStart"/>
      <w:proofErr w:type="gramStart"/>
      <w:r w:rsidRPr="00B9257D">
        <w:rPr>
          <w:rFonts w:ascii="Courier New" w:eastAsia="Times New Roman" w:hAnsi="Courier New" w:cs="Courier New"/>
          <w:color w:val="448C27"/>
          <w:sz w:val="16"/>
          <w:szCs w:val="16"/>
        </w:rPr>
        <w:t>policies.It</w:t>
      </w:r>
      <w:proofErr w:type="spellEnd"/>
      <w:proofErr w:type="gramEnd"/>
      <w:r w:rsidRPr="00B9257D">
        <w:rPr>
          <w:rFonts w:ascii="Courier New" w:eastAsia="Times New Roman" w:hAnsi="Courier New" w:cs="Courier New"/>
          <w:color w:val="448C27"/>
          <w:sz w:val="16"/>
          <w:szCs w:val="16"/>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B9257D">
        <w:rPr>
          <w:rFonts w:ascii="Courier New" w:eastAsia="Times New Roman" w:hAnsi="Courier New" w:cs="Courier New"/>
          <w:color w:val="777777"/>
          <w:sz w:val="16"/>
          <w:szCs w:val="16"/>
        </w:rPr>
        <w:t>"</w:t>
      </w:r>
    </w:p>
    <w:p w14:paraId="5B705501" w14:textId="3D0C8518"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5F7BE7E2" w14:textId="42D9B08E" w:rsidR="006A64E5" w:rsidRPr="001513DE"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23008E">
        <w:rPr>
          <w:rFonts w:ascii="Courier New" w:eastAsia="Times New Roman" w:hAnsi="Courier New" w:cs="Courier New"/>
          <w:color w:val="777777"/>
          <w:sz w:val="16"/>
          <w:szCs w:val="16"/>
        </w:rPr>
        <w:t>}</w:t>
      </w:r>
    </w:p>
    <w:p w14:paraId="2BABAB0A" w14:textId="19E41B2E" w:rsidR="00A3768A" w:rsidRPr="00EC6C84" w:rsidRDefault="006A64E5" w:rsidP="001513DE">
      <w:pPr>
        <w:pStyle w:val="Caption"/>
      </w:pPr>
      <w:bookmarkStart w:id="107" w:name="_Toc169550580"/>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7</w:t>
      </w:r>
      <w:r w:rsidR="00BC5DA3">
        <w:fldChar w:fldCharType="end"/>
      </w:r>
      <w:r>
        <w:t xml:space="preserve"> – Segmentation result</w:t>
      </w:r>
      <w:bookmarkEnd w:id="107"/>
    </w:p>
    <w:p w14:paraId="7AC161F3" w14:textId="43B67A4F"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t>{</w:t>
      </w:r>
    </w:p>
    <w:p w14:paraId="67D793E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5452AD42"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02CDA5BB"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265BA7DD"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25439438"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1513DE">
        <w:rPr>
          <w:rFonts w:ascii="Courier New" w:eastAsia="Times New Roman" w:hAnsi="Courier New" w:cs="Courier New"/>
          <w:color w:val="777777"/>
          <w:sz w:val="16"/>
          <w:szCs w:val="16"/>
        </w:rPr>
        <w:t>"</w:t>
      </w:r>
    </w:p>
    <w:p w14:paraId="2C99E50A" w14:textId="0CD87D2F" w:rsidR="001513DE"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0AF652B8" w14:textId="26D01B30"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777777"/>
          <w:sz w:val="16"/>
          <w:szCs w:val="16"/>
        </w:rPr>
        <w:t>}</w:t>
      </w:r>
    </w:p>
    <w:p w14:paraId="3B123EDB" w14:textId="0C5373D8" w:rsidR="00F623C1" w:rsidRDefault="00F623C1" w:rsidP="00F623C1">
      <w:pPr>
        <w:pStyle w:val="Caption"/>
      </w:pPr>
      <w:bookmarkStart w:id="108" w:name="_Toc169550581"/>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8</w:t>
      </w:r>
      <w:r w:rsidR="00BC5DA3">
        <w:fldChar w:fldCharType="end"/>
      </w:r>
      <w:r>
        <w:t xml:space="preserve"> – TextRank summarization result</w:t>
      </w:r>
      <w:bookmarkEnd w:id="108"/>
    </w:p>
    <w:p w14:paraId="593235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t>{</w:t>
      </w:r>
    </w:p>
    <w:p w14:paraId="7638D7F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id</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roofErr w:type="spellStart"/>
      <w:r w:rsidRPr="001513DE">
        <w:rPr>
          <w:rFonts w:ascii="Courier New" w:eastAsia="Times New Roman" w:hAnsi="Courier New" w:cs="Courier New"/>
          <w:color w:val="448C27"/>
          <w:sz w:val="16"/>
          <w:szCs w:val="16"/>
        </w:rPr>
        <w:t>Hansen_e</w:t>
      </w:r>
      <w:proofErr w:type="spellEnd"/>
      <w:r w:rsidRPr="001513DE">
        <w:rPr>
          <w:rFonts w:ascii="Courier New" w:eastAsia="Times New Roman" w:hAnsi="Courier New" w:cs="Courier New"/>
          <w:color w:val="777777"/>
          <w:sz w:val="16"/>
          <w:szCs w:val="16"/>
        </w:rPr>
        <w:t>",</w:t>
      </w:r>
    </w:p>
    <w:p w14:paraId="7DC2D7A1"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36D729B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7767E61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67F2B1F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64A1E7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1513DE">
        <w:rPr>
          <w:rFonts w:ascii="Courier New" w:eastAsia="Times New Roman" w:hAnsi="Courier New" w:cs="Courier New"/>
          <w:color w:val="777777"/>
          <w:sz w:val="16"/>
          <w:szCs w:val="16"/>
        </w:rPr>
        <w:t>"</w:t>
      </w:r>
    </w:p>
    <w:p w14:paraId="32386897" w14:textId="3568847E"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680CF67A" w14:textId="7D3FF8F5" w:rsidR="000D2CC7" w:rsidRPr="000D2CC7" w:rsidRDefault="001513DE" w:rsidP="000D2CC7">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333333"/>
          <w:sz w:val="16"/>
          <w:szCs w:val="16"/>
        </w:rPr>
        <w:t>}</w:t>
      </w:r>
    </w:p>
    <w:p w14:paraId="1C106808" w14:textId="68DCEFA7" w:rsidR="000D2CC7" w:rsidRDefault="000D2CC7" w:rsidP="000D2CC7">
      <w:pPr>
        <w:pStyle w:val="Caption"/>
      </w:pPr>
      <w:bookmarkStart w:id="109" w:name="_Toc169550582"/>
      <w:r>
        <w:t xml:space="preserve">Figure </w:t>
      </w:r>
      <w:r w:rsidR="00BC5DA3">
        <w:fldChar w:fldCharType="begin"/>
      </w:r>
      <w:r w:rsidR="00BC5DA3">
        <w:instrText xml:space="preserve"> STYLEREF 1 \s </w:instrText>
      </w:r>
      <w:r w:rsidR="00BC5DA3">
        <w:fldChar w:fldCharType="separate"/>
      </w:r>
      <w:r w:rsidR="00490D4B">
        <w:rPr>
          <w:noProof/>
        </w:rPr>
        <w:t>4</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9</w:t>
      </w:r>
      <w:r w:rsidR="00BC5DA3">
        <w:fldChar w:fldCharType="end"/>
      </w:r>
      <w:r>
        <w:t xml:space="preserve"> – LSA summarization result</w:t>
      </w:r>
      <w:bookmarkEnd w:id="109"/>
    </w:p>
    <w:p w14:paraId="3A18E536" w14:textId="77777777" w:rsidR="00E773A8" w:rsidRPr="00F623C1" w:rsidRDefault="00E773A8" w:rsidP="00F623C1"/>
    <w:p w14:paraId="4ACE3C8C" w14:textId="5F14C68F" w:rsidR="00AA5BE9" w:rsidRPr="006F1BED" w:rsidRDefault="00AA5BE9" w:rsidP="006F1BED">
      <w:pPr>
        <w:spacing w:line="360" w:lineRule="auto"/>
      </w:pPr>
      <w:r>
        <w:br w:type="page"/>
      </w:r>
    </w:p>
    <w:p w14:paraId="053D78ED" w14:textId="63BFA949" w:rsidR="00333C95" w:rsidRDefault="47E71CCB" w:rsidP="00107E95">
      <w:pPr>
        <w:pStyle w:val="Heading1"/>
        <w:spacing w:before="240"/>
        <w:jc w:val="center"/>
      </w:pPr>
      <w:bookmarkStart w:id="110" w:name="_Toc169380955"/>
      <w:r>
        <w:lastRenderedPageBreak/>
        <w:t>DISCUSSION AND EVALUATION</w:t>
      </w:r>
      <w:bookmarkEnd w:id="99"/>
      <w:bookmarkEnd w:id="110"/>
    </w:p>
    <w:p w14:paraId="436591DE" w14:textId="77777777" w:rsidR="00BE60FE" w:rsidRPr="00BE60FE" w:rsidRDefault="00BE60FE" w:rsidP="00BE60FE"/>
    <w:p w14:paraId="79A69695" w14:textId="77777777" w:rsidR="00BE60FE" w:rsidRDefault="00107E95" w:rsidP="00BE60FE">
      <w:pPr>
        <w:pStyle w:val="Heading2"/>
      </w:pPr>
      <w:bookmarkStart w:id="111" w:name="_Toc169380956"/>
      <w:bookmarkStart w:id="112" w:name="_Toc514144996"/>
      <w:r>
        <w:t>Evaluation</w:t>
      </w:r>
      <w:bookmarkEnd w:id="111"/>
    </w:p>
    <w:p w14:paraId="193E7581" w14:textId="77777777" w:rsidR="000B7DB8" w:rsidRDefault="000B7DB8" w:rsidP="000B7DB8"/>
    <w:p w14:paraId="73685CF8" w14:textId="307DE7BB" w:rsidR="000B7DB8" w:rsidRPr="000B7DB8" w:rsidRDefault="000B7DB8" w:rsidP="00AF4025">
      <w:pPr>
        <w:spacing w:line="360" w:lineRule="auto"/>
      </w:pPr>
      <w:r>
        <w:t xml:space="preserve">As text segmentation utilized GROBID, which is a tool that has been used and benchmark </w:t>
      </w:r>
      <w:r w:rsidR="00AF4025">
        <w:t>through multiple sources (</w:t>
      </w:r>
      <w:r w:rsidR="00AF4025">
        <w:fldChar w:fldCharType="begin"/>
      </w:r>
      <w:r w:rsidR="00F25C75">
        <w:instrText xml:space="preserve"> ADDIN ZOTERO_ITEM CSL_CITATION {"citationID":"kCFzWx7r","properties":{"formattedCitation":"[15], [16], [17], [18]","plainCitation":"[15], [16], [17], [18]","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fldChar w:fldCharType="separate"/>
      </w:r>
      <w:r w:rsidR="00F25C75" w:rsidRPr="00F25C75">
        <w:t>[15], [16], [17], [18]</w:t>
      </w:r>
      <w:r w:rsidR="00AF4025">
        <w:fldChar w:fldCharType="end"/>
      </w:r>
      <w:r w:rsidR="00AF4025">
        <w:t>). As such the main focus of the evaluation section would be on the summarization method.</w:t>
      </w:r>
    </w:p>
    <w:p w14:paraId="220C55C6" w14:textId="77777777" w:rsidR="001513DE" w:rsidRDefault="001513DE">
      <w:pPr>
        <w:jc w:val="left"/>
      </w:pPr>
    </w:p>
    <w:p w14:paraId="7D3E8F3C" w14:textId="74B15313" w:rsidR="000B7DB8" w:rsidRDefault="001513DE" w:rsidP="00F05048">
      <w:pPr>
        <w:spacing w:line="360" w:lineRule="auto"/>
        <w:jc w:val="left"/>
      </w:pPr>
      <w:r>
        <w:t xml:space="preserve">Evaluating and comparing the chosen summarization methods </w:t>
      </w:r>
      <w:r w:rsidR="00D500C3">
        <w:t xml:space="preserve">are an important task so as to choose the appropriate sentences for the product to be adaptable for a range of topics that can be covered for by a research paper. Additionally, the provided summarization methods must be efficient enough to </w:t>
      </w:r>
      <w:r w:rsidR="000B7DB8">
        <w:t>be able to be executed by an average user. As such, additional information such as the evaluation method</w:t>
      </w:r>
      <w:r w:rsidR="00684224">
        <w:t>, the dataset</w:t>
      </w:r>
      <w:r w:rsidR="000B7DB8">
        <w:t xml:space="preserve">, the specification of the test machine, and the evaluation results will be included in the following sections. </w:t>
      </w:r>
    </w:p>
    <w:p w14:paraId="26B8FEFE" w14:textId="780CEBD3" w:rsidR="000B7DB8" w:rsidRDefault="000B7DB8" w:rsidP="000B7DB8">
      <w:pPr>
        <w:pStyle w:val="Heading3"/>
      </w:pPr>
      <w:bookmarkStart w:id="113" w:name="_Toc169380957"/>
      <w:r>
        <w:t>Evaluation methods</w:t>
      </w:r>
      <w:r w:rsidR="00BC24E4">
        <w:t xml:space="preserve"> and Dataset</w:t>
      </w:r>
      <w:bookmarkEnd w:id="113"/>
    </w:p>
    <w:p w14:paraId="4DE2CD13" w14:textId="77777777" w:rsidR="00684224" w:rsidRPr="00684224" w:rsidRDefault="00684224" w:rsidP="00684224"/>
    <w:p w14:paraId="61FE574C" w14:textId="77777777" w:rsidR="00684224" w:rsidRDefault="000B7DB8" w:rsidP="00F05048">
      <w:pPr>
        <w:spacing w:line="360" w:lineRule="auto"/>
        <w:jc w:val="left"/>
      </w:pPr>
      <w:r>
        <w:t xml:space="preserve">Due </w:t>
      </w:r>
      <w:r w:rsidR="00684224">
        <w:t xml:space="preserve">text summarization being highly dependent upon the perspective and knowledge of the reader. As such, having testers with the appropriate knowledge to evaluate the result is the most desirable outcome as this can realistically reflect the opinion of normal readers. Otherwise, a dataset containing a reference summary result can also be used to compare to the generated text of the system being tested. </w:t>
      </w:r>
    </w:p>
    <w:p w14:paraId="2FC458F6" w14:textId="77777777" w:rsidR="00684224" w:rsidRDefault="00684224" w:rsidP="00F05048">
      <w:pPr>
        <w:spacing w:line="360" w:lineRule="auto"/>
        <w:jc w:val="left"/>
      </w:pPr>
    </w:p>
    <w:p w14:paraId="68A30B93" w14:textId="67A3D644" w:rsidR="000E6E08" w:rsidRDefault="00684224" w:rsidP="00F05048">
      <w:pPr>
        <w:spacing w:line="360" w:lineRule="auto"/>
        <w:jc w:val="left"/>
      </w:pPr>
      <w:r>
        <w:t xml:space="preserve">However, since the current summarization use case is highly specific, no dataset containing the required referenced summary </w:t>
      </w:r>
      <w:r w:rsidR="000C72FA">
        <w:t>was</w:t>
      </w:r>
      <w:r>
        <w:t xml:space="preserve"> found. </w:t>
      </w:r>
      <w:r w:rsidR="000E6E08">
        <w:t>Since most open-sourced datasets focus on summarizing the entire paper’s content to a small paragraph, this could not be applied for this current use case since the PDF is segmented and each segment is further summarized. Additionally, many datasets were rejected due to them being based on sources that are not research papers, including newspapers and books</w:t>
      </w:r>
      <w:r w:rsidR="00E23D0A">
        <w:t xml:space="preserve">, this can be seen amongst the list of frequently used dataset for this purpose </w:t>
      </w:r>
      <w:r w:rsidR="00E23D0A">
        <w:fldChar w:fldCharType="begin"/>
      </w:r>
      <w:r w:rsidR="00F25C75">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fldChar w:fldCharType="separate"/>
      </w:r>
      <w:r w:rsidR="00F25C75" w:rsidRPr="00F25C75">
        <w:t>[5]</w:t>
      </w:r>
      <w:r w:rsidR="00E23D0A">
        <w:fldChar w:fldCharType="end"/>
      </w:r>
      <w:r w:rsidR="00E23D0A">
        <w:t xml:space="preserve"> as most of them are from the news and books domain</w:t>
      </w:r>
      <w:r w:rsidR="000E6E08">
        <w:t xml:space="preserve">. </w:t>
      </w:r>
    </w:p>
    <w:p w14:paraId="6880F8AA" w14:textId="77777777" w:rsidR="000E6E08" w:rsidRDefault="000E6E08" w:rsidP="00F05048">
      <w:pPr>
        <w:spacing w:line="360" w:lineRule="auto"/>
        <w:jc w:val="left"/>
      </w:pPr>
    </w:p>
    <w:p w14:paraId="1F095A04" w14:textId="78F5510D" w:rsidR="006A3B5D" w:rsidRDefault="000E6E08" w:rsidP="00F05048">
      <w:pPr>
        <w:spacing w:line="360" w:lineRule="auto"/>
        <w:jc w:val="left"/>
      </w:pPr>
      <w:r>
        <w:t xml:space="preserve">As such, the only available option is to utilize a statistical calculation in order to determine the value of each summary. The calculation of choice was ROUGE-1, ROUGE-2, and ROUGE-L </w:t>
      </w:r>
      <w:r>
        <w:fldChar w:fldCharType="begin"/>
      </w:r>
      <w:r w:rsidR="002F5252">
        <w:instrText xml:space="preserve"> ADDIN ZOTERO_ITEM CSL_CITATION {"citationID":"xF26GptF","properties":{"formattedCitation":"[19]","plainCitation":"[19]","noteIndex":0},"citationItems":[{"id":"RU9K1GH1/Ie2rA79P","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fldChar w:fldCharType="separate"/>
      </w:r>
      <w:r w:rsidR="00F25C75" w:rsidRPr="00F25C75">
        <w:t>[19]</w:t>
      </w:r>
      <w:r>
        <w:fldChar w:fldCharType="end"/>
      </w:r>
      <w:r>
        <w:t xml:space="preserve">. </w:t>
      </w:r>
      <w:r w:rsidR="00877E21">
        <w:t>Although some traditional measures such as Recall</w:t>
      </w:r>
      <w:r w:rsidR="00DA7114">
        <w:t xml:space="preserve"> (</w:t>
      </w:r>
      <w:r w:rsidR="00DA7114" w:rsidRPr="00864D76">
        <w:rPr>
          <w:i/>
          <w:iCs/>
        </w:rPr>
        <w:t>Equation 5-1</w:t>
      </w:r>
      <w:r w:rsidR="00DA7114">
        <w:t>)</w:t>
      </w:r>
      <w:r w:rsidR="00877E21">
        <w:t>, Precision</w:t>
      </w:r>
      <w:r w:rsidR="00DA7114">
        <w:t xml:space="preserve"> (</w:t>
      </w:r>
      <w:r w:rsidR="00DA7114" w:rsidRPr="00864D76">
        <w:rPr>
          <w:i/>
          <w:iCs/>
        </w:rPr>
        <w:t>Equation 5-2</w:t>
      </w:r>
      <w:r w:rsidR="00DA7114">
        <w:t>)</w:t>
      </w:r>
      <w:r w:rsidR="00877E21">
        <w:t>, and F</w:t>
      </w:r>
      <w:r w:rsidR="00B90A38">
        <w:t>-Measur</w:t>
      </w:r>
      <w:r w:rsidR="00DA7114">
        <w:t>e (</w:t>
      </w:r>
      <w:r w:rsidR="00DA7114" w:rsidRPr="00864D76">
        <w:rPr>
          <w:i/>
          <w:iCs/>
        </w:rPr>
        <w:t>Equation</w:t>
      </w:r>
      <w:r w:rsidR="00864D76">
        <w:rPr>
          <w:i/>
          <w:iCs/>
        </w:rPr>
        <w:t xml:space="preserve"> </w:t>
      </w:r>
      <w:r w:rsidR="00DA7114" w:rsidRPr="00864D76">
        <w:rPr>
          <w:i/>
          <w:iCs/>
        </w:rPr>
        <w:t>5-3</w:t>
      </w:r>
      <w:r w:rsidR="00DA7114">
        <w:t>)</w:t>
      </w:r>
      <w:r w:rsidR="00877E21">
        <w:t xml:space="preserve"> can be used to calculate quantitatively how much of the </w:t>
      </w:r>
      <w:r w:rsidR="00877E21">
        <w:lastRenderedPageBreak/>
        <w:t xml:space="preserve">summary has recapture the context of the original text, and how much of that context is relevant, </w:t>
      </w:r>
      <w:r w:rsidR="006A3B5D">
        <w:t xml:space="preserve">ROUGE measure provides more granularity as it has the benefits of the simpler measures, but also applies it to n-gram and longest matching sequence. </w:t>
      </w:r>
      <w:r w:rsidR="00F650DC">
        <w:t xml:space="preserve">Using these measures, the process of evaluating text summarization can be done automatically, allowing for faster feedback and improvement to the system. </w:t>
      </w:r>
    </w:p>
    <w:p w14:paraId="5D1608BC" w14:textId="77777777" w:rsidR="000C72FA" w:rsidRDefault="000C72FA" w:rsidP="00F05048">
      <w:pPr>
        <w:spacing w:line="360" w:lineRule="auto"/>
        <w:jc w:val="left"/>
      </w:pPr>
    </w:p>
    <w:p w14:paraId="64CEE6D4" w14:textId="7A4B3AC0" w:rsidR="000C72FA" w:rsidRPr="00FD326B" w:rsidRDefault="00504AB6" w:rsidP="00F05048">
      <w:pPr>
        <w:spacing w:line="360" w:lineRule="auto"/>
        <w:jc w:val="left"/>
      </w:pPr>
      <m:oMathPara>
        <m:oMath>
          <m:r>
            <w:rPr>
              <w:rFonts w:ascii="Cambria Math" w:hAnsi="Cambria Math"/>
            </w:rPr>
            <m:t>P</m:t>
          </m:r>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1A900D47" w14:textId="683B0753" w:rsidR="00FD326B" w:rsidRDefault="00FD326B" w:rsidP="00FD326B">
      <w:pPr>
        <w:pStyle w:val="Caption"/>
      </w:pPr>
      <w:bookmarkStart w:id="114" w:name="_Toc169550605"/>
      <w:r>
        <w:t xml:space="preserve">Equation </w:t>
      </w:r>
      <w:r w:rsidR="00504AB6">
        <w:fldChar w:fldCharType="begin"/>
      </w:r>
      <w:r w:rsidR="00504AB6">
        <w:instrText xml:space="preserve"> STYLEREF 1 \s </w:instrText>
      </w:r>
      <w:r w:rsidR="00504AB6">
        <w:fldChar w:fldCharType="separate"/>
      </w:r>
      <w:r w:rsidR="00504AB6">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504AB6">
        <w:rPr>
          <w:noProof/>
        </w:rPr>
        <w:t>1</w:t>
      </w:r>
      <w:r w:rsidR="00504AB6">
        <w:fldChar w:fldCharType="end"/>
      </w:r>
      <w:r>
        <w:t xml:space="preserve"> – Precision equation</w:t>
      </w:r>
      <w:bookmarkEnd w:id="114"/>
    </w:p>
    <w:p w14:paraId="1F1A45D5" w14:textId="77777777" w:rsidR="005472E5" w:rsidRPr="005472E5" w:rsidRDefault="005472E5" w:rsidP="005472E5"/>
    <w:p w14:paraId="7BB75DA1" w14:textId="00A40738" w:rsidR="00FD326B" w:rsidRPr="00FD326B" w:rsidRDefault="00504AB6" w:rsidP="00FD326B">
      <m:oMathPara>
        <m:oMath>
          <m:r>
            <w:rPr>
              <w:rFonts w:ascii="Cambria Math" w:hAnsi="Cambria Math"/>
            </w:rPr>
            <m:t>R</m:t>
          </m:r>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71BADB88" w14:textId="56BDFAFA" w:rsidR="00466A4E" w:rsidRDefault="00FD326B" w:rsidP="00FD326B">
      <w:pPr>
        <w:pStyle w:val="Caption"/>
      </w:pPr>
      <w:bookmarkStart w:id="115" w:name="_Toc169550606"/>
      <w:r>
        <w:t xml:space="preserve">Equation </w:t>
      </w:r>
      <w:r w:rsidR="00504AB6">
        <w:fldChar w:fldCharType="begin"/>
      </w:r>
      <w:r w:rsidR="00504AB6">
        <w:instrText xml:space="preserve"> STYLEREF 1 \s </w:instrText>
      </w:r>
      <w:r w:rsidR="00504AB6">
        <w:fldChar w:fldCharType="separate"/>
      </w:r>
      <w:r w:rsidR="00504AB6">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504AB6">
        <w:rPr>
          <w:noProof/>
        </w:rPr>
        <w:t>2</w:t>
      </w:r>
      <w:r w:rsidR="00504AB6">
        <w:fldChar w:fldCharType="end"/>
      </w:r>
      <w:r>
        <w:t xml:space="preserve"> – Recall equation</w:t>
      </w:r>
      <w:bookmarkEnd w:id="115"/>
    </w:p>
    <w:p w14:paraId="36A353E4" w14:textId="77777777" w:rsidR="00BA7590" w:rsidRPr="00BA7590" w:rsidRDefault="00BA7590" w:rsidP="00BA7590"/>
    <w:p w14:paraId="3D0F6A66" w14:textId="63328CBA" w:rsidR="005472E5" w:rsidRPr="00B90A38"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27463EFD" w14:textId="6F3D6AF1" w:rsidR="00B90A38" w:rsidRPr="005472E5" w:rsidRDefault="00B90A38" w:rsidP="00B90A38">
      <w:pPr>
        <w:pStyle w:val="Caption"/>
      </w:pPr>
      <w:bookmarkStart w:id="116" w:name="_Toc169550607"/>
      <w:r>
        <w:t xml:space="preserve">Equation </w:t>
      </w:r>
      <w:r w:rsidR="00504AB6">
        <w:fldChar w:fldCharType="begin"/>
      </w:r>
      <w:r w:rsidR="00504AB6">
        <w:instrText xml:space="preserve"> STYLEREF 1 \s </w:instrText>
      </w:r>
      <w:r w:rsidR="00504AB6">
        <w:fldChar w:fldCharType="separate"/>
      </w:r>
      <w:r w:rsidR="00504AB6">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504AB6">
        <w:rPr>
          <w:noProof/>
        </w:rPr>
        <w:t>3</w:t>
      </w:r>
      <w:r w:rsidR="00504AB6">
        <w:fldChar w:fldCharType="end"/>
      </w:r>
      <w:r>
        <w:t xml:space="preserve"> – F-Measure equation</w:t>
      </w:r>
      <w:bookmarkEnd w:id="116"/>
    </w:p>
    <w:p w14:paraId="6873332E" w14:textId="77777777" w:rsidR="005472E5" w:rsidRPr="005472E5" w:rsidRDefault="005472E5" w:rsidP="005472E5"/>
    <w:p w14:paraId="09BD2A3E" w14:textId="7D8FAA59" w:rsidR="00591B97" w:rsidRDefault="006732BF" w:rsidP="00F05048">
      <w:pPr>
        <w:spacing w:line="360" w:lineRule="auto"/>
        <w:jc w:val="left"/>
      </w:pPr>
      <w:r>
        <w:t xml:space="preserve">ROUGE measures build up upon the existing methods of Recall, Precision, and F-Measure. In the case of ROUGE-1 and ROUGE-2, Recall and Precision for the unigram and bigram are calculated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357BA01C" w14:textId="77777777" w:rsidR="006732BF" w:rsidRDefault="006732BF" w:rsidP="00F05048">
      <w:pPr>
        <w:spacing w:line="360" w:lineRule="auto"/>
        <w:jc w:val="left"/>
      </w:pPr>
    </w:p>
    <w:p w14:paraId="32248B66" w14:textId="476CC865" w:rsidR="002F5252" w:rsidRDefault="00BC24E4" w:rsidP="00F05048">
      <w:pPr>
        <w:spacing w:line="360" w:lineRule="auto"/>
        <w:jc w:val="left"/>
      </w:pPr>
      <w:r>
        <w:t>In order to evaluate the system, a random set including 10 research papers PDF relating multiple topics (medicine, astrophysics, machine learning, etc.).</w:t>
      </w:r>
      <w:r w:rsidR="002F5252">
        <w:t xml:space="preserve"> Amongst these files are:</w:t>
      </w:r>
    </w:p>
    <w:p w14:paraId="3AAA65B6" w14:textId="4F9614A0" w:rsidR="002F5252" w:rsidRDefault="002F5252" w:rsidP="002F5252">
      <w:pPr>
        <w:pStyle w:val="ListParagraph"/>
        <w:numPr>
          <w:ilvl w:val="0"/>
          <w:numId w:val="44"/>
        </w:numPr>
        <w:spacing w:line="360" w:lineRule="auto"/>
        <w:jc w:val="left"/>
      </w:pPr>
      <w:r w:rsidRPr="002F5252">
        <w:t>Accretion and Uneven Depletion of the Main Asteroid Belt</w:t>
      </w:r>
      <w:r>
        <w:t xml:space="preserve"> – </w:t>
      </w:r>
      <w:proofErr w:type="spellStart"/>
      <w:r>
        <w:t>Deienno</w:t>
      </w:r>
      <w:proofErr w:type="spellEnd"/>
      <w:r>
        <w:t xml:space="preserve"> et al. </w:t>
      </w:r>
      <w:r>
        <w:fldChar w:fldCharType="begin"/>
      </w:r>
      <w:r>
        <w:instrText xml:space="preserve"> ADDIN ZOTERO_ITEM CSL_CITATION {"citationID":"WT8DAcQ5","properties":{"formattedCitation":"[20]","plainCitation":"[20]","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fldChar w:fldCharType="separate"/>
      </w:r>
      <w:r w:rsidRPr="002F5252">
        <w:t>[20]</w:t>
      </w:r>
      <w:r>
        <w:fldChar w:fldCharType="end"/>
      </w:r>
    </w:p>
    <w:p w14:paraId="7BB12B93" w14:textId="096D53FB" w:rsidR="002F5252" w:rsidRDefault="002F5252" w:rsidP="002F5252">
      <w:pPr>
        <w:pStyle w:val="ListParagraph"/>
        <w:numPr>
          <w:ilvl w:val="0"/>
          <w:numId w:val="44"/>
        </w:numPr>
        <w:spacing w:line="360" w:lineRule="auto"/>
        <w:jc w:val="left"/>
      </w:pPr>
      <w:r w:rsidRPr="002F5252">
        <w:t>Karma: An Experimental Study</w:t>
      </w:r>
      <w:r>
        <w:t xml:space="preserve"> – </w:t>
      </w:r>
      <w:proofErr w:type="spellStart"/>
      <w:r>
        <w:t>Elokda</w:t>
      </w:r>
      <w:proofErr w:type="spellEnd"/>
      <w:r>
        <w:t xml:space="preserve"> et al. </w:t>
      </w:r>
      <w:r>
        <w:fldChar w:fldCharType="begin"/>
      </w:r>
      <w:r>
        <w:instrText xml:space="preserve"> ADDIN ZOTERO_ITEM CSL_CITATION {"citationID":"zMB2dyDa","properties":{"formattedCitation":"[21]","plainCitation":"[21]","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fldChar w:fldCharType="separate"/>
      </w:r>
      <w:r w:rsidRPr="002F5252">
        <w:t>[21]</w:t>
      </w:r>
      <w:r>
        <w:fldChar w:fldCharType="end"/>
      </w:r>
    </w:p>
    <w:p w14:paraId="7D61EBF6" w14:textId="665998CF" w:rsidR="002F5252" w:rsidRDefault="002F5252" w:rsidP="002F5252">
      <w:pPr>
        <w:pStyle w:val="ListParagraph"/>
        <w:numPr>
          <w:ilvl w:val="0"/>
          <w:numId w:val="44"/>
        </w:numPr>
        <w:spacing w:line="360" w:lineRule="auto"/>
        <w:jc w:val="left"/>
      </w:pPr>
      <w:r w:rsidRPr="002F5252">
        <w:t>Productivity and quality-adjusted life years: QALYs, PALYs and beyond</w:t>
      </w:r>
      <w:r>
        <w:t xml:space="preserve"> – Hansen et al.</w:t>
      </w:r>
      <w:r>
        <w:fldChar w:fldCharType="begin"/>
      </w:r>
      <w:r>
        <w:instrText xml:space="preserve"> ADDIN ZOTERO_ITEM CSL_CITATION {"citationID":"LOv8WWRg","properties":{"formattedCitation":"[22]","plainCitation":"[22]","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fldChar w:fldCharType="separate"/>
      </w:r>
      <w:r w:rsidRPr="002F5252">
        <w:t>[22]</w:t>
      </w:r>
      <w:r>
        <w:fldChar w:fldCharType="end"/>
      </w:r>
    </w:p>
    <w:p w14:paraId="66C84AE1" w14:textId="72930054" w:rsidR="002F5252" w:rsidRDefault="002F5252" w:rsidP="002F5252">
      <w:pPr>
        <w:pStyle w:val="ListParagraph"/>
        <w:numPr>
          <w:ilvl w:val="0"/>
          <w:numId w:val="44"/>
        </w:numPr>
        <w:spacing w:line="360" w:lineRule="auto"/>
        <w:jc w:val="left"/>
      </w:pPr>
      <w:r w:rsidRPr="002F5252">
        <w:t>A Data-driven Latent Seman0c Analysis for Automa0c Text Summariza0on using LDA Topic Modelling</w:t>
      </w:r>
      <w:r>
        <w:t xml:space="preserve"> – Onah et al.</w:t>
      </w:r>
      <w:r>
        <w:fldChar w:fldCharType="begin"/>
      </w:r>
      <w:r>
        <w:instrText xml:space="preserve"> ADDIN ZOTERO_ITEM CSL_CITATION {"citationID":"65wu97Uy","properties":{"formattedCitation":"[23]","plainCitation":"[23]","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fldChar w:fldCharType="separate"/>
      </w:r>
      <w:r w:rsidRPr="002F5252">
        <w:t>[23]</w:t>
      </w:r>
      <w:r>
        <w:fldChar w:fldCharType="end"/>
      </w:r>
    </w:p>
    <w:p w14:paraId="38AD8A6C" w14:textId="56C4CA3B" w:rsidR="002F5252" w:rsidRDefault="002F5252" w:rsidP="002F5252">
      <w:pPr>
        <w:pStyle w:val="ListParagraph"/>
        <w:numPr>
          <w:ilvl w:val="0"/>
          <w:numId w:val="44"/>
        </w:numPr>
        <w:spacing w:line="360" w:lineRule="auto"/>
        <w:jc w:val="left"/>
      </w:pPr>
      <w:r w:rsidRPr="002F5252">
        <w:t>AI and the Problem of Knowledge Collapse</w:t>
      </w:r>
      <w:r>
        <w:t xml:space="preserve"> – Peterson. </w:t>
      </w:r>
      <w:r>
        <w:fldChar w:fldCharType="begin"/>
      </w:r>
      <w:r>
        <w:instrText xml:space="preserve"> ADDIN ZOTERO_ITEM CSL_CITATION {"citationID":"J2Heugza","properties":{"formattedCitation":"[24]","plainCitation":"[24]","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fldChar w:fldCharType="separate"/>
      </w:r>
      <w:r w:rsidRPr="002F5252">
        <w:t>[24]</w:t>
      </w:r>
      <w:r>
        <w:fldChar w:fldCharType="end"/>
      </w:r>
    </w:p>
    <w:p w14:paraId="4CC8D4BC" w14:textId="2225DBBB" w:rsidR="002F5252" w:rsidRDefault="002F5252" w:rsidP="002F5252">
      <w:pPr>
        <w:pStyle w:val="ListParagraph"/>
        <w:numPr>
          <w:ilvl w:val="0"/>
          <w:numId w:val="44"/>
        </w:numPr>
        <w:spacing w:line="360" w:lineRule="auto"/>
        <w:jc w:val="left"/>
      </w:pPr>
      <w:r w:rsidRPr="002F5252">
        <w:lastRenderedPageBreak/>
        <w:t>The rules of multiplayer cooperation in networks of communities</w:t>
      </w:r>
      <w:r>
        <w:t xml:space="preserve"> – Pires and Broom </w:t>
      </w:r>
      <w:r>
        <w:fldChar w:fldCharType="begin"/>
      </w:r>
      <w:r>
        <w:instrText xml:space="preserve"> ADDIN ZOTERO_ITEM CSL_CITATION {"citationID":"1sXnNNNq","properties":{"formattedCitation":"[25]","plainCitation":"[25]","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fldChar w:fldCharType="separate"/>
      </w:r>
      <w:r w:rsidRPr="002F5252">
        <w:t>[25]</w:t>
      </w:r>
      <w:r>
        <w:fldChar w:fldCharType="end"/>
      </w:r>
    </w:p>
    <w:p w14:paraId="2F520CF3" w14:textId="3C249F09" w:rsidR="002F5252" w:rsidRDefault="002F5252" w:rsidP="002F5252">
      <w:pPr>
        <w:pStyle w:val="ListParagraph"/>
        <w:numPr>
          <w:ilvl w:val="0"/>
          <w:numId w:val="44"/>
        </w:numPr>
        <w:spacing w:line="360" w:lineRule="auto"/>
        <w:jc w:val="left"/>
      </w:pPr>
      <w:r w:rsidRPr="002F5252">
        <w:t>Mixture-of-Depths: Dynamically allocating compute in transformer-based language models</w:t>
      </w:r>
      <w:r>
        <w:t xml:space="preserve"> – Raposo et al. </w:t>
      </w:r>
      <w:r>
        <w:fldChar w:fldCharType="begin"/>
      </w:r>
      <w:r>
        <w:instrText xml:space="preserve"> ADDIN ZOTERO_ITEM CSL_CITATION {"citationID":"Ei4sSFUx","properties":{"formattedCitation":"[26]","plainCitation":"[26]","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fldChar w:fldCharType="separate"/>
      </w:r>
      <w:r w:rsidRPr="002F5252">
        <w:t>[26]</w:t>
      </w:r>
      <w:r>
        <w:fldChar w:fldCharType="end"/>
      </w:r>
    </w:p>
    <w:p w14:paraId="6C96715C" w14:textId="67639F4A" w:rsidR="002F5252" w:rsidRDefault="00725AF8" w:rsidP="002F5252">
      <w:pPr>
        <w:pStyle w:val="ListParagraph"/>
        <w:numPr>
          <w:ilvl w:val="0"/>
          <w:numId w:val="44"/>
        </w:numPr>
        <w:spacing w:line="360" w:lineRule="auto"/>
        <w:jc w:val="left"/>
      </w:pPr>
      <w:r w:rsidRPr="00725AF8">
        <w:t>The economic burden of antimicrobial resistance: Why it is more serious than current studies suggest</w:t>
      </w:r>
      <w:r>
        <w:t xml:space="preserve"> – Smith and Coast. </w:t>
      </w:r>
      <w:r>
        <w:fldChar w:fldCharType="begin"/>
      </w:r>
      <w:r>
        <w:instrText xml:space="preserve"> ADDIN ZOTERO_ITEM CSL_CITATION {"citationID":"iRniHhIn","properties":{"formattedCitation":"[27]","plainCitation":"[27]","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fldChar w:fldCharType="separate"/>
      </w:r>
      <w:r w:rsidRPr="00725AF8">
        <w:t>[27]</w:t>
      </w:r>
      <w:r>
        <w:fldChar w:fldCharType="end"/>
      </w:r>
    </w:p>
    <w:p w14:paraId="5FC15C14" w14:textId="20BBF07B" w:rsidR="00725AF8" w:rsidRDefault="00725AF8" w:rsidP="002F5252">
      <w:pPr>
        <w:pStyle w:val="ListParagraph"/>
        <w:numPr>
          <w:ilvl w:val="0"/>
          <w:numId w:val="44"/>
        </w:numPr>
        <w:spacing w:line="360" w:lineRule="auto"/>
        <w:jc w:val="left"/>
      </w:pPr>
      <w:r w:rsidRPr="00725AF8">
        <w:t>Sequential Monte Carlo Bandits</w:t>
      </w:r>
      <w:r>
        <w:t xml:space="preserve"> – Urteaga and Wiggins. </w:t>
      </w:r>
      <w:r>
        <w:fldChar w:fldCharType="begin"/>
      </w:r>
      <w:r>
        <w:instrText xml:space="preserve"> ADDIN ZOTERO_ITEM CSL_CITATION {"citationID":"kPQvgazi","properties":{"formattedCitation":"[28]","plainCitation":"[28]","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fldChar w:fldCharType="separate"/>
      </w:r>
      <w:r w:rsidRPr="00725AF8">
        <w:t>[28]</w:t>
      </w:r>
      <w:r>
        <w:fldChar w:fldCharType="end"/>
      </w:r>
    </w:p>
    <w:p w14:paraId="1D3B465F" w14:textId="2491588B" w:rsidR="00725AF8" w:rsidRDefault="00725AF8" w:rsidP="002F5252">
      <w:pPr>
        <w:pStyle w:val="ListParagraph"/>
        <w:numPr>
          <w:ilvl w:val="0"/>
          <w:numId w:val="44"/>
        </w:numPr>
        <w:spacing w:line="360" w:lineRule="auto"/>
        <w:jc w:val="left"/>
      </w:pPr>
      <w:r w:rsidRPr="00725AF8">
        <w:t>History Trees and Their Applications</w:t>
      </w:r>
      <w:r>
        <w:t xml:space="preserve"> – Viglietta. </w:t>
      </w:r>
      <w:r>
        <w:fldChar w:fldCharType="begin"/>
      </w:r>
      <w:r>
        <w:instrText xml:space="preserve"> ADDIN ZOTERO_ITEM CSL_CITATION {"citationID":"SGL6fcL9","properties":{"formattedCitation":"[29]","plainCitation":"[29]","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fldChar w:fldCharType="separate"/>
      </w:r>
      <w:r w:rsidRPr="00725AF8">
        <w:t>[29]</w:t>
      </w:r>
      <w:r>
        <w:fldChar w:fldCharType="end"/>
      </w:r>
    </w:p>
    <w:p w14:paraId="1CE7C07A" w14:textId="0FC75238" w:rsidR="00725AF8" w:rsidRDefault="00725AF8" w:rsidP="002F5252">
      <w:pPr>
        <w:pStyle w:val="ListParagraph"/>
        <w:numPr>
          <w:ilvl w:val="0"/>
          <w:numId w:val="44"/>
        </w:numPr>
        <w:spacing w:line="360" w:lineRule="auto"/>
        <w:jc w:val="left"/>
      </w:pPr>
      <w:proofErr w:type="spellStart"/>
      <w:r w:rsidRPr="00725AF8">
        <w:t>GreedLlama</w:t>
      </w:r>
      <w:proofErr w:type="spellEnd"/>
      <w:r w:rsidRPr="00725AF8">
        <w:t>: Performance of Financial Value-Aligned Large Language Models in Moral Reasoning</w:t>
      </w:r>
      <w:r>
        <w:t xml:space="preserve"> – Yu et al. </w:t>
      </w:r>
      <w:r>
        <w:fldChar w:fldCharType="begin"/>
      </w:r>
      <w:r>
        <w:instrText xml:space="preserve"> ADDIN ZOTERO_ITEM CSL_CITATION {"citationID":"yZXdBuyk","properties":{"formattedCitation":"[30]","plainCitation":"[30]","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fldChar w:fldCharType="separate"/>
      </w:r>
      <w:r w:rsidRPr="00725AF8">
        <w:t>[30]</w:t>
      </w:r>
      <w:r>
        <w:fldChar w:fldCharType="end"/>
      </w:r>
    </w:p>
    <w:p w14:paraId="527EC776" w14:textId="53534475" w:rsidR="00BC24E4" w:rsidRDefault="00BC24E4" w:rsidP="00F05048">
      <w:pPr>
        <w:spacing w:line="360" w:lineRule="auto"/>
        <w:jc w:val="left"/>
      </w:pPr>
      <w:r>
        <w:t xml:space="preserve">These papers were all randomly chosen by browsing through Arvix, finding different topics, and choosing a paper at random. By having a more diversified list of PDFs, the dataset can be less biased overall. </w:t>
      </w:r>
      <w:r w:rsidR="00776332">
        <w:t xml:space="preserve">Furthermore, since the system needs to be automated, TextRank summaries are used as the method to obtain the referenced summaries to be compared to. </w:t>
      </w:r>
    </w:p>
    <w:p w14:paraId="06545A26" w14:textId="22C336AB" w:rsidR="00F650DC" w:rsidRDefault="00BC24E4" w:rsidP="00F650DC">
      <w:pPr>
        <w:pStyle w:val="Heading3"/>
      </w:pPr>
      <w:bookmarkStart w:id="117" w:name="_Toc169380958"/>
      <w:r>
        <w:t>Evaluation results and Machine specifications</w:t>
      </w:r>
      <w:bookmarkEnd w:id="117"/>
    </w:p>
    <w:p w14:paraId="60C6BB3D" w14:textId="77777777" w:rsidR="00BC24E4" w:rsidRDefault="00BC24E4" w:rsidP="00BC24E4"/>
    <w:p w14:paraId="174DAB2A" w14:textId="292C65C9" w:rsidR="00BC24E4" w:rsidRDefault="00BC24E4" w:rsidP="001B24A1">
      <w:pPr>
        <w:spacing w:line="360" w:lineRule="auto"/>
      </w:pPr>
      <w:r>
        <w:t>The machine being used to evaluate the system is currently a</w:t>
      </w:r>
      <w:r w:rsidR="001B24A1">
        <w:t>n AMD RYZEN</w:t>
      </w:r>
      <w:r>
        <w:t xml:space="preserve"> </w:t>
      </w:r>
      <w:r w:rsidR="001B24A1">
        <w:t xml:space="preserve">5 5600 with 16 of RAM. After running ROUGE-1, ROUGE-2, and ROUGE-L measures, the results are tabulated in </w:t>
      </w:r>
      <w:r w:rsidR="00591B97">
        <w:t>table</w:t>
      </w:r>
      <w:r w:rsidR="001B24A1">
        <w:t xml:space="preserve"> </w:t>
      </w:r>
      <w:r w:rsidR="00577F96">
        <w:t>5-1</w:t>
      </w:r>
      <w:r w:rsidR="001B24A1">
        <w:t xml:space="preserve">. </w:t>
      </w:r>
    </w:p>
    <w:p w14:paraId="24B06714" w14:textId="77777777" w:rsidR="001B24A1" w:rsidRDefault="001B24A1"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E71C19" w14:paraId="3CB25A23" w14:textId="77777777" w:rsidTr="00E71C19">
        <w:trPr>
          <w:jc w:val="center"/>
        </w:trPr>
        <w:tc>
          <w:tcPr>
            <w:tcW w:w="2155" w:type="dxa"/>
          </w:tcPr>
          <w:p w14:paraId="217BD65D" w14:textId="03EF7C40" w:rsidR="00776332" w:rsidRPr="00E71C19" w:rsidRDefault="00776332" w:rsidP="00776332">
            <w:pPr>
              <w:spacing w:line="360" w:lineRule="auto"/>
              <w:jc w:val="center"/>
              <w:rPr>
                <w:sz w:val="20"/>
                <w:szCs w:val="20"/>
              </w:rPr>
            </w:pPr>
            <w:r w:rsidRPr="00E71C19">
              <w:rPr>
                <w:sz w:val="20"/>
                <w:szCs w:val="20"/>
              </w:rPr>
              <w:t>Pre-processing method</w:t>
            </w:r>
          </w:p>
        </w:tc>
        <w:tc>
          <w:tcPr>
            <w:tcW w:w="3038" w:type="dxa"/>
          </w:tcPr>
          <w:p w14:paraId="26DB616A" w14:textId="358D1D9D" w:rsidR="00776332" w:rsidRPr="00E71C19" w:rsidRDefault="00776332" w:rsidP="00776332">
            <w:pPr>
              <w:spacing w:line="360" w:lineRule="auto"/>
              <w:jc w:val="center"/>
              <w:rPr>
                <w:sz w:val="20"/>
                <w:szCs w:val="20"/>
              </w:rPr>
            </w:pPr>
            <w:r w:rsidRPr="00E71C19">
              <w:rPr>
                <w:sz w:val="20"/>
                <w:szCs w:val="20"/>
              </w:rPr>
              <w:t>Summarization method</w:t>
            </w:r>
          </w:p>
        </w:tc>
        <w:tc>
          <w:tcPr>
            <w:tcW w:w="1216" w:type="dxa"/>
          </w:tcPr>
          <w:p w14:paraId="4934D8C1" w14:textId="57D873B8" w:rsidR="00776332" w:rsidRPr="00E71C19" w:rsidRDefault="00776332" w:rsidP="00776332">
            <w:pPr>
              <w:spacing w:line="360" w:lineRule="auto"/>
              <w:jc w:val="center"/>
              <w:rPr>
                <w:b/>
                <w:bCs/>
                <w:sz w:val="20"/>
                <w:szCs w:val="20"/>
              </w:rPr>
            </w:pPr>
            <w:r w:rsidRPr="00E71C19">
              <w:rPr>
                <w:b/>
                <w:bCs/>
                <w:sz w:val="20"/>
                <w:szCs w:val="20"/>
              </w:rPr>
              <w:t>ROUGE-1</w:t>
            </w:r>
          </w:p>
        </w:tc>
        <w:tc>
          <w:tcPr>
            <w:tcW w:w="1216" w:type="dxa"/>
          </w:tcPr>
          <w:p w14:paraId="0B6C3544" w14:textId="0274C0F1" w:rsidR="00776332" w:rsidRPr="00E71C19" w:rsidRDefault="00776332" w:rsidP="00776332">
            <w:pPr>
              <w:spacing w:line="360" w:lineRule="auto"/>
              <w:jc w:val="center"/>
              <w:rPr>
                <w:b/>
                <w:bCs/>
                <w:sz w:val="20"/>
                <w:szCs w:val="20"/>
              </w:rPr>
            </w:pPr>
            <w:r w:rsidRPr="00E71C19">
              <w:rPr>
                <w:b/>
                <w:bCs/>
                <w:sz w:val="20"/>
                <w:szCs w:val="20"/>
              </w:rPr>
              <w:t>ROUGE-2</w:t>
            </w:r>
          </w:p>
        </w:tc>
        <w:tc>
          <w:tcPr>
            <w:tcW w:w="1250" w:type="dxa"/>
          </w:tcPr>
          <w:p w14:paraId="51441A50" w14:textId="3A272520" w:rsidR="00776332" w:rsidRPr="00E71C19" w:rsidRDefault="00776332" w:rsidP="00776332">
            <w:pPr>
              <w:spacing w:line="360" w:lineRule="auto"/>
              <w:jc w:val="center"/>
              <w:rPr>
                <w:b/>
                <w:bCs/>
                <w:sz w:val="20"/>
                <w:szCs w:val="20"/>
              </w:rPr>
            </w:pPr>
            <w:r w:rsidRPr="00E71C19">
              <w:rPr>
                <w:b/>
                <w:bCs/>
                <w:sz w:val="20"/>
                <w:szCs w:val="20"/>
              </w:rPr>
              <w:t>ROUGE-L</w:t>
            </w:r>
          </w:p>
        </w:tc>
      </w:tr>
      <w:tr w:rsidR="00E71C19" w:rsidRPr="00E71C19" w14:paraId="7D1F7A53" w14:textId="77777777" w:rsidTr="00E71C19">
        <w:trPr>
          <w:jc w:val="center"/>
        </w:trPr>
        <w:tc>
          <w:tcPr>
            <w:tcW w:w="2155" w:type="dxa"/>
          </w:tcPr>
          <w:p w14:paraId="2138B9D9" w14:textId="374DB0EA"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183E781A" w14:textId="351E03D9" w:rsidR="00776332" w:rsidRPr="00E71C19" w:rsidRDefault="00776332" w:rsidP="00776332">
            <w:pPr>
              <w:spacing w:line="360" w:lineRule="auto"/>
              <w:jc w:val="left"/>
              <w:rPr>
                <w:b/>
                <w:bCs/>
                <w:sz w:val="20"/>
                <w:szCs w:val="20"/>
              </w:rPr>
            </w:pPr>
            <w:r w:rsidRPr="00E71C19">
              <w:rPr>
                <w:b/>
                <w:bCs/>
                <w:sz w:val="20"/>
                <w:szCs w:val="20"/>
              </w:rPr>
              <w:t>LSA</w:t>
            </w:r>
          </w:p>
        </w:tc>
        <w:tc>
          <w:tcPr>
            <w:tcW w:w="1216" w:type="dxa"/>
          </w:tcPr>
          <w:p w14:paraId="2F922EC0" w14:textId="39A7A3EE" w:rsidR="00776332" w:rsidRPr="00E71C19" w:rsidRDefault="00776332" w:rsidP="00E71C19">
            <w:pPr>
              <w:spacing w:line="360" w:lineRule="auto"/>
              <w:jc w:val="left"/>
              <w:rPr>
                <w:sz w:val="20"/>
                <w:szCs w:val="20"/>
              </w:rPr>
            </w:pPr>
            <w:r w:rsidRPr="00E71C19">
              <w:rPr>
                <w:sz w:val="20"/>
                <w:szCs w:val="20"/>
              </w:rPr>
              <w:t>0.576021</w:t>
            </w:r>
          </w:p>
        </w:tc>
        <w:tc>
          <w:tcPr>
            <w:tcW w:w="1216" w:type="dxa"/>
          </w:tcPr>
          <w:p w14:paraId="16184329" w14:textId="4DEAB3B2" w:rsidR="00776332" w:rsidRPr="00E71C19" w:rsidRDefault="00776332" w:rsidP="00E71C19">
            <w:pPr>
              <w:spacing w:line="360" w:lineRule="auto"/>
              <w:jc w:val="left"/>
              <w:rPr>
                <w:sz w:val="20"/>
                <w:szCs w:val="20"/>
              </w:rPr>
            </w:pPr>
            <w:r w:rsidRPr="00E71C19">
              <w:rPr>
                <w:sz w:val="20"/>
                <w:szCs w:val="20"/>
              </w:rPr>
              <w:t>0.245746</w:t>
            </w:r>
          </w:p>
        </w:tc>
        <w:tc>
          <w:tcPr>
            <w:tcW w:w="1250" w:type="dxa"/>
          </w:tcPr>
          <w:p w14:paraId="3BD53358" w14:textId="6807F99F" w:rsidR="00776332" w:rsidRPr="00E71C19" w:rsidRDefault="00776332" w:rsidP="00E71C19">
            <w:pPr>
              <w:spacing w:line="360" w:lineRule="auto"/>
              <w:jc w:val="left"/>
              <w:rPr>
                <w:sz w:val="20"/>
                <w:szCs w:val="20"/>
              </w:rPr>
            </w:pPr>
            <w:r w:rsidRPr="00E71C19">
              <w:rPr>
                <w:sz w:val="20"/>
                <w:szCs w:val="20"/>
              </w:rPr>
              <w:t>0.576021</w:t>
            </w:r>
          </w:p>
        </w:tc>
      </w:tr>
      <w:tr w:rsidR="00776332" w:rsidRPr="00E71C19" w14:paraId="0A0BDCDD" w14:textId="77777777" w:rsidTr="00E71C19">
        <w:trPr>
          <w:jc w:val="center"/>
        </w:trPr>
        <w:tc>
          <w:tcPr>
            <w:tcW w:w="2155" w:type="dxa"/>
          </w:tcPr>
          <w:p w14:paraId="3BA4CDAB" w14:textId="3A88D84D"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3C72FB5A" w14:textId="4969983D" w:rsidR="00776332" w:rsidRPr="00E71C19" w:rsidRDefault="00776332" w:rsidP="00776332">
            <w:pPr>
              <w:spacing w:line="360" w:lineRule="auto"/>
              <w:jc w:val="left"/>
              <w:rPr>
                <w:b/>
                <w:bCs/>
                <w:sz w:val="20"/>
                <w:szCs w:val="20"/>
              </w:rPr>
            </w:pPr>
            <w:r w:rsidRPr="00E71C19">
              <w:rPr>
                <w:b/>
                <w:bCs/>
                <w:sz w:val="20"/>
                <w:szCs w:val="20"/>
              </w:rPr>
              <w:t>Falcon AI’s text-summarization</w:t>
            </w:r>
          </w:p>
        </w:tc>
        <w:tc>
          <w:tcPr>
            <w:tcW w:w="1216" w:type="dxa"/>
          </w:tcPr>
          <w:p w14:paraId="22218A8F" w14:textId="264CCCA1" w:rsidR="00776332" w:rsidRPr="00E71C19" w:rsidRDefault="00776332" w:rsidP="00E71C19">
            <w:pPr>
              <w:spacing w:line="360" w:lineRule="auto"/>
              <w:jc w:val="left"/>
              <w:rPr>
                <w:sz w:val="20"/>
                <w:szCs w:val="20"/>
              </w:rPr>
            </w:pPr>
            <w:r w:rsidRPr="00E71C19">
              <w:rPr>
                <w:sz w:val="20"/>
                <w:szCs w:val="20"/>
              </w:rPr>
              <w:t>0.437884</w:t>
            </w:r>
          </w:p>
        </w:tc>
        <w:tc>
          <w:tcPr>
            <w:tcW w:w="1216" w:type="dxa"/>
          </w:tcPr>
          <w:p w14:paraId="7BCD41C6" w14:textId="530D1272" w:rsidR="00776332" w:rsidRPr="00E71C19" w:rsidRDefault="00E71C19" w:rsidP="00E71C19">
            <w:pPr>
              <w:spacing w:line="360" w:lineRule="auto"/>
              <w:jc w:val="left"/>
              <w:rPr>
                <w:sz w:val="20"/>
                <w:szCs w:val="20"/>
              </w:rPr>
            </w:pPr>
            <w:r w:rsidRPr="00E71C19">
              <w:rPr>
                <w:sz w:val="20"/>
                <w:szCs w:val="20"/>
              </w:rPr>
              <w:t>0.263082</w:t>
            </w:r>
          </w:p>
        </w:tc>
        <w:tc>
          <w:tcPr>
            <w:tcW w:w="1250" w:type="dxa"/>
          </w:tcPr>
          <w:p w14:paraId="0C61411E" w14:textId="197FA84D" w:rsidR="00776332" w:rsidRPr="00E71C19" w:rsidRDefault="00E71C19" w:rsidP="00E71C19">
            <w:pPr>
              <w:spacing w:line="360" w:lineRule="auto"/>
              <w:jc w:val="left"/>
              <w:rPr>
                <w:sz w:val="20"/>
                <w:szCs w:val="20"/>
              </w:rPr>
            </w:pPr>
            <w:r w:rsidRPr="00E71C19">
              <w:rPr>
                <w:sz w:val="20"/>
                <w:szCs w:val="20"/>
              </w:rPr>
              <w:t>0.437884</w:t>
            </w:r>
          </w:p>
        </w:tc>
      </w:tr>
      <w:tr w:rsidR="00E71C19" w:rsidRPr="00E71C19" w14:paraId="06EF72D0" w14:textId="77777777" w:rsidTr="00E71C19">
        <w:trPr>
          <w:jc w:val="center"/>
        </w:trPr>
        <w:tc>
          <w:tcPr>
            <w:tcW w:w="2155" w:type="dxa"/>
          </w:tcPr>
          <w:p w14:paraId="0424D046" w14:textId="2EDEE3E8"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1356B392" w14:textId="6221ACCE" w:rsidR="00776332" w:rsidRPr="00E71C19" w:rsidRDefault="00776332" w:rsidP="00776332">
            <w:pPr>
              <w:spacing w:line="360" w:lineRule="auto"/>
              <w:jc w:val="left"/>
              <w:rPr>
                <w:b/>
                <w:bCs/>
                <w:sz w:val="20"/>
                <w:szCs w:val="20"/>
              </w:rPr>
            </w:pPr>
            <w:r w:rsidRPr="00E71C19">
              <w:rPr>
                <w:b/>
                <w:bCs/>
                <w:sz w:val="20"/>
                <w:szCs w:val="20"/>
              </w:rPr>
              <w:t>Facebook’s bart-large-cnn</w:t>
            </w:r>
          </w:p>
        </w:tc>
        <w:tc>
          <w:tcPr>
            <w:tcW w:w="1216" w:type="dxa"/>
          </w:tcPr>
          <w:p w14:paraId="0033ACFA" w14:textId="07FF636D" w:rsidR="00776332" w:rsidRPr="00E71C19" w:rsidRDefault="00E71C19" w:rsidP="00E71C19">
            <w:pPr>
              <w:spacing w:line="360" w:lineRule="auto"/>
              <w:jc w:val="left"/>
              <w:rPr>
                <w:sz w:val="20"/>
                <w:szCs w:val="20"/>
              </w:rPr>
            </w:pPr>
            <w:r w:rsidRPr="00E71C19">
              <w:rPr>
                <w:sz w:val="20"/>
                <w:szCs w:val="20"/>
              </w:rPr>
              <w:t>0.598212</w:t>
            </w:r>
          </w:p>
        </w:tc>
        <w:tc>
          <w:tcPr>
            <w:tcW w:w="1216" w:type="dxa"/>
          </w:tcPr>
          <w:p w14:paraId="597FAA7E" w14:textId="592FF2B2" w:rsidR="00776332" w:rsidRPr="00E71C19" w:rsidRDefault="00E71C19" w:rsidP="00E71C19">
            <w:pPr>
              <w:spacing w:line="360" w:lineRule="auto"/>
              <w:jc w:val="left"/>
              <w:rPr>
                <w:sz w:val="20"/>
                <w:szCs w:val="20"/>
              </w:rPr>
            </w:pPr>
            <w:r w:rsidRPr="00E71C19">
              <w:rPr>
                <w:sz w:val="20"/>
                <w:szCs w:val="20"/>
              </w:rPr>
              <w:t>0.367898</w:t>
            </w:r>
          </w:p>
        </w:tc>
        <w:tc>
          <w:tcPr>
            <w:tcW w:w="1250" w:type="dxa"/>
          </w:tcPr>
          <w:p w14:paraId="11BC7C0B" w14:textId="0274FDA2" w:rsidR="00776332" w:rsidRPr="00E71C19" w:rsidRDefault="00E71C19" w:rsidP="00E71C19">
            <w:pPr>
              <w:spacing w:line="360" w:lineRule="auto"/>
              <w:jc w:val="left"/>
              <w:rPr>
                <w:sz w:val="20"/>
                <w:szCs w:val="20"/>
              </w:rPr>
            </w:pPr>
            <w:r w:rsidRPr="00E71C19">
              <w:rPr>
                <w:sz w:val="20"/>
                <w:szCs w:val="20"/>
              </w:rPr>
              <w:t>0.598212</w:t>
            </w:r>
          </w:p>
        </w:tc>
      </w:tr>
      <w:tr w:rsidR="00776332" w:rsidRPr="00E71C19" w14:paraId="13F0DC8F" w14:textId="77777777" w:rsidTr="00E71C19">
        <w:trPr>
          <w:trHeight w:val="237"/>
          <w:jc w:val="center"/>
        </w:trPr>
        <w:tc>
          <w:tcPr>
            <w:tcW w:w="2155" w:type="dxa"/>
          </w:tcPr>
          <w:p w14:paraId="2B144D9C" w14:textId="37D9FE45"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44F22E6A" w14:textId="074F2338" w:rsidR="00776332" w:rsidRPr="00E71C19" w:rsidRDefault="00776332" w:rsidP="00776332">
            <w:pPr>
              <w:spacing w:line="360" w:lineRule="auto"/>
              <w:jc w:val="left"/>
              <w:rPr>
                <w:b/>
                <w:bCs/>
                <w:sz w:val="20"/>
                <w:szCs w:val="20"/>
              </w:rPr>
            </w:pPr>
            <w:r w:rsidRPr="00E71C19">
              <w:rPr>
                <w:b/>
                <w:bCs/>
                <w:sz w:val="20"/>
                <w:szCs w:val="20"/>
              </w:rPr>
              <w:t>Stability AI’s stablelm-2-1_6b</w:t>
            </w:r>
          </w:p>
        </w:tc>
        <w:tc>
          <w:tcPr>
            <w:tcW w:w="1216" w:type="dxa"/>
          </w:tcPr>
          <w:p w14:paraId="19EB830F" w14:textId="563B9BF2" w:rsidR="00776332" w:rsidRPr="00E71C19" w:rsidRDefault="00E71C19" w:rsidP="00E71C19">
            <w:pPr>
              <w:spacing w:line="360" w:lineRule="auto"/>
              <w:jc w:val="left"/>
              <w:rPr>
                <w:sz w:val="20"/>
                <w:szCs w:val="20"/>
              </w:rPr>
            </w:pPr>
            <w:r w:rsidRPr="00E71C19">
              <w:rPr>
                <w:sz w:val="20"/>
                <w:szCs w:val="20"/>
              </w:rPr>
              <w:t>0.539534</w:t>
            </w:r>
          </w:p>
        </w:tc>
        <w:tc>
          <w:tcPr>
            <w:tcW w:w="1216" w:type="dxa"/>
          </w:tcPr>
          <w:p w14:paraId="7B0F9529" w14:textId="590B02DA" w:rsidR="00776332" w:rsidRPr="00E71C19" w:rsidRDefault="00E71C19" w:rsidP="00E71C19">
            <w:pPr>
              <w:spacing w:line="360" w:lineRule="auto"/>
              <w:jc w:val="left"/>
              <w:rPr>
                <w:sz w:val="20"/>
                <w:szCs w:val="20"/>
              </w:rPr>
            </w:pPr>
            <w:r w:rsidRPr="00E71C19">
              <w:rPr>
                <w:sz w:val="20"/>
                <w:szCs w:val="20"/>
              </w:rPr>
              <w:t>0.224551</w:t>
            </w:r>
          </w:p>
        </w:tc>
        <w:tc>
          <w:tcPr>
            <w:tcW w:w="1250" w:type="dxa"/>
          </w:tcPr>
          <w:p w14:paraId="1FDA475F" w14:textId="2B876BA3" w:rsidR="00776332" w:rsidRPr="00E71C19" w:rsidRDefault="00E71C19" w:rsidP="00E71C19">
            <w:pPr>
              <w:jc w:val="left"/>
              <w:rPr>
                <w:sz w:val="20"/>
                <w:szCs w:val="20"/>
              </w:rPr>
            </w:pPr>
            <w:r w:rsidRPr="00E71C19">
              <w:rPr>
                <w:sz w:val="20"/>
                <w:szCs w:val="20"/>
              </w:rPr>
              <w:t>0.539534</w:t>
            </w:r>
          </w:p>
        </w:tc>
      </w:tr>
      <w:tr w:rsidR="00E71C19" w:rsidRPr="00E71C19" w14:paraId="5C04204C" w14:textId="77777777" w:rsidTr="00E71C19">
        <w:trPr>
          <w:jc w:val="center"/>
        </w:trPr>
        <w:tc>
          <w:tcPr>
            <w:tcW w:w="2155" w:type="dxa"/>
          </w:tcPr>
          <w:p w14:paraId="1A4A13A6" w14:textId="1A7BDEB0" w:rsidR="00776332" w:rsidRPr="00E71C19" w:rsidRDefault="00776332" w:rsidP="00776332">
            <w:pPr>
              <w:spacing w:line="360" w:lineRule="auto"/>
              <w:jc w:val="left"/>
              <w:rPr>
                <w:sz w:val="20"/>
                <w:szCs w:val="20"/>
              </w:rPr>
            </w:pPr>
            <w:r w:rsidRPr="00E71C19">
              <w:rPr>
                <w:sz w:val="20"/>
                <w:szCs w:val="20"/>
              </w:rPr>
              <w:t>TextRank</w:t>
            </w:r>
          </w:p>
        </w:tc>
        <w:tc>
          <w:tcPr>
            <w:tcW w:w="3038" w:type="dxa"/>
          </w:tcPr>
          <w:p w14:paraId="26E0758A" w14:textId="17E2DD7D" w:rsidR="00776332" w:rsidRPr="00E71C19" w:rsidRDefault="00776332" w:rsidP="00776332">
            <w:pPr>
              <w:spacing w:line="360" w:lineRule="auto"/>
              <w:jc w:val="left"/>
              <w:rPr>
                <w:b/>
                <w:bCs/>
                <w:sz w:val="20"/>
                <w:szCs w:val="20"/>
              </w:rPr>
            </w:pPr>
            <w:r w:rsidRPr="00E71C19">
              <w:rPr>
                <w:b/>
                <w:bCs/>
                <w:sz w:val="20"/>
                <w:szCs w:val="20"/>
              </w:rPr>
              <w:t>Falcon AI’s text-summarization</w:t>
            </w:r>
          </w:p>
        </w:tc>
        <w:tc>
          <w:tcPr>
            <w:tcW w:w="1216" w:type="dxa"/>
          </w:tcPr>
          <w:p w14:paraId="0C09E562" w14:textId="027C01F3" w:rsidR="00776332" w:rsidRPr="00E71C19" w:rsidRDefault="00E71C19" w:rsidP="00E71C19">
            <w:pPr>
              <w:spacing w:line="360" w:lineRule="auto"/>
              <w:jc w:val="left"/>
              <w:rPr>
                <w:b/>
                <w:bCs/>
                <w:sz w:val="20"/>
                <w:szCs w:val="20"/>
              </w:rPr>
            </w:pPr>
            <w:r w:rsidRPr="00E71C19">
              <w:rPr>
                <w:b/>
                <w:bCs/>
                <w:sz w:val="20"/>
                <w:szCs w:val="20"/>
              </w:rPr>
              <w:t>0.661115</w:t>
            </w:r>
          </w:p>
        </w:tc>
        <w:tc>
          <w:tcPr>
            <w:tcW w:w="1216" w:type="dxa"/>
          </w:tcPr>
          <w:p w14:paraId="72B1A78E" w14:textId="2CE5581C" w:rsidR="00776332" w:rsidRPr="00E71C19" w:rsidRDefault="00E71C19" w:rsidP="00E71C19">
            <w:pPr>
              <w:spacing w:line="360" w:lineRule="auto"/>
              <w:jc w:val="left"/>
              <w:rPr>
                <w:sz w:val="20"/>
                <w:szCs w:val="20"/>
              </w:rPr>
            </w:pPr>
            <w:r w:rsidRPr="00E71C19">
              <w:rPr>
                <w:sz w:val="20"/>
                <w:szCs w:val="20"/>
              </w:rPr>
              <w:t>0.425214</w:t>
            </w:r>
          </w:p>
        </w:tc>
        <w:tc>
          <w:tcPr>
            <w:tcW w:w="1250" w:type="dxa"/>
          </w:tcPr>
          <w:p w14:paraId="2475F351" w14:textId="0797B6E9" w:rsidR="00776332" w:rsidRPr="00E71C19" w:rsidRDefault="00E71C19" w:rsidP="00E71C19">
            <w:pPr>
              <w:spacing w:line="360" w:lineRule="auto"/>
              <w:jc w:val="left"/>
              <w:rPr>
                <w:b/>
                <w:bCs/>
                <w:sz w:val="20"/>
                <w:szCs w:val="20"/>
              </w:rPr>
            </w:pPr>
            <w:r w:rsidRPr="00E71C19">
              <w:rPr>
                <w:b/>
                <w:bCs/>
                <w:sz w:val="20"/>
                <w:szCs w:val="20"/>
              </w:rPr>
              <w:t>0.661115</w:t>
            </w:r>
          </w:p>
        </w:tc>
      </w:tr>
      <w:tr w:rsidR="00776332" w:rsidRPr="00E71C19" w14:paraId="0020A8C0" w14:textId="77777777" w:rsidTr="00E71C19">
        <w:trPr>
          <w:jc w:val="center"/>
        </w:trPr>
        <w:tc>
          <w:tcPr>
            <w:tcW w:w="2155" w:type="dxa"/>
          </w:tcPr>
          <w:p w14:paraId="2557F474" w14:textId="1D1AD6B6" w:rsidR="00776332" w:rsidRPr="00E71C19" w:rsidRDefault="00776332" w:rsidP="00776332">
            <w:pPr>
              <w:spacing w:line="360" w:lineRule="auto"/>
              <w:jc w:val="left"/>
              <w:rPr>
                <w:sz w:val="20"/>
                <w:szCs w:val="20"/>
              </w:rPr>
            </w:pPr>
            <w:r w:rsidRPr="00E71C19">
              <w:rPr>
                <w:sz w:val="20"/>
                <w:szCs w:val="20"/>
              </w:rPr>
              <w:t>TextRank</w:t>
            </w:r>
          </w:p>
        </w:tc>
        <w:tc>
          <w:tcPr>
            <w:tcW w:w="3038" w:type="dxa"/>
          </w:tcPr>
          <w:p w14:paraId="3A49CEBF" w14:textId="1BF82DBF" w:rsidR="00776332" w:rsidRPr="00E71C19" w:rsidRDefault="00776332" w:rsidP="00776332">
            <w:pPr>
              <w:spacing w:line="360" w:lineRule="auto"/>
              <w:jc w:val="left"/>
              <w:rPr>
                <w:b/>
                <w:bCs/>
                <w:sz w:val="20"/>
                <w:szCs w:val="20"/>
              </w:rPr>
            </w:pPr>
            <w:r w:rsidRPr="00E71C19">
              <w:rPr>
                <w:b/>
                <w:bCs/>
                <w:sz w:val="20"/>
                <w:szCs w:val="20"/>
              </w:rPr>
              <w:t>Facebook’s bart-large-cnn</w:t>
            </w:r>
          </w:p>
        </w:tc>
        <w:tc>
          <w:tcPr>
            <w:tcW w:w="1216" w:type="dxa"/>
          </w:tcPr>
          <w:p w14:paraId="3C8D4F9A" w14:textId="43D9857C" w:rsidR="00776332" w:rsidRPr="00E71C19" w:rsidRDefault="00E71C19" w:rsidP="00E71C19">
            <w:pPr>
              <w:spacing w:line="360" w:lineRule="auto"/>
              <w:jc w:val="left"/>
              <w:rPr>
                <w:sz w:val="20"/>
                <w:szCs w:val="20"/>
              </w:rPr>
            </w:pPr>
            <w:r w:rsidRPr="00E71C19">
              <w:rPr>
                <w:sz w:val="20"/>
                <w:szCs w:val="20"/>
              </w:rPr>
              <w:t>0.648827</w:t>
            </w:r>
          </w:p>
        </w:tc>
        <w:tc>
          <w:tcPr>
            <w:tcW w:w="1216" w:type="dxa"/>
          </w:tcPr>
          <w:p w14:paraId="14339519" w14:textId="5BFC6049" w:rsidR="00776332" w:rsidRPr="00E71C19" w:rsidRDefault="00E71C19" w:rsidP="00E71C19">
            <w:pPr>
              <w:spacing w:line="360" w:lineRule="auto"/>
              <w:jc w:val="left"/>
              <w:rPr>
                <w:b/>
                <w:bCs/>
                <w:sz w:val="20"/>
                <w:szCs w:val="20"/>
              </w:rPr>
            </w:pPr>
            <w:r w:rsidRPr="00E71C19">
              <w:rPr>
                <w:b/>
                <w:bCs/>
                <w:sz w:val="20"/>
                <w:szCs w:val="20"/>
              </w:rPr>
              <w:t>0.455075</w:t>
            </w:r>
          </w:p>
        </w:tc>
        <w:tc>
          <w:tcPr>
            <w:tcW w:w="1250" w:type="dxa"/>
          </w:tcPr>
          <w:p w14:paraId="19EBA4DE" w14:textId="7934C8C4" w:rsidR="00776332" w:rsidRPr="00E71C19" w:rsidRDefault="00E71C19" w:rsidP="00E71C19">
            <w:pPr>
              <w:spacing w:line="360" w:lineRule="auto"/>
              <w:jc w:val="left"/>
              <w:rPr>
                <w:sz w:val="20"/>
                <w:szCs w:val="20"/>
              </w:rPr>
            </w:pPr>
            <w:r w:rsidRPr="00E71C19">
              <w:rPr>
                <w:sz w:val="20"/>
                <w:szCs w:val="20"/>
              </w:rPr>
              <w:t>0.648827</w:t>
            </w:r>
          </w:p>
        </w:tc>
      </w:tr>
      <w:tr w:rsidR="00E71C19" w:rsidRPr="00E71C19" w14:paraId="6410819B" w14:textId="77777777" w:rsidTr="00E71C19">
        <w:trPr>
          <w:jc w:val="center"/>
        </w:trPr>
        <w:tc>
          <w:tcPr>
            <w:tcW w:w="2155" w:type="dxa"/>
          </w:tcPr>
          <w:p w14:paraId="4987B098" w14:textId="29ABD69D" w:rsidR="00776332" w:rsidRPr="00E71C19" w:rsidRDefault="00776332" w:rsidP="00776332">
            <w:pPr>
              <w:spacing w:line="360" w:lineRule="auto"/>
              <w:jc w:val="left"/>
              <w:rPr>
                <w:sz w:val="20"/>
                <w:szCs w:val="20"/>
              </w:rPr>
            </w:pPr>
            <w:r w:rsidRPr="00E71C19">
              <w:rPr>
                <w:sz w:val="20"/>
                <w:szCs w:val="20"/>
              </w:rPr>
              <w:t>TextRank</w:t>
            </w:r>
          </w:p>
        </w:tc>
        <w:tc>
          <w:tcPr>
            <w:tcW w:w="3038" w:type="dxa"/>
          </w:tcPr>
          <w:p w14:paraId="758EA68F" w14:textId="5DFFB84E" w:rsidR="00776332" w:rsidRPr="00E71C19" w:rsidRDefault="00776332" w:rsidP="00776332">
            <w:pPr>
              <w:spacing w:line="360" w:lineRule="auto"/>
              <w:jc w:val="left"/>
              <w:rPr>
                <w:b/>
                <w:bCs/>
                <w:sz w:val="20"/>
                <w:szCs w:val="20"/>
              </w:rPr>
            </w:pPr>
            <w:r w:rsidRPr="00E71C19">
              <w:rPr>
                <w:b/>
                <w:bCs/>
                <w:sz w:val="20"/>
                <w:szCs w:val="20"/>
              </w:rPr>
              <w:t>Stability AI’s stablelm-2-1_6b</w:t>
            </w:r>
          </w:p>
        </w:tc>
        <w:tc>
          <w:tcPr>
            <w:tcW w:w="1216" w:type="dxa"/>
          </w:tcPr>
          <w:p w14:paraId="7C98B900" w14:textId="63C64131" w:rsidR="00776332" w:rsidRPr="00E71C19" w:rsidRDefault="00E71C19" w:rsidP="00E71C19">
            <w:pPr>
              <w:spacing w:line="360" w:lineRule="auto"/>
              <w:jc w:val="left"/>
              <w:rPr>
                <w:sz w:val="20"/>
                <w:szCs w:val="20"/>
              </w:rPr>
            </w:pPr>
            <w:r w:rsidRPr="00E71C19">
              <w:rPr>
                <w:sz w:val="20"/>
                <w:szCs w:val="20"/>
              </w:rPr>
              <w:t>0.579882</w:t>
            </w:r>
          </w:p>
        </w:tc>
        <w:tc>
          <w:tcPr>
            <w:tcW w:w="1216" w:type="dxa"/>
          </w:tcPr>
          <w:p w14:paraId="09FE3B5A" w14:textId="1C3F777B" w:rsidR="00776332" w:rsidRPr="00E71C19" w:rsidRDefault="00E71C19" w:rsidP="00E71C19">
            <w:pPr>
              <w:spacing w:line="360" w:lineRule="auto"/>
              <w:jc w:val="left"/>
              <w:rPr>
                <w:sz w:val="20"/>
                <w:szCs w:val="20"/>
              </w:rPr>
            </w:pPr>
            <w:r w:rsidRPr="00E71C19">
              <w:rPr>
                <w:sz w:val="20"/>
                <w:szCs w:val="20"/>
              </w:rPr>
              <w:t>0.260122</w:t>
            </w:r>
          </w:p>
        </w:tc>
        <w:tc>
          <w:tcPr>
            <w:tcW w:w="1250" w:type="dxa"/>
          </w:tcPr>
          <w:p w14:paraId="79379308" w14:textId="5239B14F" w:rsidR="00776332" w:rsidRPr="00E71C19" w:rsidRDefault="00E71C19" w:rsidP="00E71C19">
            <w:pPr>
              <w:spacing w:line="360" w:lineRule="auto"/>
              <w:jc w:val="left"/>
              <w:rPr>
                <w:sz w:val="20"/>
                <w:szCs w:val="20"/>
              </w:rPr>
            </w:pPr>
            <w:r w:rsidRPr="00E71C19">
              <w:rPr>
                <w:sz w:val="20"/>
                <w:szCs w:val="20"/>
              </w:rPr>
              <w:t>0.579882</w:t>
            </w:r>
          </w:p>
        </w:tc>
      </w:tr>
      <w:tr w:rsidR="00776332" w:rsidRPr="00E71C19" w14:paraId="6CF6F041" w14:textId="77777777" w:rsidTr="00E71C19">
        <w:trPr>
          <w:jc w:val="center"/>
        </w:trPr>
        <w:tc>
          <w:tcPr>
            <w:tcW w:w="2155" w:type="dxa"/>
          </w:tcPr>
          <w:p w14:paraId="4A793173" w14:textId="15A84584" w:rsidR="00776332" w:rsidRPr="00E71C19" w:rsidRDefault="00776332" w:rsidP="00776332">
            <w:pPr>
              <w:spacing w:line="360" w:lineRule="auto"/>
              <w:jc w:val="left"/>
              <w:rPr>
                <w:sz w:val="20"/>
                <w:szCs w:val="20"/>
              </w:rPr>
            </w:pPr>
            <w:r w:rsidRPr="00E71C19">
              <w:rPr>
                <w:sz w:val="20"/>
                <w:szCs w:val="20"/>
              </w:rPr>
              <w:t>LSA</w:t>
            </w:r>
          </w:p>
        </w:tc>
        <w:tc>
          <w:tcPr>
            <w:tcW w:w="3038" w:type="dxa"/>
          </w:tcPr>
          <w:p w14:paraId="266AE11F" w14:textId="68CAC497" w:rsidR="00776332" w:rsidRPr="00E71C19" w:rsidRDefault="00776332" w:rsidP="00776332">
            <w:pPr>
              <w:spacing w:line="360" w:lineRule="auto"/>
              <w:jc w:val="left"/>
              <w:rPr>
                <w:b/>
                <w:bCs/>
                <w:sz w:val="20"/>
                <w:szCs w:val="20"/>
              </w:rPr>
            </w:pPr>
            <w:r w:rsidRPr="00E71C19">
              <w:rPr>
                <w:b/>
                <w:bCs/>
                <w:sz w:val="20"/>
                <w:szCs w:val="20"/>
              </w:rPr>
              <w:t>Falcon AI’s text-summarization</w:t>
            </w:r>
          </w:p>
        </w:tc>
        <w:tc>
          <w:tcPr>
            <w:tcW w:w="1216" w:type="dxa"/>
          </w:tcPr>
          <w:p w14:paraId="6D4B1BA8" w14:textId="53B02DE4" w:rsidR="00776332" w:rsidRPr="00E71C19" w:rsidRDefault="00E71C19" w:rsidP="00E71C19">
            <w:pPr>
              <w:spacing w:line="360" w:lineRule="auto"/>
              <w:jc w:val="left"/>
              <w:rPr>
                <w:sz w:val="20"/>
                <w:szCs w:val="20"/>
              </w:rPr>
            </w:pPr>
            <w:r w:rsidRPr="00E71C19">
              <w:rPr>
                <w:sz w:val="20"/>
                <w:szCs w:val="20"/>
              </w:rPr>
              <w:t>0.566133</w:t>
            </w:r>
          </w:p>
        </w:tc>
        <w:tc>
          <w:tcPr>
            <w:tcW w:w="1216" w:type="dxa"/>
          </w:tcPr>
          <w:p w14:paraId="7570DB1D" w14:textId="539C9313" w:rsidR="00776332" w:rsidRPr="00E71C19" w:rsidRDefault="00E71C19" w:rsidP="00E71C19">
            <w:pPr>
              <w:spacing w:line="360" w:lineRule="auto"/>
              <w:jc w:val="left"/>
              <w:rPr>
                <w:sz w:val="20"/>
                <w:szCs w:val="20"/>
              </w:rPr>
            </w:pPr>
            <w:r w:rsidRPr="00E71C19">
              <w:rPr>
                <w:sz w:val="20"/>
                <w:szCs w:val="20"/>
              </w:rPr>
              <w:t>0.315426</w:t>
            </w:r>
          </w:p>
        </w:tc>
        <w:tc>
          <w:tcPr>
            <w:tcW w:w="1250" w:type="dxa"/>
          </w:tcPr>
          <w:p w14:paraId="0592D4B6" w14:textId="6E4D1A42" w:rsidR="00776332" w:rsidRPr="00E71C19" w:rsidRDefault="00E71C19" w:rsidP="00E71C19">
            <w:pPr>
              <w:spacing w:line="360" w:lineRule="auto"/>
              <w:jc w:val="left"/>
              <w:rPr>
                <w:sz w:val="20"/>
                <w:szCs w:val="20"/>
              </w:rPr>
            </w:pPr>
            <w:r w:rsidRPr="00E71C19">
              <w:rPr>
                <w:sz w:val="20"/>
                <w:szCs w:val="20"/>
              </w:rPr>
              <w:t>0.566133</w:t>
            </w:r>
          </w:p>
        </w:tc>
      </w:tr>
      <w:tr w:rsidR="00E71C19" w:rsidRPr="00E71C19" w14:paraId="3E358D4A" w14:textId="77777777" w:rsidTr="00E71C19">
        <w:trPr>
          <w:trHeight w:val="156"/>
          <w:jc w:val="center"/>
        </w:trPr>
        <w:tc>
          <w:tcPr>
            <w:tcW w:w="2155" w:type="dxa"/>
          </w:tcPr>
          <w:p w14:paraId="1087A906" w14:textId="737FA48E" w:rsidR="00776332" w:rsidRPr="00E71C19" w:rsidRDefault="00776332" w:rsidP="00776332">
            <w:pPr>
              <w:spacing w:line="360" w:lineRule="auto"/>
              <w:jc w:val="left"/>
              <w:rPr>
                <w:sz w:val="20"/>
                <w:szCs w:val="20"/>
              </w:rPr>
            </w:pPr>
            <w:r w:rsidRPr="00E71C19">
              <w:rPr>
                <w:sz w:val="20"/>
                <w:szCs w:val="20"/>
              </w:rPr>
              <w:t>LSA</w:t>
            </w:r>
          </w:p>
        </w:tc>
        <w:tc>
          <w:tcPr>
            <w:tcW w:w="3038" w:type="dxa"/>
          </w:tcPr>
          <w:p w14:paraId="3F6C0746" w14:textId="0B091C37" w:rsidR="00776332" w:rsidRPr="00E71C19" w:rsidRDefault="00776332" w:rsidP="00776332">
            <w:pPr>
              <w:spacing w:line="360" w:lineRule="auto"/>
              <w:jc w:val="left"/>
              <w:rPr>
                <w:b/>
                <w:bCs/>
                <w:sz w:val="20"/>
                <w:szCs w:val="20"/>
              </w:rPr>
            </w:pPr>
            <w:r w:rsidRPr="00E71C19">
              <w:rPr>
                <w:b/>
                <w:bCs/>
                <w:sz w:val="20"/>
                <w:szCs w:val="20"/>
              </w:rPr>
              <w:t>Facebook’s bart-large-cnn</w:t>
            </w:r>
          </w:p>
        </w:tc>
        <w:tc>
          <w:tcPr>
            <w:tcW w:w="1216" w:type="dxa"/>
          </w:tcPr>
          <w:p w14:paraId="2E5FD5D5" w14:textId="2395ECE3" w:rsidR="00776332" w:rsidRPr="00E71C19" w:rsidRDefault="00E71C19" w:rsidP="00E71C19">
            <w:pPr>
              <w:spacing w:line="360" w:lineRule="auto"/>
              <w:jc w:val="left"/>
              <w:rPr>
                <w:sz w:val="20"/>
                <w:szCs w:val="20"/>
              </w:rPr>
            </w:pPr>
            <w:r w:rsidRPr="00E71C19">
              <w:rPr>
                <w:sz w:val="20"/>
                <w:szCs w:val="20"/>
              </w:rPr>
              <w:t>0.604226</w:t>
            </w:r>
          </w:p>
        </w:tc>
        <w:tc>
          <w:tcPr>
            <w:tcW w:w="1216" w:type="dxa"/>
          </w:tcPr>
          <w:p w14:paraId="2D9B1835" w14:textId="3CE644C4" w:rsidR="00776332" w:rsidRPr="00E71C19" w:rsidRDefault="00E71C19" w:rsidP="00E71C19">
            <w:pPr>
              <w:spacing w:line="360" w:lineRule="auto"/>
              <w:jc w:val="left"/>
              <w:rPr>
                <w:sz w:val="20"/>
                <w:szCs w:val="20"/>
              </w:rPr>
            </w:pPr>
            <w:r w:rsidRPr="00E71C19">
              <w:rPr>
                <w:sz w:val="20"/>
                <w:szCs w:val="20"/>
              </w:rPr>
              <w:t>0.371978</w:t>
            </w:r>
          </w:p>
        </w:tc>
        <w:tc>
          <w:tcPr>
            <w:tcW w:w="1250" w:type="dxa"/>
          </w:tcPr>
          <w:p w14:paraId="31FC7C33" w14:textId="26C69679" w:rsidR="00776332" w:rsidRPr="00E71C19" w:rsidRDefault="00E71C19" w:rsidP="00E71C19">
            <w:pPr>
              <w:jc w:val="left"/>
              <w:rPr>
                <w:sz w:val="20"/>
                <w:szCs w:val="20"/>
              </w:rPr>
            </w:pPr>
            <w:r w:rsidRPr="00E71C19">
              <w:rPr>
                <w:sz w:val="20"/>
                <w:szCs w:val="20"/>
              </w:rPr>
              <w:t>0.604226</w:t>
            </w:r>
          </w:p>
        </w:tc>
      </w:tr>
      <w:tr w:rsidR="00776332" w:rsidRPr="00E71C19" w14:paraId="12F9E983" w14:textId="77777777" w:rsidTr="00E71C19">
        <w:trPr>
          <w:jc w:val="center"/>
        </w:trPr>
        <w:tc>
          <w:tcPr>
            <w:tcW w:w="2155" w:type="dxa"/>
          </w:tcPr>
          <w:p w14:paraId="7FF687E4" w14:textId="02D8BFFE" w:rsidR="00776332" w:rsidRPr="00E71C19" w:rsidRDefault="00776332" w:rsidP="00776332">
            <w:pPr>
              <w:spacing w:line="360" w:lineRule="auto"/>
              <w:jc w:val="left"/>
              <w:rPr>
                <w:sz w:val="20"/>
                <w:szCs w:val="20"/>
              </w:rPr>
            </w:pPr>
            <w:r w:rsidRPr="00E71C19">
              <w:rPr>
                <w:sz w:val="20"/>
                <w:szCs w:val="20"/>
              </w:rPr>
              <w:t>LSA</w:t>
            </w:r>
          </w:p>
        </w:tc>
        <w:tc>
          <w:tcPr>
            <w:tcW w:w="3038" w:type="dxa"/>
          </w:tcPr>
          <w:p w14:paraId="2FC8343C" w14:textId="6EDA3503" w:rsidR="00776332" w:rsidRPr="00E71C19" w:rsidRDefault="00776332" w:rsidP="00776332">
            <w:pPr>
              <w:spacing w:line="360" w:lineRule="auto"/>
              <w:jc w:val="left"/>
              <w:rPr>
                <w:b/>
                <w:bCs/>
                <w:sz w:val="20"/>
                <w:szCs w:val="20"/>
              </w:rPr>
            </w:pPr>
            <w:r w:rsidRPr="00E71C19">
              <w:rPr>
                <w:b/>
                <w:bCs/>
                <w:sz w:val="20"/>
                <w:szCs w:val="20"/>
              </w:rPr>
              <w:t>Stability AI’s stablelm-2-1_6b</w:t>
            </w:r>
          </w:p>
        </w:tc>
        <w:tc>
          <w:tcPr>
            <w:tcW w:w="1216" w:type="dxa"/>
          </w:tcPr>
          <w:p w14:paraId="2E88B425" w14:textId="355292F0" w:rsidR="00776332" w:rsidRPr="00E71C19" w:rsidRDefault="00E71C19" w:rsidP="00E71C19">
            <w:pPr>
              <w:spacing w:line="360" w:lineRule="auto"/>
              <w:jc w:val="left"/>
              <w:rPr>
                <w:sz w:val="20"/>
                <w:szCs w:val="20"/>
              </w:rPr>
            </w:pPr>
            <w:r w:rsidRPr="00E71C19">
              <w:rPr>
                <w:sz w:val="20"/>
                <w:szCs w:val="20"/>
              </w:rPr>
              <w:t>0.547256</w:t>
            </w:r>
          </w:p>
        </w:tc>
        <w:tc>
          <w:tcPr>
            <w:tcW w:w="1216" w:type="dxa"/>
          </w:tcPr>
          <w:p w14:paraId="4D73BAD2" w14:textId="65DAB89F" w:rsidR="00776332" w:rsidRPr="00E71C19" w:rsidRDefault="00E71C19" w:rsidP="00E71C19">
            <w:pPr>
              <w:spacing w:line="360" w:lineRule="auto"/>
              <w:jc w:val="left"/>
              <w:rPr>
                <w:sz w:val="20"/>
                <w:szCs w:val="20"/>
              </w:rPr>
            </w:pPr>
            <w:r w:rsidRPr="00E71C19">
              <w:rPr>
                <w:sz w:val="20"/>
                <w:szCs w:val="20"/>
              </w:rPr>
              <w:t>0.217316</w:t>
            </w:r>
          </w:p>
        </w:tc>
        <w:tc>
          <w:tcPr>
            <w:tcW w:w="1250" w:type="dxa"/>
          </w:tcPr>
          <w:p w14:paraId="6BD2D9C9" w14:textId="5C043A1E" w:rsidR="00776332" w:rsidRPr="00E71C19" w:rsidRDefault="00E71C19" w:rsidP="00E71C19">
            <w:pPr>
              <w:spacing w:line="360" w:lineRule="auto"/>
              <w:jc w:val="left"/>
              <w:rPr>
                <w:sz w:val="20"/>
                <w:szCs w:val="20"/>
              </w:rPr>
            </w:pPr>
            <w:r w:rsidRPr="00E71C19">
              <w:rPr>
                <w:sz w:val="20"/>
                <w:szCs w:val="20"/>
              </w:rPr>
              <w:t>0.547256</w:t>
            </w:r>
          </w:p>
        </w:tc>
      </w:tr>
    </w:tbl>
    <w:p w14:paraId="4865016B" w14:textId="0EBD99E7" w:rsidR="00E71C19" w:rsidRDefault="00AC4049" w:rsidP="00AC4049">
      <w:pPr>
        <w:pStyle w:val="Caption"/>
      </w:pPr>
      <w:bookmarkStart w:id="118" w:name="_Toc169561514"/>
      <w:r>
        <w:t xml:space="preserve">Table </w:t>
      </w:r>
      <w:r w:rsidR="006732BF">
        <w:fldChar w:fldCharType="begin"/>
      </w:r>
      <w:r w:rsidR="006732BF">
        <w:instrText xml:space="preserve"> STYLEREF 1 \s </w:instrText>
      </w:r>
      <w:r w:rsidR="006732BF">
        <w:fldChar w:fldCharType="separate"/>
      </w:r>
      <w:r w:rsidR="006732BF">
        <w:rPr>
          <w:noProof/>
        </w:rPr>
        <w:t>5</w:t>
      </w:r>
      <w:r w:rsidR="006732BF">
        <w:fldChar w:fldCharType="end"/>
      </w:r>
      <w:r w:rsidR="006732BF">
        <w:noBreakHyphen/>
      </w:r>
      <w:r w:rsidR="006732BF">
        <w:fldChar w:fldCharType="begin"/>
      </w:r>
      <w:r w:rsidR="006732BF">
        <w:instrText xml:space="preserve"> SEQ Table \* ARABIC \s 1 </w:instrText>
      </w:r>
      <w:r w:rsidR="006732BF">
        <w:fldChar w:fldCharType="separate"/>
      </w:r>
      <w:r w:rsidR="006732BF">
        <w:rPr>
          <w:noProof/>
        </w:rPr>
        <w:t>1</w:t>
      </w:r>
      <w:r w:rsidR="006732BF">
        <w:fldChar w:fldCharType="end"/>
      </w:r>
      <w:r w:rsidRPr="00AC4049">
        <w:t xml:space="preserve"> </w:t>
      </w:r>
      <w:r>
        <w:t>- ROUGE-1, ROUGE-2, and ROUGE-L evaluation results.</w:t>
      </w:r>
      <w:bookmarkEnd w:id="118"/>
    </w:p>
    <w:p w14:paraId="446514B2" w14:textId="04A57E30" w:rsidR="00F61B51" w:rsidRDefault="00F61B51" w:rsidP="00F61B51">
      <w:pPr>
        <w:spacing w:line="360" w:lineRule="auto"/>
      </w:pPr>
      <w:r>
        <w:t xml:space="preserve">From the evaluation result, the combination of having TextRank as the pre-processing method and using the resulting sentences to be summarized by the Falcon AI’s text-summarization model obtained the most positive result, being the top of both the ROUGE-1 and ROUGE-L </w:t>
      </w:r>
      <w:r>
        <w:lastRenderedPageBreak/>
        <w:t xml:space="preserve">measure. The combination between TextRank and </w:t>
      </w:r>
      <w:r w:rsidRPr="00F61B51">
        <w:t>Facebook’s bart-large-cnn</w:t>
      </w:r>
      <w:r>
        <w:t xml:space="preserve"> model also yields positive results since it claims the top of the ROUGE-2 measure. </w:t>
      </w:r>
    </w:p>
    <w:p w14:paraId="568ECB11" w14:textId="6EF7AA4F" w:rsidR="006732BF" w:rsidRDefault="006732BF" w:rsidP="00F61B51">
      <w:pPr>
        <w:spacing w:line="360" w:lineRule="auto"/>
      </w:pPr>
      <w:r>
        <w:t xml:space="preserve">Additionally, in order to measure the efficiency of each method, the total time required to generate the summaries for ten chosen PDFs were documented in Table 5-2. </w:t>
      </w:r>
    </w:p>
    <w:p w14:paraId="4DC00906" w14:textId="77777777" w:rsidR="006732BF" w:rsidRPr="00F61B51"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266"/>
        <w:gridCol w:w="1266"/>
        <w:gridCol w:w="1266"/>
      </w:tblGrid>
      <w:tr w:rsidR="005666BD" w:rsidRPr="00E71C19" w14:paraId="23F98D4D" w14:textId="77777777" w:rsidTr="00A739F9">
        <w:trPr>
          <w:jc w:val="center"/>
        </w:trPr>
        <w:tc>
          <w:tcPr>
            <w:tcW w:w="3038" w:type="dxa"/>
            <w:vMerge w:val="restart"/>
          </w:tcPr>
          <w:p w14:paraId="23D7EAB3" w14:textId="77777777" w:rsidR="005666BD" w:rsidRPr="00E71C19" w:rsidRDefault="005666BD" w:rsidP="005666BD">
            <w:pPr>
              <w:spacing w:line="360" w:lineRule="auto"/>
              <w:jc w:val="center"/>
              <w:rPr>
                <w:sz w:val="20"/>
                <w:szCs w:val="20"/>
              </w:rPr>
            </w:pPr>
            <w:r w:rsidRPr="00E71C19">
              <w:rPr>
                <w:sz w:val="20"/>
                <w:szCs w:val="20"/>
              </w:rPr>
              <w:t>Summarization method</w:t>
            </w:r>
            <w:r>
              <w:rPr>
                <w:sz w:val="20"/>
                <w:szCs w:val="20"/>
              </w:rPr>
              <w:t xml:space="preserve"> </w:t>
            </w:r>
          </w:p>
          <w:p w14:paraId="30681D2D" w14:textId="77777777" w:rsidR="005666BD" w:rsidRPr="00E71C19" w:rsidRDefault="005666BD" w:rsidP="00C51FFA">
            <w:pPr>
              <w:spacing w:line="360" w:lineRule="auto"/>
              <w:jc w:val="center"/>
              <w:rPr>
                <w:sz w:val="20"/>
                <w:szCs w:val="20"/>
              </w:rPr>
            </w:pPr>
          </w:p>
        </w:tc>
        <w:tc>
          <w:tcPr>
            <w:tcW w:w="3798" w:type="dxa"/>
            <w:gridSpan w:val="3"/>
          </w:tcPr>
          <w:p w14:paraId="37070938" w14:textId="67D16246" w:rsidR="005666BD" w:rsidRDefault="005666BD" w:rsidP="00C51FFA">
            <w:pPr>
              <w:spacing w:line="360" w:lineRule="auto"/>
              <w:jc w:val="center"/>
              <w:rPr>
                <w:b/>
                <w:bCs/>
                <w:sz w:val="20"/>
                <w:szCs w:val="20"/>
              </w:rPr>
            </w:pPr>
            <w:r>
              <w:rPr>
                <w:b/>
                <w:bCs/>
                <w:sz w:val="20"/>
                <w:szCs w:val="20"/>
              </w:rPr>
              <w:t>Pre-processing method</w:t>
            </w:r>
          </w:p>
        </w:tc>
      </w:tr>
      <w:tr w:rsidR="005666BD" w:rsidRPr="00E71C19" w14:paraId="1783938A" w14:textId="4B362314" w:rsidTr="00254C1A">
        <w:trPr>
          <w:jc w:val="center"/>
        </w:trPr>
        <w:tc>
          <w:tcPr>
            <w:tcW w:w="3038" w:type="dxa"/>
            <w:vMerge/>
          </w:tcPr>
          <w:p w14:paraId="0B95BA3D" w14:textId="37AE824A" w:rsidR="005666BD" w:rsidRPr="00E71C19" w:rsidRDefault="005666BD" w:rsidP="00C51FFA">
            <w:pPr>
              <w:spacing w:line="360" w:lineRule="auto"/>
              <w:jc w:val="center"/>
              <w:rPr>
                <w:sz w:val="20"/>
                <w:szCs w:val="20"/>
              </w:rPr>
            </w:pPr>
          </w:p>
        </w:tc>
        <w:tc>
          <w:tcPr>
            <w:tcW w:w="1266" w:type="dxa"/>
          </w:tcPr>
          <w:p w14:paraId="0A166093" w14:textId="4F46646B" w:rsidR="005666BD" w:rsidRPr="00E71C19" w:rsidRDefault="005666BD" w:rsidP="00C51FFA">
            <w:pPr>
              <w:spacing w:line="360" w:lineRule="auto"/>
              <w:jc w:val="center"/>
              <w:rPr>
                <w:b/>
                <w:bCs/>
                <w:sz w:val="20"/>
                <w:szCs w:val="20"/>
              </w:rPr>
            </w:pPr>
            <w:r>
              <w:rPr>
                <w:b/>
                <w:bCs/>
                <w:sz w:val="20"/>
                <w:szCs w:val="20"/>
              </w:rPr>
              <w:t>None</w:t>
            </w:r>
          </w:p>
        </w:tc>
        <w:tc>
          <w:tcPr>
            <w:tcW w:w="1266" w:type="dxa"/>
          </w:tcPr>
          <w:p w14:paraId="68759930" w14:textId="47F62C9B" w:rsidR="005666BD" w:rsidRDefault="005666BD" w:rsidP="00C51FFA">
            <w:pPr>
              <w:spacing w:line="360" w:lineRule="auto"/>
              <w:jc w:val="center"/>
              <w:rPr>
                <w:b/>
                <w:bCs/>
                <w:sz w:val="20"/>
                <w:szCs w:val="20"/>
              </w:rPr>
            </w:pPr>
            <w:r>
              <w:rPr>
                <w:b/>
                <w:bCs/>
                <w:sz w:val="20"/>
                <w:szCs w:val="20"/>
              </w:rPr>
              <w:t>TextRank</w:t>
            </w:r>
          </w:p>
        </w:tc>
        <w:tc>
          <w:tcPr>
            <w:tcW w:w="1266" w:type="dxa"/>
          </w:tcPr>
          <w:p w14:paraId="76EC92CD" w14:textId="7E674083" w:rsidR="005666BD" w:rsidRDefault="005666BD" w:rsidP="00C51FFA">
            <w:pPr>
              <w:spacing w:line="360" w:lineRule="auto"/>
              <w:jc w:val="center"/>
              <w:rPr>
                <w:b/>
                <w:bCs/>
                <w:sz w:val="20"/>
                <w:szCs w:val="20"/>
              </w:rPr>
            </w:pPr>
            <w:r>
              <w:rPr>
                <w:b/>
                <w:bCs/>
                <w:sz w:val="20"/>
                <w:szCs w:val="20"/>
              </w:rPr>
              <w:t>LSA</w:t>
            </w:r>
          </w:p>
        </w:tc>
      </w:tr>
      <w:tr w:rsidR="005666BD" w:rsidRPr="00E71C19" w14:paraId="32DF254B" w14:textId="6CC8A8D3" w:rsidTr="00254C1A">
        <w:trPr>
          <w:jc w:val="center"/>
        </w:trPr>
        <w:tc>
          <w:tcPr>
            <w:tcW w:w="3038" w:type="dxa"/>
          </w:tcPr>
          <w:p w14:paraId="33F188A9" w14:textId="0F0BF599" w:rsidR="005666BD" w:rsidRPr="005666BD" w:rsidRDefault="005666BD" w:rsidP="005666BD">
            <w:pPr>
              <w:spacing w:line="360" w:lineRule="auto"/>
              <w:rPr>
                <w:b/>
                <w:bCs/>
                <w:sz w:val="20"/>
                <w:szCs w:val="20"/>
              </w:rPr>
            </w:pPr>
            <w:r w:rsidRPr="005666BD">
              <w:rPr>
                <w:b/>
                <w:bCs/>
                <w:sz w:val="20"/>
                <w:szCs w:val="20"/>
              </w:rPr>
              <w:t>TextRank</w:t>
            </w:r>
          </w:p>
        </w:tc>
        <w:tc>
          <w:tcPr>
            <w:tcW w:w="1266" w:type="dxa"/>
          </w:tcPr>
          <w:p w14:paraId="5414892B" w14:textId="51CD74E0" w:rsidR="005666BD" w:rsidRPr="005666BD" w:rsidRDefault="005666BD" w:rsidP="005666BD">
            <w:pPr>
              <w:spacing w:line="360" w:lineRule="auto"/>
              <w:jc w:val="center"/>
              <w:rPr>
                <w:sz w:val="20"/>
                <w:szCs w:val="20"/>
              </w:rPr>
            </w:pPr>
            <w:r w:rsidRPr="005666BD">
              <w:rPr>
                <w:sz w:val="20"/>
                <w:szCs w:val="20"/>
              </w:rPr>
              <w:t>0.885442</w:t>
            </w:r>
          </w:p>
        </w:tc>
        <w:tc>
          <w:tcPr>
            <w:tcW w:w="1266" w:type="dxa"/>
          </w:tcPr>
          <w:p w14:paraId="6B877037" w14:textId="5A22D581" w:rsidR="005666BD" w:rsidRPr="005666BD" w:rsidRDefault="005666BD" w:rsidP="005666BD">
            <w:pPr>
              <w:spacing w:line="360" w:lineRule="auto"/>
              <w:jc w:val="center"/>
              <w:rPr>
                <w:sz w:val="20"/>
                <w:szCs w:val="20"/>
              </w:rPr>
            </w:pPr>
            <w:r>
              <w:rPr>
                <w:sz w:val="20"/>
                <w:szCs w:val="20"/>
              </w:rPr>
              <w:t>-</w:t>
            </w:r>
          </w:p>
        </w:tc>
        <w:tc>
          <w:tcPr>
            <w:tcW w:w="1266" w:type="dxa"/>
          </w:tcPr>
          <w:p w14:paraId="69018549" w14:textId="509D832C" w:rsidR="005666BD" w:rsidRPr="005666BD" w:rsidRDefault="005666BD" w:rsidP="005666BD">
            <w:pPr>
              <w:spacing w:line="360" w:lineRule="auto"/>
              <w:jc w:val="center"/>
              <w:rPr>
                <w:sz w:val="20"/>
                <w:szCs w:val="20"/>
              </w:rPr>
            </w:pPr>
            <w:r>
              <w:rPr>
                <w:sz w:val="20"/>
                <w:szCs w:val="20"/>
              </w:rPr>
              <w:t>-</w:t>
            </w:r>
          </w:p>
        </w:tc>
      </w:tr>
      <w:tr w:rsidR="005666BD" w:rsidRPr="00E71C19" w14:paraId="2123D53B" w14:textId="7A632B3D" w:rsidTr="00254C1A">
        <w:trPr>
          <w:jc w:val="center"/>
        </w:trPr>
        <w:tc>
          <w:tcPr>
            <w:tcW w:w="3038" w:type="dxa"/>
          </w:tcPr>
          <w:p w14:paraId="316BBB40" w14:textId="77777777" w:rsidR="005666BD" w:rsidRPr="00E71C19" w:rsidRDefault="005666BD" w:rsidP="005666BD">
            <w:pPr>
              <w:spacing w:line="360" w:lineRule="auto"/>
              <w:jc w:val="left"/>
              <w:rPr>
                <w:b/>
                <w:bCs/>
                <w:sz w:val="20"/>
                <w:szCs w:val="20"/>
              </w:rPr>
            </w:pPr>
            <w:r w:rsidRPr="00E71C19">
              <w:rPr>
                <w:b/>
                <w:bCs/>
                <w:sz w:val="20"/>
                <w:szCs w:val="20"/>
              </w:rPr>
              <w:t>LSA</w:t>
            </w:r>
          </w:p>
        </w:tc>
        <w:tc>
          <w:tcPr>
            <w:tcW w:w="1266" w:type="dxa"/>
          </w:tcPr>
          <w:p w14:paraId="0CFB5621" w14:textId="7E912A99" w:rsidR="005666BD" w:rsidRPr="00E71C19" w:rsidRDefault="005666BD" w:rsidP="005666BD">
            <w:pPr>
              <w:spacing w:line="360" w:lineRule="auto"/>
              <w:jc w:val="center"/>
              <w:rPr>
                <w:sz w:val="20"/>
                <w:szCs w:val="20"/>
              </w:rPr>
            </w:pPr>
            <w:r w:rsidRPr="006732BF">
              <w:rPr>
                <w:sz w:val="20"/>
                <w:szCs w:val="20"/>
              </w:rPr>
              <w:t>8.959388</w:t>
            </w:r>
          </w:p>
        </w:tc>
        <w:tc>
          <w:tcPr>
            <w:tcW w:w="1266" w:type="dxa"/>
          </w:tcPr>
          <w:p w14:paraId="14512664" w14:textId="38D07196" w:rsidR="005666BD" w:rsidRPr="006732BF" w:rsidRDefault="005666BD" w:rsidP="005666BD">
            <w:pPr>
              <w:spacing w:line="360" w:lineRule="auto"/>
              <w:jc w:val="center"/>
              <w:rPr>
                <w:sz w:val="20"/>
                <w:szCs w:val="20"/>
              </w:rPr>
            </w:pPr>
            <w:r>
              <w:rPr>
                <w:sz w:val="20"/>
                <w:szCs w:val="20"/>
              </w:rPr>
              <w:t>-</w:t>
            </w:r>
          </w:p>
        </w:tc>
        <w:tc>
          <w:tcPr>
            <w:tcW w:w="1266" w:type="dxa"/>
          </w:tcPr>
          <w:p w14:paraId="497ECEAD" w14:textId="5EB74B4B" w:rsidR="005666BD" w:rsidRPr="006732BF" w:rsidRDefault="005666BD" w:rsidP="005666BD">
            <w:pPr>
              <w:spacing w:line="360" w:lineRule="auto"/>
              <w:jc w:val="center"/>
              <w:rPr>
                <w:sz w:val="20"/>
                <w:szCs w:val="20"/>
              </w:rPr>
            </w:pPr>
            <w:r>
              <w:rPr>
                <w:sz w:val="20"/>
                <w:szCs w:val="20"/>
              </w:rPr>
              <w:t>-</w:t>
            </w:r>
          </w:p>
        </w:tc>
      </w:tr>
      <w:tr w:rsidR="005666BD" w:rsidRPr="00E71C19" w14:paraId="0628EB9E" w14:textId="20CBA515" w:rsidTr="00254C1A">
        <w:trPr>
          <w:jc w:val="center"/>
        </w:trPr>
        <w:tc>
          <w:tcPr>
            <w:tcW w:w="3038" w:type="dxa"/>
          </w:tcPr>
          <w:p w14:paraId="0A776916" w14:textId="77777777" w:rsidR="005666BD" w:rsidRPr="00E71C19" w:rsidRDefault="005666BD" w:rsidP="006732BF">
            <w:pPr>
              <w:spacing w:line="360" w:lineRule="auto"/>
              <w:jc w:val="left"/>
              <w:rPr>
                <w:b/>
                <w:bCs/>
                <w:sz w:val="20"/>
                <w:szCs w:val="20"/>
              </w:rPr>
            </w:pPr>
            <w:r w:rsidRPr="00E71C19">
              <w:rPr>
                <w:b/>
                <w:bCs/>
                <w:sz w:val="20"/>
                <w:szCs w:val="20"/>
              </w:rPr>
              <w:t>Falcon AI’s text-summarization</w:t>
            </w:r>
          </w:p>
        </w:tc>
        <w:tc>
          <w:tcPr>
            <w:tcW w:w="1266" w:type="dxa"/>
          </w:tcPr>
          <w:p w14:paraId="22071E7A" w14:textId="73A51817" w:rsidR="005666BD" w:rsidRPr="00E71C19" w:rsidRDefault="005666BD" w:rsidP="005666BD">
            <w:pPr>
              <w:spacing w:line="360" w:lineRule="auto"/>
              <w:jc w:val="center"/>
              <w:rPr>
                <w:sz w:val="20"/>
                <w:szCs w:val="20"/>
              </w:rPr>
            </w:pPr>
            <w:r w:rsidRPr="006732BF">
              <w:rPr>
                <w:sz w:val="20"/>
                <w:szCs w:val="20"/>
              </w:rPr>
              <w:t>571.973681</w:t>
            </w:r>
          </w:p>
        </w:tc>
        <w:tc>
          <w:tcPr>
            <w:tcW w:w="1266" w:type="dxa"/>
          </w:tcPr>
          <w:p w14:paraId="46BCBC39" w14:textId="33623115" w:rsidR="005666BD" w:rsidRPr="005F3038" w:rsidRDefault="005666BD" w:rsidP="005666BD">
            <w:pPr>
              <w:spacing w:line="360" w:lineRule="auto"/>
              <w:jc w:val="center"/>
              <w:rPr>
                <w:sz w:val="20"/>
                <w:szCs w:val="20"/>
              </w:rPr>
            </w:pPr>
            <w:r w:rsidRPr="005F3038">
              <w:rPr>
                <w:sz w:val="20"/>
                <w:szCs w:val="20"/>
              </w:rPr>
              <w:t>318.815027</w:t>
            </w:r>
          </w:p>
        </w:tc>
        <w:tc>
          <w:tcPr>
            <w:tcW w:w="1266" w:type="dxa"/>
          </w:tcPr>
          <w:p w14:paraId="3F88CF20" w14:textId="6FC30EFE" w:rsidR="005666BD" w:rsidRPr="006732BF" w:rsidRDefault="005666BD" w:rsidP="005666BD">
            <w:pPr>
              <w:spacing w:line="360" w:lineRule="auto"/>
              <w:jc w:val="center"/>
              <w:rPr>
                <w:sz w:val="20"/>
                <w:szCs w:val="20"/>
              </w:rPr>
            </w:pPr>
            <w:r w:rsidRPr="005666BD">
              <w:rPr>
                <w:sz w:val="20"/>
                <w:szCs w:val="20"/>
              </w:rPr>
              <w:t>288.749598</w:t>
            </w:r>
          </w:p>
        </w:tc>
      </w:tr>
      <w:tr w:rsidR="005666BD" w:rsidRPr="00E71C19" w14:paraId="3E5BEF95" w14:textId="7E7ED6D0" w:rsidTr="00254C1A">
        <w:trPr>
          <w:jc w:val="center"/>
        </w:trPr>
        <w:tc>
          <w:tcPr>
            <w:tcW w:w="3038" w:type="dxa"/>
          </w:tcPr>
          <w:p w14:paraId="3BDDA1B9" w14:textId="77777777" w:rsidR="005666BD" w:rsidRPr="00E71C19" w:rsidRDefault="005666BD" w:rsidP="006732BF">
            <w:pPr>
              <w:spacing w:line="360" w:lineRule="auto"/>
              <w:jc w:val="left"/>
              <w:rPr>
                <w:b/>
                <w:bCs/>
                <w:sz w:val="20"/>
                <w:szCs w:val="20"/>
              </w:rPr>
            </w:pPr>
            <w:r w:rsidRPr="00E71C19">
              <w:rPr>
                <w:b/>
                <w:bCs/>
                <w:sz w:val="20"/>
                <w:szCs w:val="20"/>
              </w:rPr>
              <w:t>Facebook’s bart-large-cnn</w:t>
            </w:r>
          </w:p>
        </w:tc>
        <w:tc>
          <w:tcPr>
            <w:tcW w:w="1266" w:type="dxa"/>
          </w:tcPr>
          <w:p w14:paraId="40920F26" w14:textId="28F4BF56" w:rsidR="005666BD" w:rsidRPr="00E71C19" w:rsidRDefault="005666BD" w:rsidP="005666BD">
            <w:pPr>
              <w:spacing w:line="360" w:lineRule="auto"/>
              <w:jc w:val="center"/>
              <w:rPr>
                <w:sz w:val="20"/>
                <w:szCs w:val="20"/>
              </w:rPr>
            </w:pPr>
            <w:r w:rsidRPr="005666BD">
              <w:rPr>
                <w:sz w:val="20"/>
                <w:szCs w:val="20"/>
              </w:rPr>
              <w:t>828.024041</w:t>
            </w:r>
          </w:p>
        </w:tc>
        <w:tc>
          <w:tcPr>
            <w:tcW w:w="1266" w:type="dxa"/>
          </w:tcPr>
          <w:p w14:paraId="45220C5E" w14:textId="0E956047" w:rsidR="005666BD" w:rsidRPr="005666BD" w:rsidRDefault="001C3BCC" w:rsidP="005666BD">
            <w:pPr>
              <w:spacing w:line="360" w:lineRule="auto"/>
              <w:jc w:val="center"/>
              <w:rPr>
                <w:sz w:val="20"/>
                <w:szCs w:val="20"/>
              </w:rPr>
            </w:pPr>
            <w:r w:rsidRPr="001C3BCC">
              <w:rPr>
                <w:sz w:val="20"/>
                <w:szCs w:val="20"/>
              </w:rPr>
              <w:t>719.341524</w:t>
            </w:r>
          </w:p>
        </w:tc>
        <w:tc>
          <w:tcPr>
            <w:tcW w:w="1266" w:type="dxa"/>
          </w:tcPr>
          <w:p w14:paraId="6303E1BF" w14:textId="4226EB4B" w:rsidR="005666BD" w:rsidRPr="005666BD" w:rsidRDefault="005666BD" w:rsidP="005666BD">
            <w:pPr>
              <w:spacing w:line="360" w:lineRule="auto"/>
              <w:jc w:val="center"/>
              <w:rPr>
                <w:sz w:val="20"/>
                <w:szCs w:val="20"/>
              </w:rPr>
            </w:pPr>
            <w:r w:rsidRPr="005666BD">
              <w:rPr>
                <w:sz w:val="20"/>
                <w:szCs w:val="20"/>
              </w:rPr>
              <w:t>681.081772</w:t>
            </w:r>
          </w:p>
        </w:tc>
      </w:tr>
      <w:tr w:rsidR="005666BD" w:rsidRPr="00E71C19" w14:paraId="77BA7D3C" w14:textId="26F843B7" w:rsidTr="00254C1A">
        <w:trPr>
          <w:trHeight w:val="237"/>
          <w:jc w:val="center"/>
        </w:trPr>
        <w:tc>
          <w:tcPr>
            <w:tcW w:w="3038" w:type="dxa"/>
          </w:tcPr>
          <w:p w14:paraId="57E12966" w14:textId="77777777" w:rsidR="005666BD" w:rsidRPr="00E71C19" w:rsidRDefault="005666BD" w:rsidP="00C51FFA">
            <w:pPr>
              <w:spacing w:line="360" w:lineRule="auto"/>
              <w:jc w:val="left"/>
              <w:rPr>
                <w:b/>
                <w:bCs/>
                <w:sz w:val="20"/>
                <w:szCs w:val="20"/>
              </w:rPr>
            </w:pPr>
            <w:r w:rsidRPr="00E71C19">
              <w:rPr>
                <w:b/>
                <w:bCs/>
                <w:sz w:val="20"/>
                <w:szCs w:val="20"/>
              </w:rPr>
              <w:t>Stability AI’s stablelm-2-1_6b</w:t>
            </w:r>
          </w:p>
        </w:tc>
        <w:tc>
          <w:tcPr>
            <w:tcW w:w="1266" w:type="dxa"/>
          </w:tcPr>
          <w:p w14:paraId="73FE2410" w14:textId="1DF89AB5" w:rsidR="005666BD" w:rsidRPr="00E71C19" w:rsidRDefault="005666BD" w:rsidP="005666BD">
            <w:pPr>
              <w:spacing w:line="360" w:lineRule="auto"/>
              <w:jc w:val="center"/>
              <w:rPr>
                <w:sz w:val="20"/>
                <w:szCs w:val="20"/>
              </w:rPr>
            </w:pPr>
          </w:p>
        </w:tc>
        <w:tc>
          <w:tcPr>
            <w:tcW w:w="1266" w:type="dxa"/>
          </w:tcPr>
          <w:p w14:paraId="4F8637AE" w14:textId="67437916" w:rsidR="005666BD" w:rsidRPr="005666BD" w:rsidRDefault="009E54E5" w:rsidP="005666BD">
            <w:pPr>
              <w:spacing w:line="360" w:lineRule="auto"/>
              <w:jc w:val="center"/>
              <w:rPr>
                <w:sz w:val="20"/>
                <w:szCs w:val="20"/>
              </w:rPr>
            </w:pPr>
            <w:r w:rsidRPr="009E54E5">
              <w:rPr>
                <w:sz w:val="20"/>
                <w:szCs w:val="20"/>
              </w:rPr>
              <w:t>6656.221096</w:t>
            </w:r>
          </w:p>
        </w:tc>
        <w:tc>
          <w:tcPr>
            <w:tcW w:w="1266" w:type="dxa"/>
          </w:tcPr>
          <w:p w14:paraId="1D4A8977" w14:textId="47FED493" w:rsidR="005666BD" w:rsidRPr="005666BD" w:rsidRDefault="009E54E5" w:rsidP="005666BD">
            <w:pPr>
              <w:spacing w:line="360" w:lineRule="auto"/>
              <w:jc w:val="center"/>
              <w:rPr>
                <w:sz w:val="20"/>
                <w:szCs w:val="20"/>
              </w:rPr>
            </w:pPr>
            <w:r w:rsidRPr="009E54E5">
              <w:rPr>
                <w:sz w:val="20"/>
                <w:szCs w:val="20"/>
              </w:rPr>
              <w:t>7058.812489</w:t>
            </w:r>
          </w:p>
        </w:tc>
      </w:tr>
    </w:tbl>
    <w:p w14:paraId="483373E1" w14:textId="0CC0B5BE" w:rsidR="00E71C19" w:rsidRDefault="006732BF" w:rsidP="006732BF">
      <w:pPr>
        <w:pStyle w:val="Caption"/>
      </w:pPr>
      <w:bookmarkStart w:id="119" w:name="_Toc169561515"/>
      <w:r>
        <w:t xml:space="preserve">Table </w:t>
      </w: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Table \* ARABIC \s 1 </w:instrText>
      </w:r>
      <w:r>
        <w:fldChar w:fldCharType="separate"/>
      </w:r>
      <w:r>
        <w:rPr>
          <w:noProof/>
        </w:rPr>
        <w:t>2</w:t>
      </w:r>
      <w:r>
        <w:fldChar w:fldCharType="end"/>
      </w:r>
      <w:r>
        <w:t xml:space="preserve"> – Summarization time of each summarization and pre-processing method combination</w:t>
      </w:r>
      <w:bookmarkEnd w:id="119"/>
    </w:p>
    <w:p w14:paraId="128EA37D" w14:textId="27CAB371" w:rsidR="005666BD" w:rsidRPr="005666BD" w:rsidRDefault="005666BD" w:rsidP="005666BD">
      <w:pPr>
        <w:spacing w:line="360" w:lineRule="auto"/>
      </w:pPr>
      <w:r>
        <w:t>Two observations can be obtained through the data above, with the first being passing the provided text through a layer of pre-processing method significantly reduce the total text generation time across all summarization methods</w:t>
      </w:r>
      <w:r>
        <w:t>, aside from the two extractive summarization methods which serves as an example</w:t>
      </w:r>
      <w:r>
        <w:t xml:space="preserve">. </w:t>
      </w:r>
      <w:r w:rsidR="001C3BCC">
        <w:t>In the case of Falcon AI’s text summarization, a</w:t>
      </w:r>
      <w:r w:rsidR="000C3CC4">
        <w:t xml:space="preserve"> 43% decrease in execution time was observed for the TextRank pre-processing and a 49% decrease when using LSA. However, time saved does not appears to be consistent between methods, as only a peak of 17% in the case of Facebook’s bart-large-cnn model. </w:t>
      </w:r>
      <w:r w:rsidR="005F3038">
        <w:t xml:space="preserve">Another observation is that while LSA on its own requires more time than TextRank to complete the task, using it as the pre-processing method will save more time in comparison to TextRank.  </w:t>
      </w:r>
    </w:p>
    <w:p w14:paraId="07714DAA" w14:textId="4A93B165" w:rsidR="00BE60FE" w:rsidRDefault="00BE60FE" w:rsidP="00F05048">
      <w:pPr>
        <w:spacing w:line="360" w:lineRule="auto"/>
        <w:jc w:val="left"/>
        <w:rPr>
          <w:rFonts w:eastAsia="Times New Roman"/>
          <w:b/>
          <w:bCs/>
          <w:sz w:val="32"/>
          <w:szCs w:val="28"/>
        </w:rPr>
      </w:pPr>
      <w:r>
        <w:br w:type="page"/>
      </w:r>
    </w:p>
    <w:p w14:paraId="3BCBF2FD" w14:textId="584FC625" w:rsidR="00196B8A" w:rsidRDefault="47E71CCB" w:rsidP="006109E7">
      <w:pPr>
        <w:pStyle w:val="Heading1"/>
        <w:spacing w:before="240"/>
        <w:jc w:val="center"/>
      </w:pPr>
      <w:bookmarkStart w:id="120" w:name="_Toc169380959"/>
      <w:r>
        <w:lastRenderedPageBreak/>
        <w:t>CONCLUSION AND FUTURE WORK</w:t>
      </w:r>
      <w:bookmarkEnd w:id="112"/>
      <w:bookmarkEnd w:id="120"/>
    </w:p>
    <w:p w14:paraId="1A359C4B" w14:textId="77777777" w:rsidR="00196B8A" w:rsidRDefault="00196B8A" w:rsidP="00570432">
      <w:pPr>
        <w:spacing w:before="40" w:after="40"/>
      </w:pPr>
    </w:p>
    <w:p w14:paraId="0013EAB5" w14:textId="7A5361DD" w:rsidR="00196B8A" w:rsidRDefault="0032360F" w:rsidP="0032360F">
      <w:pPr>
        <w:pStyle w:val="Heading2"/>
      </w:pPr>
      <w:bookmarkStart w:id="121" w:name="_Toc169380960"/>
      <w:r>
        <w:t>Conclusion</w:t>
      </w:r>
      <w:bookmarkEnd w:id="121"/>
    </w:p>
    <w:p w14:paraId="4E1AA8B4" w14:textId="77777777" w:rsidR="0032360F" w:rsidRDefault="0032360F" w:rsidP="0032360F"/>
    <w:p w14:paraId="04649837" w14:textId="5E1550E3" w:rsidR="0032360F" w:rsidRDefault="00F61B51" w:rsidP="00A63E3A">
      <w:pPr>
        <w:spacing w:line="360" w:lineRule="auto"/>
      </w:pPr>
      <w:r>
        <w:t>Although the project can be considered as functional, much is left to be desired as the project does not consider much of the user experience</w:t>
      </w:r>
      <w:r w:rsidR="00A63E3A">
        <w:t>.</w:t>
      </w:r>
      <w:r>
        <w:t xml:space="preserve"> </w:t>
      </w:r>
      <w:r w:rsidR="00A63E3A">
        <w:t xml:space="preserve"> </w:t>
      </w:r>
      <w:r>
        <w:t xml:space="preserve">Additionally, even though pre-trained models were used, finetuning the model to fit with the current use case was not possible due to limited time and resources. Overall, the project can be considered as the steppingstone for future improvements. </w:t>
      </w:r>
    </w:p>
    <w:p w14:paraId="3B98AF50" w14:textId="4A0AACD7" w:rsidR="0032360F" w:rsidRPr="0032360F" w:rsidRDefault="0032360F" w:rsidP="0032360F">
      <w:pPr>
        <w:pStyle w:val="Heading2"/>
      </w:pPr>
      <w:bookmarkStart w:id="122" w:name="_Toc169380961"/>
      <w:r>
        <w:t>Future work</w:t>
      </w:r>
      <w:bookmarkEnd w:id="122"/>
    </w:p>
    <w:p w14:paraId="171FDBC0" w14:textId="77777777" w:rsidR="00196B8A" w:rsidRDefault="00196B8A" w:rsidP="00570432">
      <w:pPr>
        <w:spacing w:before="40" w:after="40"/>
      </w:pPr>
    </w:p>
    <w:p w14:paraId="18F250FA" w14:textId="5E1320E4" w:rsidR="00CB46E7" w:rsidRDefault="00282A6C" w:rsidP="00143D10">
      <w:pPr>
        <w:spacing w:before="40" w:after="40" w:line="360" w:lineRule="auto"/>
      </w:pPr>
      <w:r>
        <w:t xml:space="preserve">Ideas for extending the current work that </w:t>
      </w:r>
      <w:r w:rsidR="00CB46E7">
        <w:t>can be done in the future:</w:t>
      </w:r>
    </w:p>
    <w:p w14:paraId="54C6FFA4" w14:textId="379A9EDC" w:rsidR="00CB46E7" w:rsidRDefault="00F74B84" w:rsidP="00143D10">
      <w:pPr>
        <w:pStyle w:val="ListParagraph"/>
        <w:numPr>
          <w:ilvl w:val="0"/>
          <w:numId w:val="41"/>
        </w:numPr>
        <w:spacing w:before="40" w:after="40" w:line="360" w:lineRule="auto"/>
      </w:pPr>
      <w:r>
        <w:t>Finetuning the model may allow for better summarization results, which can further improve the evaluation metrics</w:t>
      </w:r>
    </w:p>
    <w:p w14:paraId="1F843EE3" w14:textId="2978F814" w:rsidR="00205366" w:rsidRDefault="00F74B84" w:rsidP="00143D10">
      <w:pPr>
        <w:pStyle w:val="ListParagraph"/>
        <w:numPr>
          <w:ilvl w:val="0"/>
          <w:numId w:val="41"/>
        </w:numPr>
        <w:spacing w:before="40" w:after="40" w:line="360" w:lineRule="auto"/>
      </w:pPr>
      <w:r>
        <w:t>More PDFs can be added to the pool of dataset, allowing for more accurate results.</w:t>
      </w:r>
    </w:p>
    <w:p w14:paraId="61A8106F" w14:textId="186AACD4" w:rsidR="00F74B84" w:rsidRDefault="00F74B84" w:rsidP="00143D10">
      <w:pPr>
        <w:pStyle w:val="ListParagraph"/>
        <w:numPr>
          <w:ilvl w:val="0"/>
          <w:numId w:val="41"/>
        </w:numPr>
        <w:spacing w:before="40" w:after="40" w:line="360" w:lineRule="auto"/>
      </w:pPr>
      <w:r>
        <w:t xml:space="preserve">Human-evaluated reference PDF can be considered moving forward to improve the quality of the current dataset. </w:t>
      </w:r>
    </w:p>
    <w:p w14:paraId="6775E2FD" w14:textId="2837F1C2" w:rsidR="00540612" w:rsidRDefault="00F74B84" w:rsidP="00143D10">
      <w:pPr>
        <w:pStyle w:val="ListParagraph"/>
        <w:numPr>
          <w:ilvl w:val="0"/>
          <w:numId w:val="41"/>
        </w:numPr>
        <w:spacing w:before="40" w:after="40" w:line="360" w:lineRule="auto"/>
      </w:pPr>
      <w:r>
        <w:t xml:space="preserve">A self-developed model can be considered as having a simple model that is tailored to the current task can improve both the application’s efficiency and output if done correctly. </w:t>
      </w:r>
    </w:p>
    <w:p w14:paraId="508AB405" w14:textId="77777777" w:rsidR="00030779" w:rsidRDefault="00030779" w:rsidP="00570432">
      <w:pPr>
        <w:spacing w:before="40" w:after="40"/>
      </w:pPr>
    </w:p>
    <w:p w14:paraId="4EC04033" w14:textId="77777777" w:rsidR="00312F2E" w:rsidRDefault="00312F2E">
      <w:pPr>
        <w:jc w:val="left"/>
        <w:rPr>
          <w:rFonts w:eastAsia="Times New Roman"/>
          <w:b/>
          <w:bCs/>
          <w:sz w:val="32"/>
          <w:szCs w:val="28"/>
        </w:rPr>
      </w:pPr>
      <w:bookmarkStart w:id="123" w:name="_Toc514144999"/>
      <w:r>
        <w:br w:type="page"/>
      </w:r>
    </w:p>
    <w:p w14:paraId="7429167E" w14:textId="6DF44321" w:rsidR="00196B8A" w:rsidRDefault="27F29253" w:rsidP="00312F2E">
      <w:pPr>
        <w:pStyle w:val="Heading1"/>
        <w:numPr>
          <w:ilvl w:val="0"/>
          <w:numId w:val="0"/>
        </w:numPr>
        <w:ind w:left="288"/>
        <w:jc w:val="center"/>
      </w:pPr>
      <w:bookmarkStart w:id="124" w:name="_Toc169380962"/>
      <w:r>
        <w:lastRenderedPageBreak/>
        <w:t>REFERENCES</w:t>
      </w:r>
      <w:bookmarkEnd w:id="123"/>
      <w:bookmarkEnd w:id="124"/>
    </w:p>
    <w:p w14:paraId="6750CCDE" w14:textId="77777777" w:rsidR="0020174A" w:rsidRDefault="0020174A" w:rsidP="00570432">
      <w:pPr>
        <w:spacing w:before="40" w:after="40"/>
      </w:pPr>
    </w:p>
    <w:p w14:paraId="1F7C261D" w14:textId="77777777" w:rsidR="00864D76" w:rsidRPr="00864D76" w:rsidRDefault="00863DB6" w:rsidP="00864D76">
      <w:pPr>
        <w:pStyle w:val="Bibliography"/>
      </w:pPr>
      <w:r>
        <w:fldChar w:fldCharType="begin"/>
      </w:r>
      <w:r>
        <w:instrText xml:space="preserve"> ADDIN ZOTERO_BIBL {"uncited":[],"omitted":[],"custom":[]} CSL_BIBLIOGRAPHY </w:instrText>
      </w:r>
      <w:r>
        <w:fldChar w:fldCharType="separate"/>
      </w:r>
      <w:r w:rsidR="00864D76" w:rsidRPr="00864D76">
        <w:t>[1]</w:t>
      </w:r>
      <w:r w:rsidR="00864D76" w:rsidRPr="00864D76">
        <w:tab/>
        <w:t xml:space="preserve">A. Jinha, “Article 50 million: An estimate of the number of scholarly articles in existence,” </w:t>
      </w:r>
      <w:r w:rsidR="00864D76" w:rsidRPr="00864D76">
        <w:rPr>
          <w:i/>
          <w:iCs/>
        </w:rPr>
        <w:t>Learn. Publ.</w:t>
      </w:r>
      <w:r w:rsidR="00864D76" w:rsidRPr="00864D76">
        <w:t xml:space="preserve">, vol. 23, pp. 258–263, Jul. 2010, </w:t>
      </w:r>
      <w:proofErr w:type="spellStart"/>
      <w:r w:rsidR="00864D76" w:rsidRPr="00864D76">
        <w:t>doi</w:t>
      </w:r>
      <w:proofErr w:type="spellEnd"/>
      <w:r w:rsidR="00864D76" w:rsidRPr="00864D76">
        <w:t>: 10.1087/20100308.</w:t>
      </w:r>
    </w:p>
    <w:p w14:paraId="78CEF728" w14:textId="77777777" w:rsidR="00864D76" w:rsidRPr="00864D76" w:rsidRDefault="00864D76" w:rsidP="00864D76">
      <w:pPr>
        <w:pStyle w:val="Bibliography"/>
      </w:pPr>
      <w:r w:rsidRPr="00864D76">
        <w:t>[2]</w:t>
      </w:r>
      <w:r w:rsidRPr="00864D76">
        <w:tab/>
        <w:t xml:space="preserve">P. Lopez, “GROBID: Combining Automatic Bibliographic Data Recognition and Term Extraction for Scholarship Publications,” in </w:t>
      </w:r>
      <w:r w:rsidRPr="00864D76">
        <w:rPr>
          <w:i/>
          <w:iCs/>
        </w:rPr>
        <w:t>Research and Advanced Technology for Digital Libraries</w:t>
      </w:r>
      <w:r w:rsidRPr="00864D76">
        <w:t xml:space="preserve">, M. Agosti, J. </w:t>
      </w:r>
      <w:proofErr w:type="spellStart"/>
      <w:r w:rsidRPr="00864D76">
        <w:t>Borbinha</w:t>
      </w:r>
      <w:proofErr w:type="spellEnd"/>
      <w:r w:rsidRPr="00864D76">
        <w:t xml:space="preserve">, S. </w:t>
      </w:r>
      <w:proofErr w:type="spellStart"/>
      <w:r w:rsidRPr="00864D76">
        <w:t>Kapidakis</w:t>
      </w:r>
      <w:proofErr w:type="spellEnd"/>
      <w:r w:rsidRPr="00864D76">
        <w:t xml:space="preserve">, C. Papatheodorou, and G. Tsakonas, Eds., Berlin, Heidelberg: Springer, 2009, pp. 473–474. </w:t>
      </w:r>
      <w:proofErr w:type="spellStart"/>
      <w:r w:rsidRPr="00864D76">
        <w:t>doi</w:t>
      </w:r>
      <w:proofErr w:type="spellEnd"/>
      <w:r w:rsidRPr="00864D76">
        <w:t>: 10.1007/978-3-642-04346-8_62.</w:t>
      </w:r>
    </w:p>
    <w:p w14:paraId="36ECA474" w14:textId="77777777" w:rsidR="00864D76" w:rsidRPr="00864D76" w:rsidRDefault="00864D76" w:rsidP="00864D76">
      <w:pPr>
        <w:pStyle w:val="Bibliography"/>
      </w:pPr>
      <w:r w:rsidRPr="00864D76">
        <w:t>[3]</w:t>
      </w:r>
      <w:r w:rsidRPr="00864D76">
        <w:tab/>
        <w:t>“How GROBID works - GROBID Documentation.” Accessed: Jan. 13, 2024. [Online]. Available: https://grobid.readthedocs.io/en/latest/Principles/</w:t>
      </w:r>
    </w:p>
    <w:p w14:paraId="2F6DD7C6" w14:textId="77777777" w:rsidR="00864D76" w:rsidRPr="00864D76" w:rsidRDefault="00864D76" w:rsidP="00864D76">
      <w:pPr>
        <w:pStyle w:val="Bibliography"/>
      </w:pPr>
      <w:r w:rsidRPr="00864D76">
        <w:t>[4]</w:t>
      </w:r>
      <w:r w:rsidRPr="00864D76">
        <w:tab/>
        <w:t xml:space="preserve">D. </w:t>
      </w:r>
      <w:proofErr w:type="spellStart"/>
      <w:r w:rsidRPr="00864D76">
        <w:t>Jurafsky</w:t>
      </w:r>
      <w:proofErr w:type="spellEnd"/>
      <w:r w:rsidRPr="00864D76">
        <w:t xml:space="preserve"> and J. H. Martin, </w:t>
      </w:r>
      <w:r w:rsidRPr="00864D76">
        <w:rPr>
          <w:i/>
          <w:iCs/>
        </w:rPr>
        <w:t>Speech and language processing: an introduction to natural language processing, computational linguistics, and speech recognition</w:t>
      </w:r>
      <w:r w:rsidRPr="00864D76">
        <w:t>. in Prentice Hall series in artificial intelligence. Upper Saddle River, N.J: Prentice Hall, 2000.</w:t>
      </w:r>
    </w:p>
    <w:p w14:paraId="23FB9468" w14:textId="77777777" w:rsidR="00864D76" w:rsidRPr="00864D76" w:rsidRDefault="00864D76" w:rsidP="00864D76">
      <w:pPr>
        <w:pStyle w:val="Bibliography"/>
      </w:pPr>
      <w:r w:rsidRPr="00864D76">
        <w:t>[5]</w:t>
      </w:r>
      <w:r w:rsidRPr="00864D76">
        <w:tab/>
        <w:t xml:space="preserve">W. S. El-Kassas, C. R. Salama, A. A. Rafea, and H. K. Mohamed, “Automatic text summarization: A comprehensive survey,” </w:t>
      </w:r>
      <w:r w:rsidRPr="00864D76">
        <w:rPr>
          <w:i/>
          <w:iCs/>
        </w:rPr>
        <w:t>Expert Syst. Appl.</w:t>
      </w:r>
      <w:r w:rsidRPr="00864D76">
        <w:t xml:space="preserve">, vol. 165, p. 113679, Mar. 2021, </w:t>
      </w:r>
      <w:proofErr w:type="spellStart"/>
      <w:r w:rsidRPr="00864D76">
        <w:t>doi</w:t>
      </w:r>
      <w:proofErr w:type="spellEnd"/>
      <w:r w:rsidRPr="00864D76">
        <w:t>: 10.1016/j.eswa.2020.113679.</w:t>
      </w:r>
    </w:p>
    <w:p w14:paraId="05792C95" w14:textId="77777777" w:rsidR="00864D76" w:rsidRPr="00864D76" w:rsidRDefault="00864D76" w:rsidP="00864D76">
      <w:pPr>
        <w:pStyle w:val="Bibliography"/>
      </w:pPr>
      <w:r w:rsidRPr="00864D76">
        <w:t>[6]</w:t>
      </w:r>
      <w:r w:rsidRPr="00864D76">
        <w:tab/>
        <w:t xml:space="preserve">R. Mihalcea and P. Tarau, “TextRank: Bringing Order into Text,” in </w:t>
      </w:r>
      <w:r w:rsidRPr="00864D76">
        <w:rPr>
          <w:i/>
          <w:iCs/>
        </w:rPr>
        <w:t>Proceedings of the 2004 Conference on Empirical Methods in Natural Language Processing</w:t>
      </w:r>
      <w:r w:rsidRPr="00864D76">
        <w:t>, D. Lin and D. Wu, Eds., Barcelona, Spain: Association for Computational Linguistics, Jul. 2004, pp. 404–411. Accessed: Nov. 05, 2023. [Online]. Available: https://aclanthology.org/W04-3252</w:t>
      </w:r>
    </w:p>
    <w:p w14:paraId="14AFF898" w14:textId="77777777" w:rsidR="00864D76" w:rsidRPr="00864D76" w:rsidRDefault="00864D76" w:rsidP="00864D76">
      <w:pPr>
        <w:pStyle w:val="Bibliography"/>
      </w:pPr>
      <w:r w:rsidRPr="00864D76">
        <w:t>[7]</w:t>
      </w:r>
      <w:r w:rsidRPr="00864D76">
        <w:tab/>
        <w:t xml:space="preserve">P. W. Foltz, “Latent semantic analysis for text-based research,” </w:t>
      </w:r>
      <w:proofErr w:type="spellStart"/>
      <w:r w:rsidRPr="00864D76">
        <w:rPr>
          <w:i/>
          <w:iCs/>
        </w:rPr>
        <w:t>Behav</w:t>
      </w:r>
      <w:proofErr w:type="spellEnd"/>
      <w:r w:rsidRPr="00864D76">
        <w:rPr>
          <w:i/>
          <w:iCs/>
        </w:rPr>
        <w:t xml:space="preserve">. Res. Methods </w:t>
      </w:r>
      <w:proofErr w:type="spellStart"/>
      <w:r w:rsidRPr="00864D76">
        <w:rPr>
          <w:i/>
          <w:iCs/>
        </w:rPr>
        <w:t>Instrum</w:t>
      </w:r>
      <w:proofErr w:type="spellEnd"/>
      <w:r w:rsidRPr="00864D76">
        <w:rPr>
          <w:i/>
          <w:iCs/>
        </w:rPr>
        <w:t xml:space="preserve">. </w:t>
      </w:r>
      <w:proofErr w:type="spellStart"/>
      <w:r w:rsidRPr="00864D76">
        <w:rPr>
          <w:i/>
          <w:iCs/>
        </w:rPr>
        <w:t>Comput</w:t>
      </w:r>
      <w:proofErr w:type="spellEnd"/>
      <w:r w:rsidRPr="00864D76">
        <w:rPr>
          <w:i/>
          <w:iCs/>
        </w:rPr>
        <w:t>.</w:t>
      </w:r>
      <w:r w:rsidRPr="00864D76">
        <w:t xml:space="preserve">, vol. 28, no. 2, pp. 197–202, Jun. 1996, </w:t>
      </w:r>
      <w:proofErr w:type="spellStart"/>
      <w:r w:rsidRPr="00864D76">
        <w:t>doi</w:t>
      </w:r>
      <w:proofErr w:type="spellEnd"/>
      <w:r w:rsidRPr="00864D76">
        <w:t>: 10.3758/BF03204765.</w:t>
      </w:r>
    </w:p>
    <w:p w14:paraId="3DE095FE" w14:textId="77777777" w:rsidR="00864D76" w:rsidRPr="00864D76" w:rsidRDefault="00864D76" w:rsidP="00864D76">
      <w:pPr>
        <w:pStyle w:val="Bibliography"/>
      </w:pPr>
      <w:r w:rsidRPr="00864D76">
        <w:t>[8]</w:t>
      </w:r>
      <w:r w:rsidRPr="00864D76">
        <w:tab/>
        <w:t xml:space="preserve">M. Lewis </w:t>
      </w:r>
      <w:r w:rsidRPr="00864D76">
        <w:rPr>
          <w:i/>
          <w:iCs/>
        </w:rPr>
        <w:t>et al.</w:t>
      </w:r>
      <w:r w:rsidRPr="00864D76">
        <w:t xml:space="preserve">, “BART: Denoising Sequence-to-Sequence Pre-training for Natural Language Generation, Translation, and Comprehension.” </w:t>
      </w:r>
      <w:proofErr w:type="spellStart"/>
      <w:r w:rsidRPr="00864D76">
        <w:t>arXiv</w:t>
      </w:r>
      <w:proofErr w:type="spellEnd"/>
      <w:r w:rsidRPr="00864D76">
        <w:t xml:space="preserve">, Oct. 29, 2019. </w:t>
      </w:r>
      <w:proofErr w:type="spellStart"/>
      <w:r w:rsidRPr="00864D76">
        <w:t>doi</w:t>
      </w:r>
      <w:proofErr w:type="spellEnd"/>
      <w:r w:rsidRPr="00864D76">
        <w:t>: 10.48550/arXiv.1910.13461.</w:t>
      </w:r>
    </w:p>
    <w:p w14:paraId="6BE702A5" w14:textId="77777777" w:rsidR="00864D76" w:rsidRPr="00864D76" w:rsidRDefault="00864D76" w:rsidP="00864D76">
      <w:pPr>
        <w:pStyle w:val="Bibliography"/>
      </w:pPr>
      <w:r w:rsidRPr="00864D76">
        <w:t>[9]</w:t>
      </w:r>
      <w:r w:rsidRPr="00864D76">
        <w:tab/>
        <w:t xml:space="preserve">C. Raffel </w:t>
      </w:r>
      <w:r w:rsidRPr="00864D76">
        <w:rPr>
          <w:i/>
          <w:iCs/>
        </w:rPr>
        <w:t>et al.</w:t>
      </w:r>
      <w:r w:rsidRPr="00864D76">
        <w:t xml:space="preserve">, “Exploring the Limits of Transfer Learning with a Unified Text-to-Text Transformer.” </w:t>
      </w:r>
      <w:proofErr w:type="spellStart"/>
      <w:r w:rsidRPr="00864D76">
        <w:t>arXiv</w:t>
      </w:r>
      <w:proofErr w:type="spellEnd"/>
      <w:r w:rsidRPr="00864D76">
        <w:t>, Sep. 19, 2023. Accessed: Jun. 08, 2024. [Online]. Available: http://arxiv.org/abs/1910.10683</w:t>
      </w:r>
    </w:p>
    <w:p w14:paraId="185D57D3" w14:textId="77777777" w:rsidR="00864D76" w:rsidRPr="00864D76" w:rsidRDefault="00864D76" w:rsidP="00864D76">
      <w:pPr>
        <w:pStyle w:val="Bibliography"/>
      </w:pPr>
      <w:r w:rsidRPr="00864D76">
        <w:t>[10]</w:t>
      </w:r>
      <w:r w:rsidRPr="00864D76">
        <w:tab/>
        <w:t xml:space="preserve">F. Zhuang </w:t>
      </w:r>
      <w:r w:rsidRPr="00864D76">
        <w:rPr>
          <w:i/>
          <w:iCs/>
        </w:rPr>
        <w:t>et al.</w:t>
      </w:r>
      <w:r w:rsidRPr="00864D76">
        <w:t xml:space="preserve">, “A Comprehensive Survey on Transfer Learning.” </w:t>
      </w:r>
      <w:proofErr w:type="spellStart"/>
      <w:r w:rsidRPr="00864D76">
        <w:t>arXiv</w:t>
      </w:r>
      <w:proofErr w:type="spellEnd"/>
      <w:r w:rsidRPr="00864D76">
        <w:t xml:space="preserve">, Jun. 23, 2020. </w:t>
      </w:r>
      <w:proofErr w:type="spellStart"/>
      <w:r w:rsidRPr="00864D76">
        <w:t>doi</w:t>
      </w:r>
      <w:proofErr w:type="spellEnd"/>
      <w:r w:rsidRPr="00864D76">
        <w:t>: 10.48550/arXiv.1911.02685.</w:t>
      </w:r>
    </w:p>
    <w:p w14:paraId="4FFEF213" w14:textId="77777777" w:rsidR="00864D76" w:rsidRPr="00864D76" w:rsidRDefault="00864D76" w:rsidP="00864D76">
      <w:pPr>
        <w:pStyle w:val="Bibliography"/>
      </w:pPr>
      <w:r w:rsidRPr="00864D76">
        <w:t>[11]</w:t>
      </w:r>
      <w:r w:rsidRPr="00864D76">
        <w:tab/>
        <w:t xml:space="preserve">X. Han </w:t>
      </w:r>
      <w:r w:rsidRPr="00864D76">
        <w:rPr>
          <w:i/>
          <w:iCs/>
        </w:rPr>
        <w:t>et al.</w:t>
      </w:r>
      <w:r w:rsidRPr="00864D76">
        <w:t xml:space="preserve">, “Pre-Trained Models: Past, Present and Future.” </w:t>
      </w:r>
      <w:proofErr w:type="spellStart"/>
      <w:r w:rsidRPr="00864D76">
        <w:t>arXiv</w:t>
      </w:r>
      <w:proofErr w:type="spellEnd"/>
      <w:r w:rsidRPr="00864D76">
        <w:t xml:space="preserve">, Aug. 11, 2021. </w:t>
      </w:r>
      <w:proofErr w:type="spellStart"/>
      <w:r w:rsidRPr="00864D76">
        <w:t>doi</w:t>
      </w:r>
      <w:proofErr w:type="spellEnd"/>
      <w:r w:rsidRPr="00864D76">
        <w:t>: 10.48550/arXiv.2106.07139.</w:t>
      </w:r>
    </w:p>
    <w:p w14:paraId="02999421" w14:textId="77777777" w:rsidR="00864D76" w:rsidRPr="00864D76" w:rsidRDefault="00864D76" w:rsidP="00864D76">
      <w:pPr>
        <w:pStyle w:val="Bibliography"/>
      </w:pPr>
      <w:r w:rsidRPr="00864D76">
        <w:t>[12]</w:t>
      </w:r>
      <w:r w:rsidRPr="00864D76">
        <w:tab/>
        <w:t>“Falconsai/text_summarization · Hugging Face.” Accessed: Jun. 12, 2024. [Online]. Available: https://huggingface.co/Falconsai/text_summarization</w:t>
      </w:r>
    </w:p>
    <w:p w14:paraId="58D46591" w14:textId="77777777" w:rsidR="00864D76" w:rsidRPr="00864D76" w:rsidRDefault="00864D76" w:rsidP="00864D76">
      <w:pPr>
        <w:pStyle w:val="Bibliography"/>
      </w:pPr>
      <w:r w:rsidRPr="00864D76">
        <w:t>[13]</w:t>
      </w:r>
      <w:r w:rsidRPr="00864D76">
        <w:tab/>
        <w:t>“</w:t>
      </w:r>
      <w:proofErr w:type="spellStart"/>
      <w:r w:rsidRPr="00864D76">
        <w:t>facebook</w:t>
      </w:r>
      <w:proofErr w:type="spellEnd"/>
      <w:r w:rsidRPr="00864D76">
        <w:t>/bart-large-cnn · Hugging Face.” Accessed: Jun. 12, 2024. [Online]. Available: https://huggingface.co/facebook/bart-large-cnn</w:t>
      </w:r>
    </w:p>
    <w:p w14:paraId="674952A1" w14:textId="77777777" w:rsidR="00864D76" w:rsidRPr="00864D76" w:rsidRDefault="00864D76" w:rsidP="00864D76">
      <w:pPr>
        <w:pStyle w:val="Bibliography"/>
      </w:pPr>
      <w:r w:rsidRPr="00864D76">
        <w:t>[14]</w:t>
      </w:r>
      <w:r w:rsidRPr="00864D76">
        <w:tab/>
        <w:t xml:space="preserve">T. Wolf </w:t>
      </w:r>
      <w:r w:rsidRPr="00864D76">
        <w:rPr>
          <w:i/>
          <w:iCs/>
        </w:rPr>
        <w:t>et al.</w:t>
      </w:r>
      <w:r w:rsidRPr="00864D76">
        <w:t xml:space="preserve">, “Transformers: State-of-the-Art Natural Language Processing,” in </w:t>
      </w:r>
      <w:r w:rsidRPr="00864D76">
        <w:rPr>
          <w:i/>
          <w:iCs/>
        </w:rPr>
        <w:t>Proceedings of the 2020 Conference on Empirical Methods in Natural Language Processing: System Demonstrations</w:t>
      </w:r>
      <w:r w:rsidRPr="00864D76">
        <w:t xml:space="preserve">, Q. Liu and D. Schlangen, Eds., Online: Association for Computational Linguistics, Oct. 2020, pp. 38–45. </w:t>
      </w:r>
      <w:proofErr w:type="spellStart"/>
      <w:r w:rsidRPr="00864D76">
        <w:t>doi</w:t>
      </w:r>
      <w:proofErr w:type="spellEnd"/>
      <w:r w:rsidRPr="00864D76">
        <w:t>: 10.18653/v1/2020.emnlp-demos.6.</w:t>
      </w:r>
    </w:p>
    <w:p w14:paraId="02F3CB00" w14:textId="77777777" w:rsidR="00864D76" w:rsidRPr="00864D76" w:rsidRDefault="00864D76" w:rsidP="00864D76">
      <w:pPr>
        <w:pStyle w:val="Bibliography"/>
      </w:pPr>
      <w:r w:rsidRPr="00864D76">
        <w:t>[15]</w:t>
      </w:r>
      <w:r w:rsidRPr="00864D76">
        <w:tab/>
        <w:t xml:space="preserve">M. Lipinski, K. Yao, C. Breitinger, J. Beel, and B. Gipp, “Evaluation of header metadata extraction approaches and tools for scientific PDF documents,” in </w:t>
      </w:r>
      <w:r w:rsidRPr="00864D76">
        <w:rPr>
          <w:i/>
          <w:iCs/>
        </w:rPr>
        <w:t>Proceedings of the 13th ACM/IEEE-CS joint conference on Digital libraries</w:t>
      </w:r>
      <w:r w:rsidRPr="00864D76">
        <w:t xml:space="preserve">, Indianapolis Indiana USA: ACM, Jul. 2013, pp. 385–386. </w:t>
      </w:r>
      <w:proofErr w:type="spellStart"/>
      <w:r w:rsidRPr="00864D76">
        <w:t>doi</w:t>
      </w:r>
      <w:proofErr w:type="spellEnd"/>
      <w:r w:rsidRPr="00864D76">
        <w:t>: 10.1145/2467696.2467753.</w:t>
      </w:r>
    </w:p>
    <w:p w14:paraId="5DBF70AD" w14:textId="77777777" w:rsidR="00864D76" w:rsidRPr="00864D76" w:rsidRDefault="00864D76" w:rsidP="00864D76">
      <w:pPr>
        <w:pStyle w:val="Bibliography"/>
      </w:pPr>
      <w:r w:rsidRPr="00864D76">
        <w:t>[16]</w:t>
      </w:r>
      <w:r w:rsidRPr="00864D76">
        <w:tab/>
        <w:t xml:space="preserve">P. Lopez, C. Du, J. Cohoon, K. Ram, and J. Howison, “Mining Software Entities in Scientific Literature: Document-level NER for an Extremely Imbalance and Large-scale Task,” in </w:t>
      </w:r>
      <w:r w:rsidRPr="00864D76">
        <w:rPr>
          <w:i/>
          <w:iCs/>
        </w:rPr>
        <w:t>Proceedings of the 30th ACM International Conference on Information &amp; Knowledge Management</w:t>
      </w:r>
      <w:r w:rsidRPr="00864D76">
        <w:t xml:space="preserve">, in CIKM ’21. New York, NY, USA: Association for Computing Machinery, Oct. 2021, pp. 3986–3995. </w:t>
      </w:r>
      <w:proofErr w:type="spellStart"/>
      <w:r w:rsidRPr="00864D76">
        <w:t>doi</w:t>
      </w:r>
      <w:proofErr w:type="spellEnd"/>
      <w:r w:rsidRPr="00864D76">
        <w:t>: 10.1145/3459637.3481936.</w:t>
      </w:r>
    </w:p>
    <w:p w14:paraId="1452871A" w14:textId="77777777" w:rsidR="00864D76" w:rsidRPr="00864D76" w:rsidRDefault="00864D76" w:rsidP="00864D76">
      <w:pPr>
        <w:pStyle w:val="Bibliography"/>
      </w:pPr>
      <w:r w:rsidRPr="00864D76">
        <w:lastRenderedPageBreak/>
        <w:t>[17]</w:t>
      </w:r>
      <w:r w:rsidRPr="00864D76">
        <w:tab/>
        <w:t xml:space="preserve">J. M. Nicholson </w:t>
      </w:r>
      <w:r w:rsidRPr="00864D76">
        <w:rPr>
          <w:i/>
          <w:iCs/>
        </w:rPr>
        <w:t>et al.</w:t>
      </w:r>
      <w:r w:rsidRPr="00864D76">
        <w:t>, “</w:t>
      </w:r>
      <w:proofErr w:type="spellStart"/>
      <w:r w:rsidRPr="00864D76">
        <w:t>scite</w:t>
      </w:r>
      <w:proofErr w:type="spellEnd"/>
      <w:r w:rsidRPr="00864D76">
        <w:t xml:space="preserve">: a smart citation index that displays the context of citations and classifies their intent using deep learning.” </w:t>
      </w:r>
      <w:proofErr w:type="spellStart"/>
      <w:r w:rsidRPr="00864D76">
        <w:t>bioRxiv</w:t>
      </w:r>
      <w:proofErr w:type="spellEnd"/>
      <w:r w:rsidRPr="00864D76">
        <w:t xml:space="preserve">, p. 2021.03.15.435418, Mar. 16, 2021. </w:t>
      </w:r>
      <w:proofErr w:type="spellStart"/>
      <w:r w:rsidRPr="00864D76">
        <w:t>doi</w:t>
      </w:r>
      <w:proofErr w:type="spellEnd"/>
      <w:r w:rsidRPr="00864D76">
        <w:t>: 10.1101/2021.03.15.435418.</w:t>
      </w:r>
    </w:p>
    <w:p w14:paraId="3D15AA4A" w14:textId="77777777" w:rsidR="00864D76" w:rsidRPr="00864D76" w:rsidRDefault="00864D76" w:rsidP="00864D76">
      <w:pPr>
        <w:pStyle w:val="Bibliography"/>
      </w:pPr>
      <w:r w:rsidRPr="00864D76">
        <w:t>[18]</w:t>
      </w:r>
      <w:r w:rsidRPr="00864D76">
        <w:tab/>
        <w:t xml:space="preserve">M. Grennan and J. Beel, “Synthetic vs. Real Reference Strings for Citation Parsing, and the Importance of Re-training and Out-Of-Sample Data for Meaningful Evaluations: Experiments with GROBID, GIANT and Cora.” </w:t>
      </w:r>
      <w:proofErr w:type="spellStart"/>
      <w:r w:rsidRPr="00864D76">
        <w:t>arXiv</w:t>
      </w:r>
      <w:proofErr w:type="spellEnd"/>
      <w:r w:rsidRPr="00864D76">
        <w:t>, Apr. 25, 2020. Accessed: Nov. 03, 2023. [Online]. Available: http://arxiv.org/abs/2004.10410</w:t>
      </w:r>
    </w:p>
    <w:p w14:paraId="0332BB6B" w14:textId="77777777" w:rsidR="00864D76" w:rsidRPr="00864D76" w:rsidRDefault="00864D76" w:rsidP="00864D76">
      <w:pPr>
        <w:pStyle w:val="Bibliography"/>
      </w:pPr>
      <w:r w:rsidRPr="00864D76">
        <w:t>[19]</w:t>
      </w:r>
      <w:r w:rsidRPr="00864D76">
        <w:tab/>
        <w:t xml:space="preserve">C.-Y. Lin, “ROUGE: A Package for Automatic Evaluation of Summaries,” in </w:t>
      </w:r>
      <w:r w:rsidRPr="00864D76">
        <w:rPr>
          <w:i/>
          <w:iCs/>
        </w:rPr>
        <w:t>Text Summarization Branches Out</w:t>
      </w:r>
      <w:r w:rsidRPr="00864D76">
        <w:t>, Barcelona, Spain: Association for Computational Linguistics, Jul. 2004, pp. 74–81. Accessed: May 06, 2024. [Online]. Available: https://aclanthology.org/W04-1013</w:t>
      </w:r>
    </w:p>
    <w:p w14:paraId="4C4CA5E0" w14:textId="77777777" w:rsidR="00864D76" w:rsidRPr="00864D76" w:rsidRDefault="00864D76" w:rsidP="00864D76">
      <w:pPr>
        <w:pStyle w:val="Bibliography"/>
      </w:pPr>
      <w:r w:rsidRPr="00864D76">
        <w:t>[20]</w:t>
      </w:r>
      <w:r w:rsidRPr="00864D76">
        <w:tab/>
        <w:t xml:space="preserve">R. </w:t>
      </w:r>
      <w:proofErr w:type="spellStart"/>
      <w:r w:rsidRPr="00864D76">
        <w:t>Deienno</w:t>
      </w:r>
      <w:proofErr w:type="spellEnd"/>
      <w:r w:rsidRPr="00864D76">
        <w:t xml:space="preserve">, D. </w:t>
      </w:r>
      <w:proofErr w:type="spellStart"/>
      <w:r w:rsidRPr="00864D76">
        <w:t>Nesvorny</w:t>
      </w:r>
      <w:proofErr w:type="spellEnd"/>
      <w:r w:rsidRPr="00864D76">
        <w:t xml:space="preserve">, M. S. Clement, W. F. Bottke, A. </w:t>
      </w:r>
      <w:proofErr w:type="spellStart"/>
      <w:r w:rsidRPr="00864D76">
        <w:t>Izidoro</w:t>
      </w:r>
      <w:proofErr w:type="spellEnd"/>
      <w:r w:rsidRPr="00864D76">
        <w:t xml:space="preserve">, and K. J. Walsh, “Accretion and Uneven Depletion of the Main Asteroid Belt.” </w:t>
      </w:r>
      <w:proofErr w:type="spellStart"/>
      <w:r w:rsidRPr="00864D76">
        <w:t>arXiv</w:t>
      </w:r>
      <w:proofErr w:type="spellEnd"/>
      <w:r w:rsidRPr="00864D76">
        <w:t>, Apr. 04, 2024. Accessed: Apr. 08, 2024. [Online]. Available: http://arxiv.org/abs/2404.03791</w:t>
      </w:r>
    </w:p>
    <w:p w14:paraId="33847073" w14:textId="77777777" w:rsidR="00864D76" w:rsidRPr="00864D76" w:rsidRDefault="00864D76" w:rsidP="00864D76">
      <w:pPr>
        <w:pStyle w:val="Bibliography"/>
      </w:pPr>
      <w:r w:rsidRPr="00864D76">
        <w:t>[21]</w:t>
      </w:r>
      <w:r w:rsidRPr="00864D76">
        <w:tab/>
        <w:t xml:space="preserve">E. </w:t>
      </w:r>
      <w:proofErr w:type="spellStart"/>
      <w:r w:rsidRPr="00864D76">
        <w:t>Elokda</w:t>
      </w:r>
      <w:proofErr w:type="spellEnd"/>
      <w:r w:rsidRPr="00864D76">
        <w:t xml:space="preserve">, H. </w:t>
      </w:r>
      <w:proofErr w:type="spellStart"/>
      <w:r w:rsidRPr="00864D76">
        <w:t>Nax</w:t>
      </w:r>
      <w:proofErr w:type="spellEnd"/>
      <w:r w:rsidRPr="00864D76">
        <w:t xml:space="preserve">, S. </w:t>
      </w:r>
      <w:proofErr w:type="spellStart"/>
      <w:r w:rsidRPr="00864D76">
        <w:t>Bolognani</w:t>
      </w:r>
      <w:proofErr w:type="spellEnd"/>
      <w:r w:rsidRPr="00864D76">
        <w:t xml:space="preserve">, and F. Dörfler, “Karma: An Experimental Study.” </w:t>
      </w:r>
      <w:proofErr w:type="spellStart"/>
      <w:r w:rsidRPr="00864D76">
        <w:t>arXiv</w:t>
      </w:r>
      <w:proofErr w:type="spellEnd"/>
      <w:r w:rsidRPr="00864D76">
        <w:t xml:space="preserve">, Apr. 03, 2024. </w:t>
      </w:r>
      <w:proofErr w:type="spellStart"/>
      <w:r w:rsidRPr="00864D76">
        <w:t>doi</w:t>
      </w:r>
      <w:proofErr w:type="spellEnd"/>
      <w:r w:rsidRPr="00864D76">
        <w:t>: 10.48550/arXiv.2404.02687.</w:t>
      </w:r>
    </w:p>
    <w:p w14:paraId="7ADAAFBC" w14:textId="77777777" w:rsidR="00864D76" w:rsidRPr="00864D76" w:rsidRDefault="00864D76" w:rsidP="00864D76">
      <w:pPr>
        <w:pStyle w:val="Bibliography"/>
      </w:pPr>
      <w:r w:rsidRPr="00864D76">
        <w:t>[22]</w:t>
      </w:r>
      <w:r w:rsidRPr="00864D76">
        <w:tab/>
        <w:t>K. S. Hansen, J. D. Moreno-</w:t>
      </w:r>
      <w:proofErr w:type="spellStart"/>
      <w:r w:rsidRPr="00864D76">
        <w:t>Ternero</w:t>
      </w:r>
      <w:proofErr w:type="spellEnd"/>
      <w:r w:rsidRPr="00864D76">
        <w:t xml:space="preserve">, and L. P. Østerdal, “Productivity and quality-adjusted life years: QALYs, PALYs and beyond.” </w:t>
      </w:r>
      <w:proofErr w:type="spellStart"/>
      <w:r w:rsidRPr="00864D76">
        <w:t>arXiv</w:t>
      </w:r>
      <w:proofErr w:type="spellEnd"/>
      <w:r w:rsidRPr="00864D76">
        <w:t>, Apr. 05, 2024. Accessed: Apr. 08, 2024. [Online]. Available: http://arxiv.org/abs/2404.04121</w:t>
      </w:r>
    </w:p>
    <w:p w14:paraId="3294B5D6" w14:textId="77777777" w:rsidR="00864D76" w:rsidRPr="00864D76" w:rsidRDefault="00864D76" w:rsidP="00864D76">
      <w:pPr>
        <w:pStyle w:val="Bibliography"/>
      </w:pPr>
      <w:r w:rsidRPr="00864D76">
        <w:t>[23]</w:t>
      </w:r>
      <w:r w:rsidRPr="00864D76">
        <w:tab/>
        <w:t xml:space="preserve">D. F. O. Onah, E. L. L. Pang, and M. El-Haj, “A Data-driven Latent Semantic Analysis for Automatic Text Summarization using LDA Topic Modelling.” </w:t>
      </w:r>
      <w:proofErr w:type="spellStart"/>
      <w:r w:rsidRPr="00864D76">
        <w:t>arXiv</w:t>
      </w:r>
      <w:proofErr w:type="spellEnd"/>
      <w:r w:rsidRPr="00864D76">
        <w:t xml:space="preserve">, May 29, 2023. </w:t>
      </w:r>
      <w:proofErr w:type="spellStart"/>
      <w:r w:rsidRPr="00864D76">
        <w:t>doi</w:t>
      </w:r>
      <w:proofErr w:type="spellEnd"/>
      <w:r w:rsidRPr="00864D76">
        <w:t>: 10.48550/arXiv.2207.14687.</w:t>
      </w:r>
    </w:p>
    <w:p w14:paraId="0E109402" w14:textId="77777777" w:rsidR="00864D76" w:rsidRPr="00864D76" w:rsidRDefault="00864D76" w:rsidP="00864D76">
      <w:pPr>
        <w:pStyle w:val="Bibliography"/>
      </w:pPr>
      <w:r w:rsidRPr="00864D76">
        <w:t>[24]</w:t>
      </w:r>
      <w:r w:rsidRPr="00864D76">
        <w:tab/>
        <w:t xml:space="preserve">A. J. Peterson, “AI and the Problem of Knowledge Collapse.” </w:t>
      </w:r>
      <w:proofErr w:type="spellStart"/>
      <w:r w:rsidRPr="00864D76">
        <w:t>arXiv</w:t>
      </w:r>
      <w:proofErr w:type="spellEnd"/>
      <w:r w:rsidRPr="00864D76">
        <w:t xml:space="preserve">, Apr. 04, 2024. </w:t>
      </w:r>
      <w:proofErr w:type="spellStart"/>
      <w:r w:rsidRPr="00864D76">
        <w:t>doi</w:t>
      </w:r>
      <w:proofErr w:type="spellEnd"/>
      <w:r w:rsidRPr="00864D76">
        <w:t>: 10.48550/arXiv.2404.03502.</w:t>
      </w:r>
    </w:p>
    <w:p w14:paraId="2D0ACC39" w14:textId="77777777" w:rsidR="00864D76" w:rsidRPr="00864D76" w:rsidRDefault="00864D76" w:rsidP="00864D76">
      <w:pPr>
        <w:pStyle w:val="Bibliography"/>
      </w:pPr>
      <w:r w:rsidRPr="00864D76">
        <w:t>[25]</w:t>
      </w:r>
      <w:r w:rsidRPr="00864D76">
        <w:tab/>
        <w:t xml:space="preserve">D. L. Pires and M. Broom, “The rules of multiplayer cooperation in networks of communities.” </w:t>
      </w:r>
      <w:proofErr w:type="spellStart"/>
      <w:r w:rsidRPr="00864D76">
        <w:t>arXiv</w:t>
      </w:r>
      <w:proofErr w:type="spellEnd"/>
      <w:r w:rsidRPr="00864D76">
        <w:t>, Apr. 04, 2024. Accessed: Apr. 08, 2024. [Online]. Available: http://arxiv.org/abs/2404.03718</w:t>
      </w:r>
    </w:p>
    <w:p w14:paraId="124962BA" w14:textId="77777777" w:rsidR="00864D76" w:rsidRPr="00864D76" w:rsidRDefault="00864D76" w:rsidP="00864D76">
      <w:pPr>
        <w:pStyle w:val="Bibliography"/>
      </w:pPr>
      <w:r w:rsidRPr="00864D76">
        <w:t>[26]</w:t>
      </w:r>
      <w:r w:rsidRPr="00864D76">
        <w:tab/>
        <w:t xml:space="preserve">D. Raposo, S. Ritter, B. Richards, T. Lillicrap, P. C. Humphreys, and A. Santoro, “Mixture-of-Depths: Dynamically allocating compute in transformer-based language models.” </w:t>
      </w:r>
      <w:proofErr w:type="spellStart"/>
      <w:r w:rsidRPr="00864D76">
        <w:t>arXiv</w:t>
      </w:r>
      <w:proofErr w:type="spellEnd"/>
      <w:r w:rsidRPr="00864D76">
        <w:t>, Apr. 02, 2024. Accessed: Apr. 08, 2024. [Online]. Available: http://arxiv.org/abs/2404.02258</w:t>
      </w:r>
    </w:p>
    <w:p w14:paraId="245D4001" w14:textId="77777777" w:rsidR="00864D76" w:rsidRPr="00864D76" w:rsidRDefault="00864D76" w:rsidP="00864D76">
      <w:pPr>
        <w:pStyle w:val="Bibliography"/>
      </w:pPr>
      <w:r w:rsidRPr="00864D76">
        <w:t>[27]</w:t>
      </w:r>
      <w:r w:rsidRPr="00864D76">
        <w:tab/>
        <w:t>R. Smith and J. Coast, “The economic burden of antimicrobial resistance: Why it is more serious than current studies suggest.” Accessed: Jun. 17, 2024. [Online]. Available: https://researchonline.lshtm.ac.uk/id/eprint/639028/</w:t>
      </w:r>
    </w:p>
    <w:p w14:paraId="286D3650" w14:textId="77777777" w:rsidR="00864D76" w:rsidRPr="00864D76" w:rsidRDefault="00864D76" w:rsidP="00864D76">
      <w:pPr>
        <w:pStyle w:val="Bibliography"/>
      </w:pPr>
      <w:r w:rsidRPr="00864D76">
        <w:t>[28]</w:t>
      </w:r>
      <w:r w:rsidRPr="00864D76">
        <w:tab/>
        <w:t xml:space="preserve">I. Urteaga and C. H. Wiggins, “Sequential Monte Carlo Bandits.” </w:t>
      </w:r>
      <w:proofErr w:type="spellStart"/>
      <w:r w:rsidRPr="00864D76">
        <w:t>arXiv</w:t>
      </w:r>
      <w:proofErr w:type="spellEnd"/>
      <w:r w:rsidRPr="00864D76">
        <w:t xml:space="preserve">, Apr. 04, 2024. </w:t>
      </w:r>
      <w:proofErr w:type="spellStart"/>
      <w:r w:rsidRPr="00864D76">
        <w:t>doi</w:t>
      </w:r>
      <w:proofErr w:type="spellEnd"/>
      <w:r w:rsidRPr="00864D76">
        <w:t>: 10.48550/arXiv.1808.02933.</w:t>
      </w:r>
    </w:p>
    <w:p w14:paraId="00C96DA3" w14:textId="77777777" w:rsidR="00864D76" w:rsidRPr="00864D76" w:rsidRDefault="00864D76" w:rsidP="00864D76">
      <w:pPr>
        <w:pStyle w:val="Bibliography"/>
      </w:pPr>
      <w:r w:rsidRPr="00864D76">
        <w:t>[29]</w:t>
      </w:r>
      <w:r w:rsidRPr="00864D76">
        <w:tab/>
        <w:t xml:space="preserve">G. Viglietta, “History Trees and Their Applications.” </w:t>
      </w:r>
      <w:proofErr w:type="spellStart"/>
      <w:r w:rsidRPr="00864D76">
        <w:t>arXiv</w:t>
      </w:r>
      <w:proofErr w:type="spellEnd"/>
      <w:r w:rsidRPr="00864D76">
        <w:t xml:space="preserve">, Apr. 04, 2024. </w:t>
      </w:r>
      <w:proofErr w:type="spellStart"/>
      <w:r w:rsidRPr="00864D76">
        <w:t>doi</w:t>
      </w:r>
      <w:proofErr w:type="spellEnd"/>
      <w:r w:rsidRPr="00864D76">
        <w:t>: 10.48550/arXiv.2404.02673.</w:t>
      </w:r>
    </w:p>
    <w:p w14:paraId="4A7FC022" w14:textId="77777777" w:rsidR="00864D76" w:rsidRPr="00864D76" w:rsidRDefault="00864D76" w:rsidP="00864D76">
      <w:pPr>
        <w:pStyle w:val="Bibliography"/>
      </w:pPr>
      <w:r w:rsidRPr="00864D76">
        <w:t>[30]</w:t>
      </w:r>
      <w:r w:rsidRPr="00864D76">
        <w:tab/>
        <w:t>J. Yu, M. Huber, and K. Tang, “</w:t>
      </w:r>
      <w:proofErr w:type="spellStart"/>
      <w:r w:rsidRPr="00864D76">
        <w:t>GreedLlama</w:t>
      </w:r>
      <w:proofErr w:type="spellEnd"/>
      <w:r w:rsidRPr="00864D76">
        <w:t xml:space="preserve">: Performance of Financial Value-Aligned Large Language Models in Moral Reasoning.” </w:t>
      </w:r>
      <w:proofErr w:type="spellStart"/>
      <w:r w:rsidRPr="00864D76">
        <w:t>arXiv</w:t>
      </w:r>
      <w:proofErr w:type="spellEnd"/>
      <w:r w:rsidRPr="00864D76">
        <w:t xml:space="preserve">, Apr. 02, 2024. </w:t>
      </w:r>
      <w:proofErr w:type="spellStart"/>
      <w:r w:rsidRPr="00864D76">
        <w:t>doi</w:t>
      </w:r>
      <w:proofErr w:type="spellEnd"/>
      <w:r w:rsidRPr="00864D76">
        <w:t>: 10.48550/arXiv.2404.02934.</w:t>
      </w:r>
    </w:p>
    <w:p w14:paraId="73EAA045" w14:textId="2BEBA3E9" w:rsidR="00650B16" w:rsidRPr="00650B16" w:rsidRDefault="00863DB6" w:rsidP="00650B16">
      <w:pPr>
        <w:ind w:left="360"/>
      </w:pPr>
      <w:r>
        <w:fldChar w:fldCharType="end"/>
      </w:r>
    </w:p>
    <w:p w14:paraId="3695800B" w14:textId="50EC0572" w:rsidR="00922F57" w:rsidRDefault="00922F57">
      <w:pPr>
        <w:jc w:val="left"/>
        <w:rPr>
          <w:rFonts w:ascii="Cambria" w:eastAsia="Times New Roman" w:hAnsi="Cambria"/>
          <w:b/>
          <w:bCs/>
          <w:color w:val="365F91"/>
          <w:sz w:val="28"/>
          <w:szCs w:val="28"/>
        </w:rPr>
      </w:pPr>
      <w:r>
        <w:rPr>
          <w:rFonts w:ascii="Cambria" w:eastAsia="Times New Roman" w:hAnsi="Cambria"/>
          <w:b/>
          <w:bCs/>
          <w:color w:val="365F91"/>
          <w:sz w:val="28"/>
          <w:szCs w:val="28"/>
        </w:rPr>
        <w:br w:type="page"/>
      </w:r>
    </w:p>
    <w:p w14:paraId="0999B6AA" w14:textId="708FF8A1" w:rsidR="00427C79" w:rsidRDefault="00922F57" w:rsidP="006664B3">
      <w:pPr>
        <w:pStyle w:val="Heading1"/>
        <w:numPr>
          <w:ilvl w:val="0"/>
          <w:numId w:val="0"/>
        </w:numPr>
        <w:ind w:left="288"/>
        <w:jc w:val="center"/>
      </w:pPr>
      <w:bookmarkStart w:id="125" w:name="_Toc169380963"/>
      <w:r>
        <w:lastRenderedPageBreak/>
        <w:t>APPENDIX</w:t>
      </w:r>
      <w:bookmarkEnd w:id="125"/>
    </w:p>
    <w:p w14:paraId="29D3FAAC" w14:textId="53025E9B" w:rsidR="00922F57" w:rsidRDefault="00922F57" w:rsidP="00911575">
      <w:pPr>
        <w:spacing w:line="360" w:lineRule="auto"/>
      </w:pPr>
      <w:r>
        <w:t xml:space="preserve">The full result from the Segmentation </w:t>
      </w:r>
      <w:r w:rsidR="00911575">
        <w:t xml:space="preserve">process </w:t>
      </w:r>
    </w:p>
    <w:p w14:paraId="3D72C7A5" w14:textId="428D8871"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7761ECD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nam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Hansen_et_al._-_2024_-_Productivity_and_quality-adjusted_life_years_QALY.grobid.tei.xml</w:t>
      </w:r>
      <w:r w:rsidRPr="005F3038">
        <w:rPr>
          <w:rFonts w:ascii="Courier New" w:eastAsia="Times New Roman" w:hAnsi="Courier New" w:cs="Courier New"/>
          <w:color w:val="777777"/>
          <w:sz w:val="20"/>
          <w:szCs w:val="20"/>
        </w:rPr>
        <w:t>",</w:t>
      </w:r>
    </w:p>
    <w:p w14:paraId="02C8E3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segment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6FCBAFA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741DE4C5"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ntroduction</w:t>
      </w:r>
      <w:r w:rsidRPr="005F3038">
        <w:rPr>
          <w:rFonts w:ascii="Courier New" w:eastAsia="Times New Roman" w:hAnsi="Courier New" w:cs="Courier New"/>
          <w:color w:val="777777"/>
          <w:sz w:val="20"/>
          <w:szCs w:val="20"/>
        </w:rPr>
        <w:t>",</w:t>
      </w:r>
    </w:p>
    <w:p w14:paraId="39DE415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Few aspects concern human beings more than health. But resources are scarce and, as we face demographic changes, with increased demand from retirees and a constrained </w:t>
      </w:r>
      <w:proofErr w:type="spellStart"/>
      <w:r w:rsidRPr="005F3038">
        <w:rPr>
          <w:rFonts w:ascii="Courier New" w:eastAsia="Times New Roman" w:hAnsi="Courier New" w:cs="Courier New"/>
          <w:color w:val="448C27"/>
          <w:sz w:val="20"/>
          <w:szCs w:val="20"/>
        </w:rPr>
        <w:t>labour</w:t>
      </w:r>
      <w:proofErr w:type="spellEnd"/>
      <w:r w:rsidRPr="005F3038">
        <w:rPr>
          <w:rFonts w:ascii="Courier New" w:eastAsia="Times New Roman" w:hAnsi="Courier New" w:cs="Courier New"/>
          <w:color w:val="448C27"/>
          <w:sz w:val="20"/>
          <w:szCs w:val="20"/>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5F3038">
        <w:rPr>
          <w:rFonts w:ascii="Courier New" w:eastAsia="Times New Roman" w:hAnsi="Courier New" w:cs="Courier New"/>
          <w:color w:val="448C27"/>
          <w:sz w:val="20"/>
          <w:szCs w:val="20"/>
        </w:rPr>
        <w:t>programmes</w:t>
      </w:r>
      <w:proofErr w:type="spellEnd"/>
      <w:r w:rsidRPr="005F3038">
        <w:rPr>
          <w:rFonts w:ascii="Courier New" w:eastAsia="Times New Roman" w:hAnsi="Courier New" w:cs="Courier New"/>
          <w:color w:val="448C27"/>
          <w:sz w:val="20"/>
          <w:szCs w:val="20"/>
        </w:rPr>
        <w:t xml:space="preserve"> and </w:t>
      </w:r>
      <w:proofErr w:type="spellStart"/>
      <w:proofErr w:type="gramStart"/>
      <w:r w:rsidRPr="005F3038">
        <w:rPr>
          <w:rFonts w:ascii="Courier New" w:eastAsia="Times New Roman" w:hAnsi="Courier New" w:cs="Courier New"/>
          <w:color w:val="448C27"/>
          <w:sz w:val="20"/>
          <w:szCs w:val="20"/>
        </w:rPr>
        <w:t>policies.It</w:t>
      </w:r>
      <w:proofErr w:type="spellEnd"/>
      <w:proofErr w:type="gramEnd"/>
      <w:r w:rsidRPr="005F3038">
        <w:rPr>
          <w:rFonts w:ascii="Courier New" w:eastAsia="Times New Roman" w:hAnsi="Courier New" w:cs="Courier New"/>
          <w:color w:val="448C27"/>
          <w:sz w:val="20"/>
          <w:szCs w:val="20"/>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5F3038">
        <w:rPr>
          <w:rFonts w:ascii="Courier New" w:eastAsia="Times New Roman" w:hAnsi="Courier New" w:cs="Courier New"/>
          <w:color w:val="777777"/>
          <w:sz w:val="20"/>
          <w:szCs w:val="20"/>
        </w:rPr>
        <w:t>"</w:t>
      </w:r>
    </w:p>
    <w:p w14:paraId="1E7D967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302811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21E2C3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Preliminaries</w:t>
      </w:r>
      <w:r w:rsidRPr="005F3038">
        <w:rPr>
          <w:rFonts w:ascii="Courier New" w:eastAsia="Times New Roman" w:hAnsi="Courier New" w:cs="Courier New"/>
          <w:color w:val="777777"/>
          <w:sz w:val="20"/>
          <w:szCs w:val="20"/>
        </w:rPr>
        <w:t>",</w:t>
      </w:r>
    </w:p>
    <w:p w14:paraId="7A93E97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Let a population consisting of n individuals be identified with the set N = {1, ..., n}. Each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is described by a profile, formalized by a triple d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her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s a health stat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s the productivity level, </w:t>
      </w:r>
      <w:proofErr w:type="spellStart"/>
      <w:r w:rsidRPr="005F3038">
        <w:rPr>
          <w:rFonts w:ascii="Courier New" w:eastAsia="Times New Roman" w:hAnsi="Courier New" w:cs="Courier New"/>
          <w:color w:val="448C27"/>
          <w:sz w:val="20"/>
          <w:szCs w:val="20"/>
        </w:rPr>
        <w:t>andWe</w:t>
      </w:r>
      <w:proofErr w:type="spellEnd"/>
      <w:r w:rsidRPr="005F3038">
        <w:rPr>
          <w:rFonts w:ascii="Courier New" w:eastAsia="Times New Roman" w:hAnsi="Courier New" w:cs="Courier New"/>
          <w:color w:val="448C27"/>
          <w:sz w:val="20"/>
          <w:szCs w:val="20"/>
        </w:rPr>
        <w:t xml:space="preserve"> can think of the health stat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s a chronic or representative health state over time. The productivity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is measured by any chosen indicator. For instance, it can be an indicator of absence from work (e.g., number of sick days per year for a person). Note that such an indicator may reflect productivity and contributions to society in a broad sense. For example, work may include both </w:t>
      </w:r>
      <w:proofErr w:type="spellStart"/>
      <w:r w:rsidRPr="005F3038">
        <w:rPr>
          <w:rFonts w:ascii="Courier New" w:eastAsia="Times New Roman" w:hAnsi="Courier New" w:cs="Courier New"/>
          <w:color w:val="448C27"/>
          <w:sz w:val="20"/>
          <w:szCs w:val="20"/>
        </w:rPr>
        <w:t>labour</w:t>
      </w:r>
      <w:proofErr w:type="spellEnd"/>
      <w:r w:rsidRPr="005F3038">
        <w:rPr>
          <w:rFonts w:ascii="Courier New" w:eastAsia="Times New Roman" w:hAnsi="Courier New" w:cs="Courier New"/>
          <w:color w:val="448C27"/>
          <w:sz w:val="20"/>
          <w:szCs w:val="20"/>
        </w:rPr>
        <w:t xml:space="preserve">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w:t>
      </w:r>
      <w:proofErr w:type="spellStart"/>
      <w:proofErr w:type="gramStart"/>
      <w:r w:rsidRPr="005F3038">
        <w:rPr>
          <w:rFonts w:ascii="Courier New" w:eastAsia="Times New Roman" w:hAnsi="Courier New" w:cs="Courier New"/>
          <w:color w:val="448C27"/>
          <w:sz w:val="20"/>
          <w:szCs w:val="20"/>
        </w:rPr>
        <w:t>retirement.Let</w:t>
      </w:r>
      <w:proofErr w:type="spellEnd"/>
      <w:proofErr w:type="gramEnd"/>
      <w:r w:rsidRPr="005F3038">
        <w:rPr>
          <w:rFonts w:ascii="Courier New" w:eastAsia="Times New Roman" w:hAnsi="Courier New" w:cs="Courier New"/>
          <w:color w:val="448C27"/>
          <w:sz w:val="20"/>
          <w:szCs w:val="20"/>
        </w:rPr>
        <w:t xml:space="preserve">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w:t>
      </w:r>
      <w:proofErr w:type="spellStart"/>
      <w:proofErr w:type="gramStart"/>
      <w:r w:rsidRPr="005F3038">
        <w:rPr>
          <w:rFonts w:ascii="Courier New" w:eastAsia="Times New Roman" w:hAnsi="Courier New" w:cs="Courier New"/>
          <w:color w:val="448C27"/>
          <w:sz w:val="20"/>
          <w:szCs w:val="20"/>
        </w:rPr>
        <w:t>consider.Example</w:t>
      </w:r>
      <w:proofErr w:type="spellEnd"/>
      <w:proofErr w:type="gramEnd"/>
      <w:r w:rsidRPr="005F3038">
        <w:rPr>
          <w:rFonts w:ascii="Courier New" w:eastAsia="Times New Roman" w:hAnsi="Courier New" w:cs="Courier New"/>
          <w:color w:val="448C27"/>
          <w:sz w:val="20"/>
          <w:szCs w:val="20"/>
        </w:rPr>
        <w:t xml:space="preserve"> 1 Consider the following two distributions, involving five individuals each (that could be interpreted as representative agents of five different groups).In the first distribution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1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1, 40). The second individual is experiencing 50% of maximum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2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5, 40). The third individual is experiencing zero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3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 40). The fourth individual is experiencing 50% of maximum productivity and ten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4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5, 10). The last individual is experiencing zero productivity and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5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 0). In the second distribution (d </w:t>
      </w:r>
      <w:r w:rsidRPr="005F3038">
        <w:rPr>
          <w:rFonts w:ascii="Courier New" w:eastAsia="Times New Roman" w:hAnsi="Courier New" w:cs="Courier New"/>
          <w:color w:val="777777"/>
          <w:sz w:val="20"/>
          <w:szCs w:val="20"/>
        </w:rPr>
        <w:t>\u039b</w:t>
      </w:r>
      <w:r w:rsidRPr="005F3038">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w:t>
      </w:r>
      <w:proofErr w:type="spellStart"/>
      <w:r w:rsidRPr="005F3038">
        <w:rPr>
          <w:rFonts w:ascii="Courier New" w:eastAsia="Times New Roman" w:hAnsi="Courier New" w:cs="Courier New"/>
          <w:color w:val="448C27"/>
          <w:sz w:val="20"/>
          <w:szCs w:val="20"/>
        </w:rPr>
        <w:t>so.An</w:t>
      </w:r>
      <w:proofErr w:type="spellEnd"/>
      <w:r w:rsidRPr="005F3038">
        <w:rPr>
          <w:rFonts w:ascii="Courier New" w:eastAsia="Times New Roman" w:hAnsi="Courier New" w:cs="Courier New"/>
          <w:color w:val="448C27"/>
          <w:sz w:val="20"/>
          <w:szCs w:val="20"/>
        </w:rPr>
        <w:t xml:space="preserve"> evaluation function E may be interpreted as an effect measure if it is used for the economic evaluation of health care or working environment </w:t>
      </w:r>
      <w:proofErr w:type="spellStart"/>
      <w:r w:rsidRPr="005F3038">
        <w:rPr>
          <w:rFonts w:ascii="Courier New" w:eastAsia="Times New Roman" w:hAnsi="Courier New" w:cs="Courier New"/>
          <w:color w:val="448C27"/>
          <w:sz w:val="20"/>
          <w:szCs w:val="20"/>
        </w:rPr>
        <w:t>interventions.In</w:t>
      </w:r>
      <w:proofErr w:type="spellEnd"/>
      <w:r w:rsidRPr="005F3038">
        <w:rPr>
          <w:rFonts w:ascii="Courier New" w:eastAsia="Times New Roman" w:hAnsi="Courier New" w:cs="Courier New"/>
          <w:color w:val="448C27"/>
          <w:sz w:val="20"/>
          <w:szCs w:val="20"/>
        </w:rPr>
        <w:t xml:space="preserve">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w:t>
      </w:r>
      <w:proofErr w:type="spellStart"/>
      <w:r w:rsidRPr="005F3038">
        <w:rPr>
          <w:rFonts w:ascii="Courier New" w:eastAsia="Times New Roman" w:hAnsi="Courier New" w:cs="Courier New"/>
          <w:color w:val="448C27"/>
          <w:sz w:val="20"/>
          <w:szCs w:val="20"/>
        </w:rPr>
        <w:t>highlight.The</w:t>
      </w:r>
      <w:proofErr w:type="spellEnd"/>
      <w:r w:rsidRPr="005F3038">
        <w:rPr>
          <w:rFonts w:ascii="Courier New" w:eastAsia="Times New Roman" w:hAnsi="Courier New" w:cs="Courier New"/>
          <w:color w:val="448C27"/>
          <w:sz w:val="20"/>
          <w:szCs w:val="20"/>
        </w:rPr>
        <w:t xml:space="preserve"> first three COMMON axioms apply to all three attributes in the same way; whereas the latter four COMMON axioms introduce some conditions on time which distinguish it from the other two </w:t>
      </w:r>
      <w:proofErr w:type="spellStart"/>
      <w:r w:rsidRPr="005F3038">
        <w:rPr>
          <w:rFonts w:ascii="Courier New" w:eastAsia="Times New Roman" w:hAnsi="Courier New" w:cs="Courier New"/>
          <w:color w:val="448C27"/>
          <w:sz w:val="20"/>
          <w:szCs w:val="20"/>
        </w:rPr>
        <w:t>attributes.The</w:t>
      </w:r>
      <w:proofErr w:type="spellEnd"/>
      <w:r w:rsidRPr="005F3038">
        <w:rPr>
          <w:rFonts w:ascii="Courier New" w:eastAsia="Times New Roman" w:hAnsi="Courier New" w:cs="Courier New"/>
          <w:color w:val="448C27"/>
          <w:sz w:val="20"/>
          <w:szCs w:val="20"/>
        </w:rPr>
        <w:t xml:space="preserve"> first axiom, anonymity, reflects the principle of impartiality, with a long tradition in </w:t>
      </w:r>
      <w:r w:rsidRPr="005F3038">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tWe</w:t>
      </w:r>
      <w:proofErr w:type="spellEnd"/>
      <w:r w:rsidRPr="005F3038">
        <w:rPr>
          <w:rFonts w:ascii="Courier New" w:eastAsia="Times New Roman" w:hAnsi="Courier New" w:cs="Courier New"/>
          <w:color w:val="448C27"/>
          <w:sz w:val="20"/>
          <w:szCs w:val="20"/>
        </w:rPr>
        <w:t xml:space="preserve"> then move to the second group of COMMON axioms. First, the social zero condition, which is reminiscent of a well-known condition for individual utility functions on health (e.g., LMF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a * , 1) and each 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A.The</w:t>
      </w:r>
      <w:proofErr w:type="spellEnd"/>
      <w:r w:rsidRPr="005F3038">
        <w:rPr>
          <w:rFonts w:ascii="Courier New" w:eastAsia="Times New Roman" w:hAnsi="Courier New" w:cs="Courier New"/>
          <w:color w:val="448C27"/>
          <w:sz w:val="20"/>
          <w:szCs w:val="20"/>
        </w:rPr>
        <w:t xml:space="preserv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w:t>
      </w:r>
      <w:proofErr w:type="spellStart"/>
      <w:proofErr w:type="gramStart"/>
      <w:r w:rsidRPr="005F3038">
        <w:rPr>
          <w:rFonts w:ascii="Courier New" w:eastAsia="Times New Roman" w:hAnsi="Courier New" w:cs="Courier New"/>
          <w:color w:val="448C27"/>
          <w:sz w:val="20"/>
          <w:szCs w:val="20"/>
        </w:rPr>
        <w:t>distribution.It</w:t>
      </w:r>
      <w:proofErr w:type="spellEnd"/>
      <w:proofErr w:type="gramEnd"/>
      <w:r w:rsidRPr="005F3038">
        <w:rPr>
          <w:rFonts w:ascii="Courier New" w:eastAsia="Times New Roman" w:hAnsi="Courier New" w:cs="Courier New"/>
          <w:color w:val="448C27"/>
          <w:sz w:val="20"/>
          <w:szCs w:val="20"/>
        </w:rPr>
        <w:t xml:space="preserve">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w:t>
      </w:r>
      <w:proofErr w:type="spellStart"/>
      <w:r w:rsidRPr="005F3038">
        <w:rPr>
          <w:rFonts w:ascii="Courier New" w:eastAsia="Times New Roman" w:hAnsi="Courier New" w:cs="Courier New"/>
          <w:color w:val="448C27"/>
          <w:sz w:val="20"/>
          <w:szCs w:val="20"/>
        </w:rPr>
        <w:t>years.TICHF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1, and </w:t>
      </w:r>
      <w:proofErr w:type="spellStart"/>
      <w:r w:rsidRPr="005F3038">
        <w:rPr>
          <w:rFonts w:ascii="Courier New" w:eastAsia="Times New Roman" w:hAnsi="Courier New" w:cs="Courier New"/>
          <w:color w:val="448C27"/>
          <w:sz w:val="20"/>
          <w:szCs w:val="20"/>
        </w:rPr>
        <w:t>eachOur</w:t>
      </w:r>
      <w:proofErr w:type="spellEnd"/>
      <w:r w:rsidRPr="005F3038">
        <w:rPr>
          <w:rFonts w:ascii="Courier New" w:eastAsia="Times New Roman" w:hAnsi="Courier New" w:cs="Courier New"/>
          <w:color w:val="448C27"/>
          <w:sz w:val="20"/>
          <w:szCs w:val="20"/>
        </w:rPr>
        <w:t xml:space="preserve">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w:t>
      </w:r>
      <w:proofErr w:type="spellStart"/>
      <w:r w:rsidRPr="005F3038">
        <w:rPr>
          <w:rFonts w:ascii="Courier New" w:eastAsia="Times New Roman" w:hAnsi="Courier New" w:cs="Courier New"/>
          <w:color w:val="448C27"/>
          <w:sz w:val="20"/>
          <w:szCs w:val="20"/>
        </w:rPr>
        <w:t>prioritise</w:t>
      </w:r>
      <w:proofErr w:type="spellEnd"/>
      <w:r w:rsidRPr="005F3038">
        <w:rPr>
          <w:rFonts w:ascii="Courier New" w:eastAsia="Times New Roman" w:hAnsi="Courier New" w:cs="Courier New"/>
          <w:color w:val="448C27"/>
          <w:sz w:val="20"/>
          <w:szCs w:val="20"/>
        </w:rPr>
        <w:t xml:space="preserve"> among a set of interventions using the QALY evaluation function A counterpart axiom of productivity independence is health independence, which states that, for fixed productivity and lifetime, the health state of an individual is irrelevant for the </w:t>
      </w:r>
      <w:proofErr w:type="spellStart"/>
      <w:r w:rsidRPr="005F3038">
        <w:rPr>
          <w:rFonts w:ascii="Courier New" w:eastAsia="Times New Roman" w:hAnsi="Courier New" w:cs="Courier New"/>
          <w:color w:val="448C27"/>
          <w:sz w:val="20"/>
          <w:szCs w:val="20"/>
        </w:rPr>
        <w:t>evaluation.And</w:t>
      </w:r>
      <w:proofErr w:type="spellEnd"/>
      <w:r w:rsidRPr="005F3038">
        <w:rPr>
          <w:rFonts w:ascii="Courier New" w:eastAsia="Times New Roman" w:hAnsi="Courier New" w:cs="Courier New"/>
          <w:color w:val="448C27"/>
          <w:sz w:val="20"/>
          <w:szCs w:val="20"/>
        </w:rPr>
        <w:t xml:space="preserve">,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w:t>
      </w:r>
      <w:proofErr w:type="spellStart"/>
      <w:r w:rsidRPr="005F3038">
        <w:rPr>
          <w:rFonts w:ascii="Courier New" w:eastAsia="Times New Roman" w:hAnsi="Courier New" w:cs="Courier New"/>
          <w:color w:val="448C27"/>
          <w:sz w:val="20"/>
          <w:szCs w:val="20"/>
        </w:rPr>
        <w:t>theorems.TIFHC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p, and </w:t>
      </w:r>
      <w:proofErr w:type="spellStart"/>
      <w:r w:rsidRPr="005F3038">
        <w:rPr>
          <w:rFonts w:ascii="Courier New" w:eastAsia="Times New Roman" w:hAnsi="Courier New" w:cs="Courier New"/>
          <w:color w:val="448C27"/>
          <w:sz w:val="20"/>
          <w:szCs w:val="20"/>
        </w:rPr>
        <w:t>eachAs</w:t>
      </w:r>
      <w:proofErr w:type="spellEnd"/>
      <w:r w:rsidRPr="005F3038">
        <w:rPr>
          <w:rFonts w:ascii="Courier New" w:eastAsia="Times New Roman" w:hAnsi="Courier New" w:cs="Courier New"/>
          <w:color w:val="448C27"/>
          <w:sz w:val="20"/>
          <w:szCs w:val="20"/>
        </w:rPr>
        <w:t xml:space="preserve">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w:t>
      </w:r>
      <w:proofErr w:type="spellStart"/>
      <w:proofErr w:type="gramStart"/>
      <w:r w:rsidRPr="005F3038">
        <w:rPr>
          <w:rFonts w:ascii="Courier New" w:eastAsia="Times New Roman" w:hAnsi="Courier New" w:cs="Courier New"/>
          <w:color w:val="448C27"/>
          <w:sz w:val="20"/>
          <w:szCs w:val="20"/>
        </w:rPr>
        <w:t>Formally,whereThe</w:t>
      </w:r>
      <w:proofErr w:type="spellEnd"/>
      <w:proofErr w:type="gramEnd"/>
      <w:r w:rsidRPr="005F3038">
        <w:rPr>
          <w:rFonts w:ascii="Courier New" w:eastAsia="Times New Roman" w:hAnsi="Courier New" w:cs="Courier New"/>
          <w:color w:val="448C27"/>
          <w:sz w:val="20"/>
          <w:szCs w:val="20"/>
        </w:rPr>
        <w:t xml:space="preserve"> following statements are equivalent:1. is represented by a generalized PALY evaluation function (2).The generalized PALY evaluation function is a counterpart of the QALY evaluation </w:t>
      </w:r>
      <w:proofErr w:type="spellStart"/>
      <w:r w:rsidRPr="005F3038">
        <w:rPr>
          <w:rFonts w:ascii="Courier New" w:eastAsia="Times New Roman" w:hAnsi="Courier New" w:cs="Courier New"/>
          <w:color w:val="448C27"/>
          <w:sz w:val="20"/>
          <w:szCs w:val="20"/>
        </w:rPr>
        <w:t>function.As</w:t>
      </w:r>
      <w:proofErr w:type="spellEnd"/>
      <w:r w:rsidRPr="005F3038">
        <w:rPr>
          <w:rFonts w:ascii="Courier New" w:eastAsia="Times New Roman" w:hAnsi="Courier New" w:cs="Courier New"/>
          <w:color w:val="448C27"/>
          <w:sz w:val="20"/>
          <w:szCs w:val="20"/>
        </w:rPr>
        <w:t xml:space="preserve"> such, neither the v function nor the q function (in their respective functional forms) has a monotonic structure. This makes sense in the latter case because the domain of health </w:t>
      </w:r>
      <w:proofErr w:type="spellStart"/>
      <w:r w:rsidRPr="005F3038">
        <w:rPr>
          <w:rFonts w:ascii="Courier New" w:eastAsia="Times New Roman" w:hAnsi="Courier New" w:cs="Courier New"/>
          <w:color w:val="448C27"/>
          <w:sz w:val="20"/>
          <w:szCs w:val="20"/>
        </w:rPr>
        <w:t>statesA</w:t>
      </w:r>
      <w:proofErr w:type="spellEnd"/>
      <w:r w:rsidRPr="005F3038">
        <w:rPr>
          <w:rFonts w:ascii="Courier New" w:eastAsia="Times New Roman" w:hAnsi="Courier New" w:cs="Courier New"/>
          <w:color w:val="448C27"/>
          <w:sz w:val="20"/>
          <w:szCs w:val="20"/>
        </w:rPr>
        <w:t xml:space="preserve"> does not have a mathematical structure. But the domain of productivity levels is naturally ordered and, therefore, it would make sense to impose v a non-decreasing structure. The following axiom will guarantee such a feature as a </w:t>
      </w:r>
      <w:proofErr w:type="spellStart"/>
      <w:r w:rsidRPr="005F3038">
        <w:rPr>
          <w:rFonts w:ascii="Courier New" w:eastAsia="Times New Roman" w:hAnsi="Courier New" w:cs="Courier New"/>
          <w:color w:val="448C27"/>
          <w:sz w:val="20"/>
          <w:szCs w:val="20"/>
        </w:rPr>
        <w:t>byproduct.The</w:t>
      </w:r>
      <w:proofErr w:type="spellEnd"/>
      <w:r w:rsidRPr="005F3038">
        <w:rPr>
          <w:rFonts w:ascii="Courier New" w:eastAsia="Times New Roman" w:hAnsi="Courier New" w:cs="Courier New"/>
          <w:color w:val="448C27"/>
          <w:sz w:val="20"/>
          <w:szCs w:val="20"/>
        </w:rPr>
        <w:t xml:space="preserve"> axiom productivity invariance at full health and common time states that, for any two individuals with common lifetime and full health, it makes no difference who gains in </w:t>
      </w:r>
      <w:proofErr w:type="spellStart"/>
      <w:r w:rsidRPr="005F3038">
        <w:rPr>
          <w:rFonts w:ascii="Courier New" w:eastAsia="Times New Roman" w:hAnsi="Courier New" w:cs="Courier New"/>
          <w:color w:val="448C27"/>
          <w:sz w:val="20"/>
          <w:szCs w:val="20"/>
        </w:rPr>
        <w:t>productivity.PIFHCT</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 and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and </w:t>
      </w:r>
      <w:proofErr w:type="spellStart"/>
      <w:r w:rsidRPr="005F3038">
        <w:rPr>
          <w:rFonts w:ascii="Courier New" w:eastAsia="Times New Roman" w:hAnsi="Courier New" w:cs="Courier New"/>
          <w:color w:val="448C27"/>
          <w:sz w:val="20"/>
          <w:szCs w:val="20"/>
        </w:rPr>
        <w:t>eachAs</w:t>
      </w:r>
      <w:proofErr w:type="spellEnd"/>
      <w:r w:rsidRPr="005F3038">
        <w:rPr>
          <w:rFonts w:ascii="Courier New" w:eastAsia="Times New Roman" w:hAnsi="Courier New" w:cs="Courier New"/>
          <w:color w:val="448C27"/>
          <w:sz w:val="20"/>
          <w:szCs w:val="20"/>
        </w:rPr>
        <w:t xml:space="preserve"> the next result states, adding this axiom to those in Theorem 2 we characterize the affine PALY evaluation </w:t>
      </w:r>
      <w:r w:rsidRPr="005F3038">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w:t>
      </w:r>
      <w:proofErr w:type="spellStart"/>
      <w:r w:rsidRPr="005F3038">
        <w:rPr>
          <w:rFonts w:ascii="Courier New" w:eastAsia="Times New Roman" w:hAnsi="Courier New" w:cs="Courier New"/>
          <w:color w:val="448C27"/>
          <w:sz w:val="20"/>
          <w:szCs w:val="20"/>
        </w:rPr>
        <w:t>function.Formally,where</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w:t>
      </w:r>
      <w:proofErr w:type="spellStart"/>
      <w:r w:rsidRPr="005F3038">
        <w:rPr>
          <w:rFonts w:ascii="Courier New" w:eastAsia="Times New Roman" w:hAnsi="Courier New" w:cs="Courier New"/>
          <w:color w:val="448C27"/>
          <w:sz w:val="20"/>
          <w:szCs w:val="20"/>
        </w:rPr>
        <w:t>PIFHCT.The</w:t>
      </w:r>
      <w:proofErr w:type="spellEnd"/>
      <w:r w:rsidRPr="005F3038">
        <w:rPr>
          <w:rFonts w:ascii="Courier New" w:eastAsia="Times New Roman" w:hAnsi="Courier New" w:cs="Courier New"/>
          <w:color w:val="448C27"/>
          <w:sz w:val="20"/>
          <w:szCs w:val="20"/>
        </w:rPr>
        <w:t xml:space="preserv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w:t>
      </w:r>
      <w:proofErr w:type="spellStart"/>
      <w:r w:rsidRPr="005F3038">
        <w:rPr>
          <w:rFonts w:ascii="Courier New" w:eastAsia="Times New Roman" w:hAnsi="Courier New" w:cs="Courier New"/>
          <w:color w:val="448C27"/>
          <w:sz w:val="20"/>
          <w:szCs w:val="20"/>
        </w:rPr>
        <w:t>Formally,The</w:t>
      </w:r>
      <w:proofErr w:type="spellEnd"/>
      <w:r w:rsidRPr="005F3038">
        <w:rPr>
          <w:rFonts w:ascii="Courier New" w:eastAsia="Times New Roman" w:hAnsi="Courier New" w:cs="Courier New"/>
          <w:color w:val="448C27"/>
          <w:sz w:val="20"/>
          <w:szCs w:val="20"/>
        </w:rPr>
        <w:t xml:space="preserve"> unweighted aggregation of individual PALYs as specified in ( TIU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and </w:t>
      </w:r>
      <w:proofErr w:type="spellStart"/>
      <w:r w:rsidRPr="005F3038">
        <w:rPr>
          <w:rFonts w:ascii="Courier New" w:eastAsia="Times New Roman" w:hAnsi="Courier New" w:cs="Courier New"/>
          <w:color w:val="448C27"/>
          <w:sz w:val="20"/>
          <w:szCs w:val="20"/>
        </w:rPr>
        <w:t>eachThe</w:t>
      </w:r>
      <w:proofErr w:type="spellEnd"/>
      <w:r w:rsidRPr="005F3038">
        <w:rPr>
          <w:rFonts w:ascii="Courier New" w:eastAsia="Times New Roman" w:hAnsi="Courier New" w:cs="Courier New"/>
          <w:color w:val="448C27"/>
          <w:sz w:val="20"/>
          <w:szCs w:val="20"/>
        </w:rPr>
        <w:t xml:space="preserve"> following statements are equivalent:1. is represented by a PALY evaluation function (4).satisfies COMMON, HI, TIFHCP, PIFHCT, and </w:t>
      </w:r>
      <w:proofErr w:type="spellStart"/>
      <w:r w:rsidRPr="005F3038">
        <w:rPr>
          <w:rFonts w:ascii="Courier New" w:eastAsia="Times New Roman" w:hAnsi="Courier New" w:cs="Courier New"/>
          <w:color w:val="448C27"/>
          <w:sz w:val="20"/>
          <w:szCs w:val="20"/>
        </w:rPr>
        <w:t>TIUP.According</w:t>
      </w:r>
      <w:proofErr w:type="spellEnd"/>
      <w:r w:rsidRPr="005F3038">
        <w:rPr>
          <w:rFonts w:ascii="Courier New" w:eastAsia="Times New Roman" w:hAnsi="Courier New" w:cs="Courier New"/>
          <w:color w:val="448C27"/>
          <w:sz w:val="20"/>
          <w:szCs w:val="20"/>
        </w:rPr>
        <w:t xml:space="preserve">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w:t>
      </w:r>
      <w:proofErr w:type="spellStart"/>
      <w:proofErr w:type="gramStart"/>
      <w:r w:rsidRPr="005F3038">
        <w:rPr>
          <w:rFonts w:ascii="Courier New" w:eastAsia="Times New Roman" w:hAnsi="Courier New" w:cs="Courier New"/>
          <w:color w:val="448C27"/>
          <w:sz w:val="20"/>
          <w:szCs w:val="20"/>
        </w:rPr>
        <w:t>intervention.We</w:t>
      </w:r>
      <w:proofErr w:type="spellEnd"/>
      <w:proofErr w:type="gramEnd"/>
      <w:r w:rsidRPr="005F3038">
        <w:rPr>
          <w:rFonts w:ascii="Courier New" w:eastAsia="Times New Roman" w:hAnsi="Courier New" w:cs="Courier New"/>
          <w:color w:val="448C27"/>
          <w:sz w:val="20"/>
          <w:szCs w:val="20"/>
        </w:rPr>
        <w:t xml:space="preserv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5F3038">
        <w:rPr>
          <w:rFonts w:ascii="Courier New" w:eastAsia="Times New Roman" w:hAnsi="Courier New" w:cs="Courier New"/>
          <w:color w:val="777777"/>
          <w:sz w:val="20"/>
          <w:szCs w:val="20"/>
        </w:rPr>
        <w:t>"</w:t>
      </w:r>
    </w:p>
    <w:p w14:paraId="176F604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6CC6D1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B82C0A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mpromising between QALYs and PALYs</w:t>
      </w:r>
      <w:r w:rsidRPr="005F3038">
        <w:rPr>
          <w:rFonts w:ascii="Courier New" w:eastAsia="Times New Roman" w:hAnsi="Courier New" w:cs="Courier New"/>
          <w:color w:val="777777"/>
          <w:sz w:val="20"/>
          <w:szCs w:val="20"/>
        </w:rPr>
        <w:t>",</w:t>
      </w:r>
    </w:p>
    <w:p w14:paraId="3225E60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w:t>
      </w:r>
      <w:proofErr w:type="spellStart"/>
      <w:r w:rsidRPr="005F3038">
        <w:rPr>
          <w:rFonts w:ascii="Courier New" w:eastAsia="Times New Roman" w:hAnsi="Courier New" w:cs="Courier New"/>
          <w:color w:val="448C27"/>
          <w:sz w:val="20"/>
          <w:szCs w:val="20"/>
        </w:rPr>
        <w:t>functions.For</w:t>
      </w:r>
      <w:proofErr w:type="spellEnd"/>
      <w:r w:rsidRPr="005F3038">
        <w:rPr>
          <w:rFonts w:ascii="Courier New" w:eastAsia="Times New Roman" w:hAnsi="Courier New" w:cs="Courier New"/>
          <w:color w:val="448C27"/>
          <w:sz w:val="20"/>
          <w:szCs w:val="20"/>
        </w:rPr>
        <w:t xml:space="preserve">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w:t>
      </w:r>
      <w:proofErr w:type="spellStart"/>
      <w:r w:rsidRPr="005F3038">
        <w:rPr>
          <w:rFonts w:ascii="Courier New" w:eastAsia="Times New Roman" w:hAnsi="Courier New" w:cs="Courier New"/>
          <w:color w:val="448C27"/>
          <w:sz w:val="20"/>
          <w:szCs w:val="20"/>
        </w:rPr>
        <w:t>eachAs</w:t>
      </w:r>
      <w:proofErr w:type="spellEnd"/>
      <w:r w:rsidRPr="005F3038">
        <w:rPr>
          <w:rFonts w:ascii="Courier New" w:eastAsia="Times New Roman" w:hAnsi="Courier New" w:cs="Courier New"/>
          <w:color w:val="448C27"/>
          <w:sz w:val="20"/>
          <w:szCs w:val="20"/>
        </w:rPr>
        <w:t xml:space="preserve"> the next result states, this evaluation function is characterized when we dismiss health independence in the previous result (characterizing PALYs), and strengthen the other two independence axioms to consider the following </w:t>
      </w:r>
      <w:proofErr w:type="spellStart"/>
      <w:r w:rsidRPr="005F3038">
        <w:rPr>
          <w:rFonts w:ascii="Courier New" w:eastAsia="Times New Roman" w:hAnsi="Courier New" w:cs="Courier New"/>
          <w:color w:val="448C27"/>
          <w:sz w:val="20"/>
          <w:szCs w:val="20"/>
        </w:rPr>
        <w:t>ones.First</w:t>
      </w:r>
      <w:proofErr w:type="spellEnd"/>
      <w:r w:rsidRPr="005F3038">
        <w:rPr>
          <w:rFonts w:ascii="Courier New" w:eastAsia="Times New Roman" w:hAnsi="Courier New" w:cs="Courier New"/>
          <w:color w:val="448C27"/>
          <w:sz w:val="20"/>
          <w:szCs w:val="20"/>
        </w:rPr>
        <w:t xml:space="preserve">, time invariance at common health and productivity, which states that for two individuals at common health and productivity, it does not matter to the social planner who receives the extra life </w:t>
      </w:r>
      <w:proofErr w:type="spellStart"/>
      <w:r w:rsidRPr="005F3038">
        <w:rPr>
          <w:rFonts w:ascii="Courier New" w:eastAsia="Times New Roman" w:hAnsi="Courier New" w:cs="Courier New"/>
          <w:color w:val="448C27"/>
          <w:sz w:val="20"/>
          <w:szCs w:val="20"/>
        </w:rPr>
        <w:t>years.TICH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p, and each c &gt; 0,Second, productivity invariance at common health and time, which says that for two individuals at common health and time, it does not matter who gains in </w:t>
      </w:r>
      <w:proofErr w:type="spellStart"/>
      <w:r w:rsidRPr="005F3038">
        <w:rPr>
          <w:rFonts w:ascii="Courier New" w:eastAsia="Times New Roman" w:hAnsi="Courier New" w:cs="Courier New"/>
          <w:color w:val="448C27"/>
          <w:sz w:val="20"/>
          <w:szCs w:val="20"/>
        </w:rPr>
        <w:t>productivity.PICHT</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and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and each c &gt; 0Theorem 5 The following statements are equivalent:1. is represented by a PQALY evaluation function (5).</w:t>
      </w:r>
      <w:r w:rsidRPr="005F3038">
        <w:rPr>
          <w:rFonts w:ascii="Courier New" w:eastAsia="Times New Roman" w:hAnsi="Courier New" w:cs="Courier New"/>
          <w:color w:val="777777"/>
          <w:sz w:val="20"/>
          <w:szCs w:val="20"/>
        </w:rPr>
        <w:t>"</w:t>
      </w:r>
    </w:p>
    <w:p w14:paraId="72F6F4E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071D67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E17AA6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satisfies COMMON, TICHP, PICHT, and TIUP.</w:t>
      </w:r>
      <w:r w:rsidRPr="005F3038">
        <w:rPr>
          <w:rFonts w:ascii="Courier New" w:eastAsia="Times New Roman" w:hAnsi="Courier New" w:cs="Courier New"/>
          <w:color w:val="777777"/>
          <w:sz w:val="20"/>
          <w:szCs w:val="20"/>
        </w:rPr>
        <w:t>",</w:t>
      </w:r>
    </w:p>
    <w:p w14:paraId="3CF03D2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health state quality weight functions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QALY-PQALY evaluation function ( The parameter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w:t>
      </w:r>
      <w:proofErr w:type="spellStart"/>
      <w:r w:rsidRPr="005F3038">
        <w:rPr>
          <w:rFonts w:ascii="Courier New" w:eastAsia="Times New Roman" w:hAnsi="Courier New" w:cs="Courier New"/>
          <w:color w:val="448C27"/>
          <w:sz w:val="20"/>
          <w:szCs w:val="20"/>
        </w:rPr>
        <w:t>intervention.The</w:t>
      </w:r>
      <w:proofErr w:type="spellEnd"/>
      <w:r w:rsidRPr="005F3038">
        <w:rPr>
          <w:rFonts w:ascii="Courier New" w:eastAsia="Times New Roman" w:hAnsi="Courier New" w:cs="Courier New"/>
          <w:color w:val="448C27"/>
          <w:sz w:val="20"/>
          <w:szCs w:val="20"/>
        </w:rPr>
        <w:t xml:space="preserv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w:t>
      </w:r>
      <w:proofErr w:type="gramStart"/>
      <w:r w:rsidRPr="005F3038">
        <w:rPr>
          <w:rFonts w:ascii="Courier New" w:eastAsia="Times New Roman" w:hAnsi="Courier New" w:cs="Courier New"/>
          <w:color w:val="448C27"/>
          <w:sz w:val="20"/>
          <w:szCs w:val="20"/>
        </w:rPr>
        <w:t>).The</w:t>
      </w:r>
      <w:proofErr w:type="gramEnd"/>
      <w:r w:rsidRPr="005F3038">
        <w:rPr>
          <w:rFonts w:ascii="Courier New" w:eastAsia="Times New Roman" w:hAnsi="Courier New" w:cs="Courier New"/>
          <w:color w:val="448C27"/>
          <w:sz w:val="20"/>
          <w:szCs w:val="20"/>
        </w:rPr>
        <w:t xml:space="preserve"> previous family of evaluation functions (6) includes a natural sub-family of evaluation functions (QALY-PALY ) that evaluate distributions by means of the convex combinations of the QALYs and PALYs that the distribution yields.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and each c &gt; 0 such </w:t>
      </w:r>
      <w:proofErr w:type="spellStart"/>
      <w:r w:rsidRPr="005F3038">
        <w:rPr>
          <w:rFonts w:ascii="Courier New" w:eastAsia="Times New Roman" w:hAnsi="Courier New" w:cs="Courier New"/>
          <w:color w:val="448C27"/>
          <w:sz w:val="20"/>
          <w:szCs w:val="20"/>
        </w:rPr>
        <w:t>thatThe</w:t>
      </w:r>
      <w:proofErr w:type="spellEnd"/>
      <w:r w:rsidRPr="005F3038">
        <w:rPr>
          <w:rFonts w:ascii="Courier New" w:eastAsia="Times New Roman" w:hAnsi="Courier New" w:cs="Courier New"/>
          <w:color w:val="448C27"/>
          <w:sz w:val="20"/>
          <w:szCs w:val="20"/>
        </w:rPr>
        <w:t xml:space="preserve"> following statements are equivalent:1. is represented by a QALY-PALY evaluation function all members of the family if and only if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lt; 1 3 . As for the family </w:t>
      </w:r>
      <w:proofErr w:type="gramStart"/>
      <w:r w:rsidRPr="005F3038">
        <w:rPr>
          <w:rFonts w:ascii="Courier New" w:eastAsia="Times New Roman" w:hAnsi="Courier New" w:cs="Courier New"/>
          <w:color w:val="448C27"/>
          <w:sz w:val="20"/>
          <w:szCs w:val="20"/>
        </w:rPr>
        <w:t>( where</w:t>
      </w:r>
      <w:proofErr w:type="gramEnd"/>
      <w:r w:rsidRPr="005F3038">
        <w:rPr>
          <w:rFonts w:ascii="Courier New" w:eastAsia="Times New Roman" w:hAnsi="Courier New" w:cs="Courier New"/>
          <w:color w:val="448C27"/>
          <w:sz w:val="20"/>
          <w:szCs w:val="20"/>
        </w:rPr>
        <w:t xml:space="preserve"> But the family of evaluation functions (8) can also accommodate other evaluation functions that have not been introduced above. For instance, suppose that w is a </w:t>
      </w:r>
      <w:proofErr w:type="spellStart"/>
      <w:r w:rsidRPr="005F3038">
        <w:rPr>
          <w:rFonts w:ascii="Courier New" w:eastAsia="Times New Roman" w:hAnsi="Courier New" w:cs="Courier New"/>
          <w:color w:val="448C27"/>
          <w:sz w:val="20"/>
          <w:szCs w:val="20"/>
        </w:rPr>
        <w:t>semimultiplicative</w:t>
      </w:r>
      <w:proofErr w:type="spellEnd"/>
      <w:r w:rsidRPr="005F3038">
        <w:rPr>
          <w:rFonts w:ascii="Courier New" w:eastAsia="Times New Roman" w:hAnsi="Courier New" w:cs="Courier New"/>
          <w:color w:val="448C27"/>
          <w:sz w:val="20"/>
          <w:szCs w:val="20"/>
        </w:rPr>
        <w:t xml:space="preserve"> function in which productivity enters via a power function, whereas health enters via QALYs, i.e., w(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p </w:t>
      </w:r>
      <w:r w:rsidRPr="005F3038">
        <w:rPr>
          <w:rFonts w:ascii="Courier New" w:eastAsia="Times New Roman" w:hAnsi="Courier New" w:cs="Courier New"/>
          <w:color w:val="777777"/>
          <w:sz w:val="20"/>
          <w:szCs w:val="20"/>
        </w:rPr>
        <w:lastRenderedPageBreak/>
        <w:t>\u03b3</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here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w:t>
      </w:r>
      <w:proofErr w:type="spellStart"/>
      <w:r w:rsidRPr="005F3038">
        <w:rPr>
          <w:rFonts w:ascii="Courier New" w:eastAsia="Times New Roman" w:hAnsi="Courier New" w:cs="Courier New"/>
          <w:color w:val="448C27"/>
          <w:sz w:val="20"/>
          <w:szCs w:val="20"/>
        </w:rPr>
        <w:t>face.A</w:t>
      </w:r>
      <w:proofErr w:type="spellEnd"/>
      <w:r w:rsidRPr="005F3038">
        <w:rPr>
          <w:rFonts w:ascii="Courier New" w:eastAsia="Times New Roman" w:hAnsi="Courier New" w:cs="Courier New"/>
          <w:color w:val="448C27"/>
          <w:sz w:val="20"/>
          <w:szCs w:val="20"/>
        </w:rPr>
        <w:t xml:space="preserve"> weaker axiom than time invariance at common health and productivity, is time invariance at full health and productivity, which states that extra years can be interchangeable among individuals with full health and maximum </w:t>
      </w:r>
      <w:proofErr w:type="spellStart"/>
      <w:r w:rsidRPr="005F3038">
        <w:rPr>
          <w:rFonts w:ascii="Courier New" w:eastAsia="Times New Roman" w:hAnsi="Courier New" w:cs="Courier New"/>
          <w:color w:val="448C27"/>
          <w:sz w:val="20"/>
          <w:szCs w:val="20"/>
        </w:rPr>
        <w:t>productivity.TIFH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f :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 is continuous with respect to its second and third variables </w:t>
      </w:r>
      <w:proofErr w:type="spellStart"/>
      <w:r w:rsidRPr="005F3038">
        <w:rPr>
          <w:rFonts w:ascii="Courier New" w:eastAsia="Times New Roman" w:hAnsi="Courier New" w:cs="Courier New"/>
          <w:color w:val="448C27"/>
          <w:sz w:val="20"/>
          <w:szCs w:val="20"/>
        </w:rPr>
        <w:t>andwhere</w:t>
      </w:r>
      <w:proofErr w:type="spellEnd"/>
      <w:r w:rsidRPr="005F3038">
        <w:rPr>
          <w:rFonts w:ascii="Courier New" w:eastAsia="Times New Roman" w:hAnsi="Courier New" w:cs="Courier New"/>
          <w:color w:val="448C27"/>
          <w:sz w:val="20"/>
          <w:szCs w:val="20"/>
        </w:rPr>
        <w:t xml:space="preserve">,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proofErr w:type="spellStart"/>
      <w:r w:rsidRPr="005F3038">
        <w:rPr>
          <w:rFonts w:ascii="Courier New" w:eastAsia="Times New Roman" w:hAnsi="Courier New" w:cs="Courier New"/>
          <w:color w:val="448C27"/>
          <w:sz w:val="20"/>
          <w:szCs w:val="20"/>
        </w:rPr>
        <w:t>tThe</w:t>
      </w:r>
      <w:proofErr w:type="spellEnd"/>
      <w:r w:rsidRPr="005F3038">
        <w:rPr>
          <w:rFonts w:ascii="Courier New" w:eastAsia="Times New Roman" w:hAnsi="Courier New" w:cs="Courier New"/>
          <w:color w:val="448C27"/>
          <w:sz w:val="20"/>
          <w:szCs w:val="20"/>
        </w:rPr>
        <w:t xml:space="preserv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w:t>
      </w:r>
      <w:proofErr w:type="spellStart"/>
      <w:r w:rsidRPr="005F3038">
        <w:rPr>
          <w:rFonts w:ascii="Courier New" w:eastAsia="Times New Roman" w:hAnsi="Courier New" w:cs="Courier New"/>
          <w:color w:val="448C27"/>
          <w:sz w:val="20"/>
          <w:szCs w:val="20"/>
        </w:rPr>
        <w:t>dwhere</w:t>
      </w:r>
      <w:proofErr w:type="spellEnd"/>
      <w:r w:rsidRPr="005F3038">
        <w:rPr>
          <w:rFonts w:ascii="Courier New" w:eastAsia="Times New Roman" w:hAnsi="Courier New" w:cs="Courier New"/>
          <w:color w:val="448C27"/>
          <w:sz w:val="20"/>
          <w:szCs w:val="20"/>
        </w:rPr>
        <w:t xml:space="preserve">,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proofErr w:type="spellStart"/>
      <w:r w:rsidRPr="005F3038">
        <w:rPr>
          <w:rFonts w:ascii="Courier New" w:eastAsia="Times New Roman" w:hAnsi="Courier New" w:cs="Courier New"/>
          <w:color w:val="448C27"/>
          <w:sz w:val="20"/>
          <w:szCs w:val="20"/>
        </w:rPr>
        <w:t>tOur</w:t>
      </w:r>
      <w:proofErr w:type="spellEnd"/>
      <w:r w:rsidRPr="005F3038">
        <w:rPr>
          <w:rFonts w:ascii="Courier New" w:eastAsia="Times New Roman" w:hAnsi="Courier New" w:cs="Courier New"/>
          <w:color w:val="448C27"/>
          <w:sz w:val="20"/>
          <w:szCs w:val="20"/>
        </w:rPr>
        <w:t xml:space="preserve"> last result states that the generalized HPYE evaluation function is precisely characterized by the set of COMMON </w:t>
      </w:r>
      <w:proofErr w:type="spellStart"/>
      <w:r w:rsidRPr="005F3038">
        <w:rPr>
          <w:rFonts w:ascii="Courier New" w:eastAsia="Times New Roman" w:hAnsi="Courier New" w:cs="Courier New"/>
          <w:color w:val="448C27"/>
          <w:sz w:val="20"/>
          <w:szCs w:val="20"/>
        </w:rPr>
        <w:t>axioms.The</w:t>
      </w:r>
      <w:proofErr w:type="spellEnd"/>
      <w:r w:rsidRPr="005F3038">
        <w:rPr>
          <w:rFonts w:ascii="Courier New" w:eastAsia="Times New Roman" w:hAnsi="Courier New" w:cs="Courier New"/>
          <w:color w:val="448C27"/>
          <w:sz w:val="20"/>
          <w:szCs w:val="20"/>
        </w:rPr>
        <w:t xml:space="preserv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5F3038">
        <w:rPr>
          <w:rFonts w:ascii="Courier New" w:eastAsia="Times New Roman" w:hAnsi="Courier New" w:cs="Courier New"/>
          <w:color w:val="777777"/>
          <w:sz w:val="20"/>
          <w:szCs w:val="20"/>
        </w:rPr>
        <w:t>"</w:t>
      </w:r>
    </w:p>
    <w:p w14:paraId="6765F86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4DF8347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6022614"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Discussion</w:t>
      </w:r>
      <w:r w:rsidRPr="005F3038">
        <w:rPr>
          <w:rFonts w:ascii="Courier New" w:eastAsia="Times New Roman" w:hAnsi="Courier New" w:cs="Courier New"/>
          <w:color w:val="777777"/>
          <w:sz w:val="20"/>
          <w:szCs w:val="20"/>
        </w:rPr>
        <w:t>",</w:t>
      </w:r>
    </w:p>
    <w:p w14:paraId="5B7BAD79"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The results presented above in the form of evaluation functions and their required axioms may be </w:t>
      </w:r>
      <w:proofErr w:type="spellStart"/>
      <w:r w:rsidRPr="005F3038">
        <w:rPr>
          <w:rFonts w:ascii="Courier New" w:eastAsia="Times New Roman" w:hAnsi="Courier New" w:cs="Courier New"/>
          <w:color w:val="448C27"/>
          <w:sz w:val="20"/>
          <w:szCs w:val="20"/>
        </w:rPr>
        <w:t>utilised</w:t>
      </w:r>
      <w:proofErr w:type="spellEnd"/>
      <w:r w:rsidRPr="005F3038">
        <w:rPr>
          <w:rFonts w:ascii="Courier New" w:eastAsia="Times New Roman" w:hAnsi="Courier New" w:cs="Courier New"/>
          <w:color w:val="448C27"/>
          <w:sz w:val="20"/>
          <w:szCs w:val="20"/>
        </w:rPr>
        <w:t xml:space="preserve">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w:t>
      </w:r>
      <w:proofErr w:type="spellStart"/>
      <w:proofErr w:type="gramStart"/>
      <w:r w:rsidRPr="005F3038">
        <w:rPr>
          <w:rFonts w:ascii="Courier New" w:eastAsia="Times New Roman" w:hAnsi="Courier New" w:cs="Courier New"/>
          <w:color w:val="448C27"/>
          <w:sz w:val="20"/>
          <w:szCs w:val="20"/>
        </w:rPr>
        <w:t>study.As</w:t>
      </w:r>
      <w:proofErr w:type="spellEnd"/>
      <w:proofErr w:type="gramEnd"/>
      <w:r w:rsidRPr="005F3038">
        <w:rPr>
          <w:rFonts w:ascii="Courier New" w:eastAsia="Times New Roman" w:hAnsi="Courier New" w:cs="Courier New"/>
          <w:color w:val="448C27"/>
          <w:sz w:val="20"/>
          <w:szCs w:val="20"/>
        </w:rPr>
        <w:t xml:space="preserve">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w:t>
      </w:r>
      <w:proofErr w:type="spellStart"/>
      <w:r w:rsidRPr="005F3038">
        <w:rPr>
          <w:rFonts w:ascii="Courier New" w:eastAsia="Times New Roman" w:hAnsi="Courier New" w:cs="Courier New"/>
          <w:color w:val="448C27"/>
          <w:sz w:val="20"/>
          <w:szCs w:val="20"/>
        </w:rPr>
        <w:t>approach.If</w:t>
      </w:r>
      <w:proofErr w:type="spellEnd"/>
      <w:r w:rsidRPr="005F3038">
        <w:rPr>
          <w:rFonts w:ascii="Courier New" w:eastAsia="Times New Roman" w:hAnsi="Courier New" w:cs="Courier New"/>
          <w:color w:val="448C27"/>
          <w:sz w:val="20"/>
          <w:szCs w:val="20"/>
        </w:rPr>
        <w:t xml:space="preserve">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w:t>
      </w:r>
      <w:proofErr w:type="spellStart"/>
      <w:r w:rsidRPr="005F3038">
        <w:rPr>
          <w:rFonts w:ascii="Courier New" w:eastAsia="Times New Roman" w:hAnsi="Courier New" w:cs="Courier New"/>
          <w:color w:val="448C27"/>
          <w:sz w:val="20"/>
          <w:szCs w:val="20"/>
        </w:rPr>
        <w:t>productivity.Intervention</w:t>
      </w:r>
      <w:proofErr w:type="spellEnd"/>
      <w:r w:rsidRPr="005F3038">
        <w:rPr>
          <w:rFonts w:ascii="Courier New" w:eastAsia="Times New Roman" w:hAnsi="Courier New" w:cs="Courier New"/>
          <w:color w:val="448C27"/>
          <w:sz w:val="20"/>
          <w:szCs w:val="20"/>
        </w:rPr>
        <w:t xml:space="preserve"> B: x individuals obtaining 1 year in health state a and having zero </w:t>
      </w:r>
      <w:proofErr w:type="spellStart"/>
      <w:r w:rsidRPr="005F3038">
        <w:rPr>
          <w:rFonts w:ascii="Courier New" w:eastAsia="Times New Roman" w:hAnsi="Courier New" w:cs="Courier New"/>
          <w:color w:val="448C27"/>
          <w:sz w:val="20"/>
          <w:szCs w:val="20"/>
        </w:rPr>
        <w:t>productivity.In</w:t>
      </w:r>
      <w:proofErr w:type="spellEnd"/>
      <w:r w:rsidRPr="005F3038">
        <w:rPr>
          <w:rFonts w:ascii="Courier New" w:eastAsia="Times New Roman" w:hAnsi="Courier New" w:cs="Courier New"/>
          <w:color w:val="448C27"/>
          <w:sz w:val="20"/>
          <w:szCs w:val="20"/>
        </w:rPr>
        <w:t xml:space="preserve"> particular, each respondent would be asked to identify the number of individuals x in Intervention B to be indifferent between both interventions. The quality weight can then be derived as q(a) = 1000</w:t>
      </w:r>
      <w:proofErr w:type="gramStart"/>
      <w:r w:rsidRPr="005F3038">
        <w:rPr>
          <w:rFonts w:ascii="Courier New" w:eastAsia="Times New Roman" w:hAnsi="Courier New" w:cs="Courier New"/>
          <w:color w:val="448C27"/>
          <w:sz w:val="20"/>
          <w:szCs w:val="20"/>
        </w:rPr>
        <w:t>x .</w:t>
      </w:r>
      <w:proofErr w:type="gramEnd"/>
      <w:r w:rsidRPr="005F3038">
        <w:rPr>
          <w:rFonts w:ascii="Courier New" w:eastAsia="Times New Roman" w:hAnsi="Courier New" w:cs="Courier New"/>
          <w:color w:val="448C27"/>
          <w:sz w:val="20"/>
          <w:szCs w:val="20"/>
        </w:rPr>
        <w:t xml:space="preserve"> The parameter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may be elicited using a different version of the person trade-off </w:t>
      </w:r>
      <w:proofErr w:type="spellStart"/>
      <w:r w:rsidRPr="005F3038">
        <w:rPr>
          <w:rFonts w:ascii="Courier New" w:eastAsia="Times New Roman" w:hAnsi="Courier New" w:cs="Courier New"/>
          <w:color w:val="448C27"/>
          <w:sz w:val="20"/>
          <w:szCs w:val="20"/>
        </w:rPr>
        <w:t>technique.To</w:t>
      </w:r>
      <w:proofErr w:type="spellEnd"/>
      <w:r w:rsidRPr="005F3038">
        <w:rPr>
          <w:rFonts w:ascii="Courier New" w:eastAsia="Times New Roman" w:hAnsi="Courier New" w:cs="Courier New"/>
          <w:color w:val="448C27"/>
          <w:sz w:val="20"/>
          <w:szCs w:val="20"/>
        </w:rPr>
        <w:t xml:space="preserve"> wit, respondents would now be asked to state which of the following interventions are most desirable for society: Intervention C: one individual obtaining 1 year in full health and having zero </w:t>
      </w:r>
      <w:proofErr w:type="spellStart"/>
      <w:r w:rsidRPr="005F3038">
        <w:rPr>
          <w:rFonts w:ascii="Courier New" w:eastAsia="Times New Roman" w:hAnsi="Courier New" w:cs="Courier New"/>
          <w:color w:val="448C27"/>
          <w:sz w:val="20"/>
          <w:szCs w:val="20"/>
        </w:rPr>
        <w:t>productivity.Intervention</w:t>
      </w:r>
      <w:proofErr w:type="spellEnd"/>
      <w:r w:rsidRPr="005F3038">
        <w:rPr>
          <w:rFonts w:ascii="Courier New" w:eastAsia="Times New Roman" w:hAnsi="Courier New" w:cs="Courier New"/>
          <w:color w:val="448C27"/>
          <w:sz w:val="20"/>
          <w:szCs w:val="20"/>
        </w:rPr>
        <w:t xml:space="preserve"> D: one individual obtaining y years in health state a and having maximum </w:t>
      </w:r>
      <w:proofErr w:type="spellStart"/>
      <w:r w:rsidRPr="005F3038">
        <w:rPr>
          <w:rFonts w:ascii="Courier New" w:eastAsia="Times New Roman" w:hAnsi="Courier New" w:cs="Courier New"/>
          <w:color w:val="448C27"/>
          <w:sz w:val="20"/>
          <w:szCs w:val="20"/>
        </w:rPr>
        <w:t>productivity.Each</w:t>
      </w:r>
      <w:proofErr w:type="spellEnd"/>
      <w:r w:rsidRPr="005F3038">
        <w:rPr>
          <w:rFonts w:ascii="Courier New" w:eastAsia="Times New Roman" w:hAnsi="Courier New" w:cs="Courier New"/>
          <w:color w:val="448C27"/>
          <w:sz w:val="20"/>
          <w:szCs w:val="20"/>
        </w:rPr>
        <w:t xml:space="preserve">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5F3038">
        <w:rPr>
          <w:rFonts w:ascii="Courier New" w:eastAsia="Times New Roman" w:hAnsi="Courier New" w:cs="Courier New"/>
          <w:color w:val="777777"/>
          <w:sz w:val="20"/>
          <w:szCs w:val="20"/>
        </w:rPr>
        <w:t>"</w:t>
      </w:r>
    </w:p>
    <w:p w14:paraId="32BADD7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CFD8C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1BC385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ncluding remarks</w:t>
      </w:r>
      <w:r w:rsidRPr="005F3038">
        <w:rPr>
          <w:rFonts w:ascii="Courier New" w:eastAsia="Times New Roman" w:hAnsi="Courier New" w:cs="Courier New"/>
          <w:color w:val="777777"/>
          <w:sz w:val="20"/>
          <w:szCs w:val="20"/>
        </w:rPr>
        <w:t>",</w:t>
      </w:r>
    </w:p>
    <w:p w14:paraId="3CCB1B1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Some of our models, particularly the more general functional forms </w:t>
      </w:r>
      <w:proofErr w:type="gramStart"/>
      <w:r w:rsidRPr="005F3038">
        <w:rPr>
          <w:rFonts w:ascii="Courier New" w:eastAsia="Times New Roman" w:hAnsi="Courier New" w:cs="Courier New"/>
          <w:color w:val="448C27"/>
          <w:sz w:val="20"/>
          <w:szCs w:val="20"/>
        </w:rPr>
        <w:t>( They</w:t>
      </w:r>
      <w:proofErr w:type="gramEnd"/>
      <w:r w:rsidRPr="005F3038">
        <w:rPr>
          <w:rFonts w:ascii="Courier New" w:eastAsia="Times New Roman" w:hAnsi="Courier New" w:cs="Courier New"/>
          <w:color w:val="448C27"/>
          <w:sz w:val="20"/>
          <w:szCs w:val="20"/>
        </w:rPr>
        <w:t xml:space="preserve"> can also be seen as </w:t>
      </w:r>
      <w:proofErr w:type="spellStart"/>
      <w:r w:rsidRPr="005F3038">
        <w:rPr>
          <w:rFonts w:ascii="Courier New" w:eastAsia="Times New Roman" w:hAnsi="Courier New" w:cs="Courier New"/>
          <w:color w:val="448C27"/>
          <w:sz w:val="20"/>
          <w:szCs w:val="20"/>
        </w:rPr>
        <w:t>prioritarian</w:t>
      </w:r>
      <w:proofErr w:type="spellEnd"/>
      <w:r w:rsidRPr="005F3038">
        <w:rPr>
          <w:rFonts w:ascii="Courier New" w:eastAsia="Times New Roman" w:hAnsi="Courier New" w:cs="Courier New"/>
          <w:color w:val="448C27"/>
          <w:sz w:val="20"/>
          <w:szCs w:val="20"/>
        </w:rPr>
        <w:t xml:space="preserve"> evaluation functions (also known as </w:t>
      </w:r>
      <w:proofErr w:type="spellStart"/>
      <w:r w:rsidRPr="005F3038">
        <w:rPr>
          <w:rFonts w:ascii="Courier New" w:eastAsia="Times New Roman" w:hAnsi="Courier New" w:cs="Courier New"/>
          <w:color w:val="448C27"/>
          <w:sz w:val="20"/>
          <w:szCs w:val="20"/>
        </w:rPr>
        <w:t>prioritarian</w:t>
      </w:r>
      <w:proofErr w:type="spellEnd"/>
      <w:r w:rsidRPr="005F3038">
        <w:rPr>
          <w:rFonts w:ascii="Courier New" w:eastAsia="Times New Roman" w:hAnsi="Courier New" w:cs="Courier New"/>
          <w:color w:val="448C27"/>
          <w:sz w:val="20"/>
          <w:szCs w:val="20"/>
        </w:rPr>
        <w:t xml:space="preserve">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w:t>
      </w:r>
      <w:proofErr w:type="spellStart"/>
      <w:proofErr w:type="gramStart"/>
      <w:r w:rsidRPr="005F3038">
        <w:rPr>
          <w:rFonts w:ascii="Courier New" w:eastAsia="Times New Roman" w:hAnsi="Courier New" w:cs="Courier New"/>
          <w:color w:val="448C27"/>
          <w:sz w:val="20"/>
          <w:szCs w:val="20"/>
        </w:rPr>
        <w:t>expectancy.In</w:t>
      </w:r>
      <w:proofErr w:type="spellEnd"/>
      <w:proofErr w:type="gramEnd"/>
      <w:r w:rsidRPr="005F3038">
        <w:rPr>
          <w:rFonts w:ascii="Courier New" w:eastAsia="Times New Roman" w:hAnsi="Courier New" w:cs="Courier New"/>
          <w:color w:val="448C27"/>
          <w:sz w:val="20"/>
          <w:szCs w:val="20"/>
        </w:rPr>
        <w:t xml:space="preserve"> the present framework considering health states, productivity and life years, we could also impose a power transformation of the individual components in each of the structured evaluation functions (1)-( have no effects on (</w:t>
      </w:r>
      <w:proofErr w:type="spellStart"/>
      <w:r w:rsidRPr="005F3038">
        <w:rPr>
          <w:rFonts w:ascii="Courier New" w:eastAsia="Times New Roman" w:hAnsi="Courier New" w:cs="Courier New"/>
          <w:color w:val="448C27"/>
          <w:sz w:val="20"/>
          <w:szCs w:val="20"/>
        </w:rPr>
        <w:t>labour</w:t>
      </w:r>
      <w:proofErr w:type="spellEnd"/>
      <w:r w:rsidRPr="005F3038">
        <w:rPr>
          <w:rFonts w:ascii="Courier New" w:eastAsia="Times New Roman" w:hAnsi="Courier New" w:cs="Courier New"/>
          <w:color w:val="448C27"/>
          <w:sz w:val="20"/>
          <w:szCs w:val="20"/>
        </w:rPr>
        <w:t xml:space="preserve"> market) productivity. This might render QALYs more appropriate for the evaluation of these treatments. But using the same evaluation function for younger patients misses productivity effects. This is a possible </w:t>
      </w:r>
      <w:r w:rsidRPr="005F3038">
        <w:rPr>
          <w:rFonts w:ascii="Courier New" w:eastAsia="Times New Roman" w:hAnsi="Courier New" w:cs="Courier New"/>
          <w:color w:val="448C27"/>
          <w:sz w:val="20"/>
          <w:szCs w:val="20"/>
        </w:rPr>
        <w:lastRenderedPageBreak/>
        <w:t xml:space="preserve">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w:t>
      </w:r>
      <w:proofErr w:type="spellStart"/>
      <w:proofErr w:type="gramStart"/>
      <w:r w:rsidRPr="005F3038">
        <w:rPr>
          <w:rFonts w:ascii="Courier New" w:eastAsia="Times New Roman" w:hAnsi="Courier New" w:cs="Courier New"/>
          <w:color w:val="448C27"/>
          <w:sz w:val="20"/>
          <w:szCs w:val="20"/>
        </w:rPr>
        <w:t>generalizations.Regarding</w:t>
      </w:r>
      <w:proofErr w:type="spellEnd"/>
      <w:proofErr w:type="gramEnd"/>
      <w:r w:rsidRPr="005F3038">
        <w:rPr>
          <w:rFonts w:ascii="Courier New" w:eastAsia="Times New Roman" w:hAnsi="Courier New" w:cs="Courier New"/>
          <w:color w:val="448C27"/>
          <w:sz w:val="20"/>
          <w:szCs w:val="20"/>
        </w:rPr>
        <w:t xml:space="preserve">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That is,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022</w:t>
      </w:r>
      <w:r w:rsidRPr="005F3038">
        <w:rPr>
          <w:rFonts w:ascii="Courier New" w:eastAsia="Times New Roman" w:hAnsi="Courier New" w:cs="Courier New"/>
          <w:color w:val="448C27"/>
          <w:sz w:val="20"/>
          <w:szCs w:val="20"/>
        </w:rPr>
        <w:t xml:space="preserve">), wher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s) denotes the health status of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t time s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his</w:t>
      </w:r>
      <w:proofErr w:type="gramEnd"/>
      <w:r w:rsidRPr="005F3038">
        <w:rPr>
          <w:rFonts w:ascii="Courier New" w:eastAsia="Times New Roman" w:hAnsi="Courier New" w:cs="Courier New"/>
          <w:color w:val="448C27"/>
          <w:sz w:val="20"/>
          <w:szCs w:val="20"/>
        </w:rPr>
        <w:t xml:space="preserve"> would require a reinterpretation of some of the axioms we considered above. 18   Likewise, instead of assuming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aptures the productivity of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e could assume that it captures the probability to succeed in life that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has. Mariotti and </w:t>
      </w:r>
      <w:proofErr w:type="spellStart"/>
      <w:r w:rsidRPr="005F3038">
        <w:rPr>
          <w:rFonts w:ascii="Courier New" w:eastAsia="Times New Roman" w:hAnsi="Courier New" w:cs="Courier New"/>
          <w:color w:val="448C27"/>
          <w:sz w:val="20"/>
          <w:szCs w:val="20"/>
        </w:rPr>
        <w:t>Veneziani</w:t>
      </w:r>
      <w:proofErr w:type="spellEnd"/>
      <w:r w:rsidRPr="005F3038">
        <w:rPr>
          <w:rFonts w:ascii="Courier New" w:eastAsia="Times New Roman" w:hAnsi="Courier New" w:cs="Courier New"/>
          <w:color w:val="448C27"/>
          <w:sz w:val="20"/>
          <w:szCs w:val="20"/>
        </w:rPr>
        <w:t xml:space="preserve"> (2018) refer to this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nd characterize a multiplicative form to evaluate social profiles of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lso known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boxes of lif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w:t>
      </w:r>
      <w:proofErr w:type="spellStart"/>
      <w:proofErr w:type="gramStart"/>
      <w:r w:rsidRPr="005F3038">
        <w:rPr>
          <w:rFonts w:ascii="Courier New" w:eastAsia="Times New Roman" w:hAnsi="Courier New" w:cs="Courier New"/>
          <w:color w:val="448C27"/>
          <w:sz w:val="20"/>
          <w:szCs w:val="20"/>
        </w:rPr>
        <w:t>too.where</w:t>
      </w:r>
      <w:proofErr w:type="spellEnd"/>
      <w:proofErr w:type="gramEnd"/>
      <w:r w:rsidRPr="005F3038">
        <w:rPr>
          <w:rFonts w:ascii="Courier New" w:eastAsia="Times New Roman" w:hAnsi="Courier New" w:cs="Courier New"/>
          <w:color w:val="448C27"/>
          <w:sz w:val="20"/>
          <w:szCs w:val="20"/>
        </w:rPr>
        <w:t xml:space="preserve"> 0 First, we prove tha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there </w:t>
      </w:r>
      <w:proofErr w:type="spellStart"/>
      <w:r w:rsidRPr="005F3038">
        <w:rPr>
          <w:rFonts w:ascii="Courier New" w:eastAsia="Times New Roman" w:hAnsi="Courier New" w:cs="Courier New"/>
          <w:color w:val="448C27"/>
          <w:sz w:val="20"/>
          <w:szCs w:val="20"/>
        </w:rPr>
        <w:t>existsIf</w:t>
      </w:r>
      <w:proofErr w:type="spellEnd"/>
      <w:r w:rsidRPr="005F3038">
        <w:rPr>
          <w:rFonts w:ascii="Courier New" w:eastAsia="Times New Roman" w:hAnsi="Courier New" w:cs="Courier New"/>
          <w:color w:val="448C27"/>
          <w:sz w:val="20"/>
          <w:szCs w:val="20"/>
        </w:rPr>
        <w:t xml:space="preserve">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then it follows from ZERO that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Therefore, assume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gt; 0. We prove that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exists by contradiction. Therefore, assume that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does not exist. Then, T = A </w:t>
      </w:r>
      <w:r w:rsidRPr="005F3038">
        <w:rPr>
          <w:rFonts w:ascii="Courier New" w:eastAsia="Times New Roman" w:hAnsi="Courier New" w:cs="Courier New"/>
          <w:color w:val="777777"/>
          <w:sz w:val="20"/>
          <w:szCs w:val="20"/>
        </w:rPr>
        <w:t>\u222a</w:t>
      </w:r>
      <w:r w:rsidRPr="005F3038">
        <w:rPr>
          <w:rFonts w:ascii="Courier New" w:eastAsia="Times New Roman" w:hAnsi="Courier New" w:cs="Courier New"/>
          <w:color w:val="448C27"/>
          <w:sz w:val="20"/>
          <w:szCs w:val="20"/>
        </w:rPr>
        <w:t xml:space="preserve"> B, </w:t>
      </w:r>
      <w:proofErr w:type="spellStart"/>
      <w:r w:rsidRPr="005F3038">
        <w:rPr>
          <w:rFonts w:ascii="Courier New" w:eastAsia="Times New Roman" w:hAnsi="Courier New" w:cs="Courier New"/>
          <w:color w:val="448C27"/>
          <w:sz w:val="20"/>
          <w:szCs w:val="20"/>
        </w:rPr>
        <w:t>whereBy</w:t>
      </w:r>
      <w:proofErr w:type="spellEnd"/>
      <w:r w:rsidRPr="005F3038">
        <w:rPr>
          <w:rFonts w:ascii="Courier New" w:eastAsia="Times New Roman" w:hAnsi="Courier New" w:cs="Courier New"/>
          <w:color w:val="448C27"/>
          <w:sz w:val="20"/>
          <w:szCs w:val="20"/>
        </w:rPr>
        <w:t xml:space="preserve"> FHPS,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 ] d, implying that either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 contradiction), or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B. Assume the latter. Thus, B is a non-empty </w:t>
      </w:r>
      <w:proofErr w:type="spellStart"/>
      <w:proofErr w:type="gramStart"/>
      <w:r w:rsidRPr="005F3038">
        <w:rPr>
          <w:rFonts w:ascii="Courier New" w:eastAsia="Times New Roman" w:hAnsi="Courier New" w:cs="Courier New"/>
          <w:color w:val="448C27"/>
          <w:sz w:val="20"/>
          <w:szCs w:val="20"/>
        </w:rPr>
        <w:t>set.By</w:t>
      </w:r>
      <w:proofErr w:type="spellEnd"/>
      <w:proofErr w:type="gramEnd"/>
      <w:r w:rsidRPr="005F3038">
        <w:rPr>
          <w:rFonts w:ascii="Courier New" w:eastAsia="Times New Roman" w:hAnsi="Courier New" w:cs="Courier New"/>
          <w:color w:val="448C27"/>
          <w:sz w:val="20"/>
          <w:szCs w:val="20"/>
        </w:rPr>
        <w:t xml:space="preserve"> PLD and ZERO, it follows that either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a contradiction), or 0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gain, assume the latter. Thus, A is a non-empty </w:t>
      </w:r>
      <w:proofErr w:type="spellStart"/>
      <w:proofErr w:type="gramStart"/>
      <w:r w:rsidRPr="005F3038">
        <w:rPr>
          <w:rFonts w:ascii="Courier New" w:eastAsia="Times New Roman" w:hAnsi="Courier New" w:cs="Courier New"/>
          <w:color w:val="448C27"/>
          <w:sz w:val="20"/>
          <w:szCs w:val="20"/>
        </w:rPr>
        <w:t>set.By</w:t>
      </w:r>
      <w:proofErr w:type="spellEnd"/>
      <w:proofErr w:type="gramEnd"/>
      <w:r w:rsidRPr="005F3038">
        <w:rPr>
          <w:rFonts w:ascii="Courier New" w:eastAsia="Times New Roman" w:hAnsi="Courier New" w:cs="Courier New"/>
          <w:color w:val="448C27"/>
          <w:sz w:val="20"/>
          <w:szCs w:val="20"/>
        </w:rPr>
        <w:t xml:space="preserve"> CONT, A and B are open sets relative to T . Altogether, it follows that T is not a connected set, which is a contradiction. Thus,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exists, and due to LMFHP, it is uniquely determined. Finally, by SEP, we can determine each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separately. Therefore, let f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A</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0, 1]</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f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for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ANON, f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f j () = f () for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so the range of f is a connected subset of R. Also, by FHPS, f (a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proofErr w:type="spellStart"/>
      <w:r w:rsidRPr="005F3038">
        <w:rPr>
          <w:rFonts w:ascii="Courier New" w:eastAsia="Times New Roman" w:hAnsi="Courier New" w:cs="Courier New"/>
          <w:color w:val="448C27"/>
          <w:sz w:val="20"/>
          <w:szCs w:val="20"/>
        </w:rPr>
        <w:t>andwhich</w:t>
      </w:r>
      <w:proofErr w:type="spellEnd"/>
      <w:r w:rsidRPr="005F3038">
        <w:rPr>
          <w:rFonts w:ascii="Courier New" w:eastAsia="Times New Roman" w:hAnsi="Courier New" w:cs="Courier New"/>
          <w:color w:val="448C27"/>
          <w:sz w:val="20"/>
          <w:szCs w:val="20"/>
        </w:rPr>
        <w:t xml:space="preserve"> implies that social preferences only depend on the profile of HPYEs, and, by CONT, they </w:t>
      </w:r>
      <w:r w:rsidRPr="005F3038">
        <w:rPr>
          <w:rFonts w:ascii="Courier New" w:eastAsia="Times New Roman" w:hAnsi="Courier New" w:cs="Courier New"/>
          <w:color w:val="448C27"/>
          <w:sz w:val="20"/>
          <w:szCs w:val="20"/>
        </w:rPr>
        <w:lastRenderedPageBreak/>
        <w:t xml:space="preserve">do so continuously. As in the models of where </w:t>
      </w:r>
      <w:proofErr w:type="gramStart"/>
      <w:r w:rsidRPr="005F3038">
        <w:rPr>
          <w:rFonts w:ascii="Courier New" w:eastAsia="Times New Roman" w:hAnsi="Courier New" w:cs="Courier New"/>
          <w:color w:val="448C27"/>
          <w:sz w:val="20"/>
          <w:szCs w:val="20"/>
        </w:rPr>
        <w:t>g :</w:t>
      </w:r>
      <w:proofErr w:type="gramEnd"/>
      <w:r w:rsidRPr="005F3038">
        <w:rPr>
          <w:rFonts w:ascii="Courier New" w:eastAsia="Times New Roman" w:hAnsi="Courier New" w:cs="Courier New"/>
          <w:color w:val="448C27"/>
          <w:sz w:val="20"/>
          <w:szCs w:val="20"/>
        </w:rPr>
        <w:t xml:space="preserve">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w:t>
      </w:r>
      <w:proofErr w:type="spellStart"/>
      <w:r w:rsidRPr="005F3038">
        <w:rPr>
          <w:rFonts w:ascii="Courier New" w:eastAsia="Times New Roman" w:hAnsi="Courier New" w:cs="Courier New"/>
          <w:color w:val="448C27"/>
          <w:sz w:val="20"/>
          <w:szCs w:val="20"/>
        </w:rPr>
        <w:t>increasing.Suppose</w:t>
      </w:r>
      <w:proofErr w:type="spellEnd"/>
      <w:r w:rsidRPr="005F3038">
        <w:rPr>
          <w:rFonts w:ascii="Courier New" w:eastAsia="Times New Roman" w:hAnsi="Courier New" w:cs="Courier New"/>
          <w:color w:val="448C27"/>
          <w:sz w:val="20"/>
          <w:szCs w:val="20"/>
        </w:rPr>
        <w:t xml:space="preserve"> first that is represented by a PHEF satisfying </w:t>
      </w:r>
      <w:proofErr w:type="spellStart"/>
      <w:r w:rsidRPr="005F3038">
        <w:rPr>
          <w:rFonts w:ascii="Courier New" w:eastAsia="Times New Roman" w:hAnsi="Courier New" w:cs="Courier New"/>
          <w:color w:val="448C27"/>
          <w:sz w:val="20"/>
          <w:szCs w:val="20"/>
        </w:rPr>
        <w:t>andThus,Conversely</w:t>
      </w:r>
      <w:proofErr w:type="spellEnd"/>
      <w:r w:rsidRPr="005F3038">
        <w:rPr>
          <w:rFonts w:ascii="Courier New" w:eastAsia="Times New Roman" w:hAnsi="Courier New" w:cs="Courier New"/>
          <w:color w:val="448C27"/>
          <w:sz w:val="20"/>
          <w:szCs w:val="20"/>
        </w:rPr>
        <w:t xml:space="preserve">, assume now that preferences satisfy all the axioms in COMMON as well as TIFHP.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proofErr w:type="gramStart"/>
      <w:r w:rsidRPr="005F3038">
        <w:rPr>
          <w:rFonts w:ascii="Courier New" w:eastAsia="Times New Roman" w:hAnsi="Courier New" w:cs="Courier New"/>
          <w:color w:val="448C27"/>
          <w:sz w:val="20"/>
          <w:szCs w:val="20"/>
        </w:rPr>
        <w:t>D,where</w:t>
      </w:r>
      <w:proofErr w:type="spellEnd"/>
      <w:proofErr w:type="gramEnd"/>
      <w:r w:rsidRPr="005F3038">
        <w:rPr>
          <w:rFonts w:ascii="Courier New" w:eastAsia="Times New Roman" w:hAnsi="Courier New" w:cs="Courier New"/>
          <w:color w:val="448C27"/>
          <w:sz w:val="20"/>
          <w:szCs w:val="20"/>
        </w:rPr>
        <w:t xml:space="preserv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Now, for each pair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R + , and for each c &gt; 0, it follows by TIFHP that g(f (a * ,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 g(f (a * , 1, t j )) = g(f (a * ,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g(f (a * , 1, t j + c)).Or, </w:t>
      </w:r>
      <w:proofErr w:type="spellStart"/>
      <w:r w:rsidRPr="005F3038">
        <w:rPr>
          <w:rFonts w:ascii="Courier New" w:eastAsia="Times New Roman" w:hAnsi="Courier New" w:cs="Courier New"/>
          <w:color w:val="448C27"/>
          <w:sz w:val="20"/>
          <w:szCs w:val="20"/>
        </w:rPr>
        <w:t>equivalently,In</w:t>
      </w:r>
      <w:proofErr w:type="spellEnd"/>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particular,for</w:t>
      </w:r>
      <w:proofErr w:type="spellEnd"/>
      <w:r w:rsidRPr="005F3038">
        <w:rPr>
          <w:rFonts w:ascii="Courier New" w:eastAsia="Times New Roman" w:hAnsi="Courier New" w:cs="Courier New"/>
          <w:color w:val="448C27"/>
          <w:sz w:val="20"/>
          <w:szCs w:val="20"/>
        </w:rPr>
        <w:t xml:space="preserve"> each x, y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D,where</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w:t>
      </w:r>
      <w:proofErr w:type="spellStart"/>
      <w:r w:rsidRPr="005F3038">
        <w:rPr>
          <w:rFonts w:ascii="Courier New" w:eastAsia="Times New Roman" w:hAnsi="Courier New" w:cs="Courier New"/>
          <w:color w:val="448C27"/>
          <w:sz w:val="20"/>
          <w:szCs w:val="20"/>
        </w:rPr>
        <w:t>p,In</w:t>
      </w:r>
      <w:proofErr w:type="spellEnd"/>
      <w:r w:rsidRPr="005F3038">
        <w:rPr>
          <w:rFonts w:ascii="Courier New" w:eastAsia="Times New Roman" w:hAnsi="Courier New" w:cs="Courier New"/>
          <w:color w:val="448C27"/>
          <w:sz w:val="20"/>
          <w:szCs w:val="20"/>
        </w:rPr>
        <w:t xml:space="preserve"> particular,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w(a, p) =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w:t>
      </w:r>
      <w:proofErr w:type="spellStart"/>
      <w:r w:rsidRPr="005F3038">
        <w:rPr>
          <w:rFonts w:ascii="Courier New" w:eastAsia="Times New Roman" w:hAnsi="Courier New" w:cs="Courier New"/>
          <w:color w:val="448C27"/>
          <w:sz w:val="20"/>
          <w:szCs w:val="20"/>
        </w:rPr>
        <w:t>a,p</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 xml:space="preserve">(a * ,1) ,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us, it follows that 1 = </w:t>
      </w:r>
      <w:proofErr w:type="gramStart"/>
      <w:r w:rsidRPr="005F3038">
        <w:rPr>
          <w:rFonts w:ascii="Courier New" w:eastAsia="Times New Roman" w:hAnsi="Courier New" w:cs="Courier New"/>
          <w:color w:val="448C27"/>
          <w:sz w:val="20"/>
          <w:szCs w:val="20"/>
        </w:rPr>
        <w:t>w(</w:t>
      </w:r>
      <w:proofErr w:type="gramEnd"/>
      <w:r w:rsidRPr="005F3038">
        <w:rPr>
          <w:rFonts w:ascii="Courier New" w:eastAsia="Times New Roman" w:hAnsi="Courier New" w:cs="Courier New"/>
          <w:color w:val="448C27"/>
          <w:sz w:val="20"/>
          <w:szCs w:val="20"/>
        </w:rPr>
        <w:t xml:space="preserve">a * , 1)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en, we may write: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w(a, p)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her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as </w:t>
      </w:r>
      <w:proofErr w:type="spellStart"/>
      <w:r w:rsidRPr="005F3038">
        <w:rPr>
          <w:rFonts w:ascii="Courier New" w:eastAsia="Times New Roman" w:hAnsi="Courier New" w:cs="Courier New"/>
          <w:color w:val="448C27"/>
          <w:sz w:val="20"/>
          <w:szCs w:val="20"/>
        </w:rPr>
        <w:t>desired.Suppose</w:t>
      </w:r>
      <w:proofErr w:type="spellEnd"/>
      <w:r w:rsidRPr="005F3038">
        <w:rPr>
          <w:rFonts w:ascii="Courier New" w:eastAsia="Times New Roman" w:hAnsi="Courier New" w:cs="Courier New"/>
          <w:color w:val="448C27"/>
          <w:sz w:val="20"/>
          <w:szCs w:val="20"/>
        </w:rPr>
        <w:t xml:space="preserve"> first that is represented by a PHEF satisfying Then, for each c &gt; 0,Conversely, assume now that preferences satisfy all the axioms in the statement of Theorem 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proofErr w:type="gramStart"/>
      <w:r w:rsidRPr="005F3038">
        <w:rPr>
          <w:rFonts w:ascii="Courier New" w:eastAsia="Times New Roman" w:hAnsi="Courier New" w:cs="Courier New"/>
          <w:color w:val="448C27"/>
          <w:sz w:val="20"/>
          <w:szCs w:val="20"/>
        </w:rPr>
        <w:t>D,where</w:t>
      </w:r>
      <w:proofErr w:type="spellEnd"/>
      <w:proofErr w:type="gramEnd"/>
      <w:r w:rsidRPr="005F3038">
        <w:rPr>
          <w:rFonts w:ascii="Courier New" w:eastAsia="Times New Roman" w:hAnsi="Courier New" w:cs="Courier New"/>
          <w:color w:val="448C27"/>
          <w:sz w:val="20"/>
          <w:szCs w:val="20"/>
        </w:rPr>
        <w:t xml:space="preserv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Now, by PI, </w:t>
      </w:r>
      <w:proofErr w:type="gramStart"/>
      <w:r w:rsidRPr="005F3038">
        <w:rPr>
          <w:rFonts w:ascii="Courier New" w:eastAsia="Times New Roman" w:hAnsi="Courier New" w:cs="Courier New"/>
          <w:color w:val="448C27"/>
          <w:sz w:val="20"/>
          <w:szCs w:val="20"/>
        </w:rPr>
        <w:t>w(</w:t>
      </w:r>
      <w:proofErr w:type="gramEnd"/>
      <w:r w:rsidRPr="005F3038">
        <w:rPr>
          <w:rFonts w:ascii="Courier New" w:eastAsia="Times New Roman" w:hAnsi="Courier New" w:cs="Courier New"/>
          <w:color w:val="448C27"/>
          <w:sz w:val="20"/>
          <w:szCs w:val="20"/>
        </w:rPr>
        <w:t xml:space="preserve">a, p) = w(a,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Let </w:t>
      </w:r>
      <w:proofErr w:type="gramStart"/>
      <w:r w:rsidRPr="005F3038">
        <w:rPr>
          <w:rFonts w:ascii="Courier New" w:eastAsia="Times New Roman" w:hAnsi="Courier New" w:cs="Courier New"/>
          <w:color w:val="448C27"/>
          <w:sz w:val="20"/>
          <w:szCs w:val="20"/>
        </w:rPr>
        <w:t>q :</w:t>
      </w:r>
      <w:proofErr w:type="gramEnd"/>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w(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it follows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A.And</w:t>
      </w:r>
      <w:proofErr w:type="spellEnd"/>
      <w:r w:rsidRPr="005F3038">
        <w:rPr>
          <w:rFonts w:ascii="Courier New" w:eastAsia="Times New Roman" w:hAnsi="Courier New" w:cs="Courier New"/>
          <w:color w:val="448C27"/>
          <w:sz w:val="20"/>
          <w:szCs w:val="20"/>
        </w:rPr>
        <w:t xml:space="preserve"> we may </w:t>
      </w:r>
      <w:proofErr w:type="spellStart"/>
      <w:r w:rsidRPr="005F3038">
        <w:rPr>
          <w:rFonts w:ascii="Courier New" w:eastAsia="Times New Roman" w:hAnsi="Courier New" w:cs="Courier New"/>
          <w:color w:val="448C27"/>
          <w:sz w:val="20"/>
          <w:szCs w:val="20"/>
        </w:rPr>
        <w:t>write:where</w:t>
      </w:r>
      <w:proofErr w:type="spellEnd"/>
      <w:r w:rsidRPr="005F3038">
        <w:rPr>
          <w:rFonts w:ascii="Courier New" w:eastAsia="Times New Roman" w:hAnsi="Courier New" w:cs="Courier New"/>
          <w:color w:val="448C27"/>
          <w:sz w:val="20"/>
          <w:szCs w:val="20"/>
        </w:rPr>
        <w:t xml:space="preserv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w:t>
      </w:r>
      <w:proofErr w:type="spellStart"/>
      <w:r w:rsidRPr="005F3038">
        <w:rPr>
          <w:rFonts w:ascii="Courier New" w:eastAsia="Times New Roman" w:hAnsi="Courier New" w:cs="Courier New"/>
          <w:color w:val="448C27"/>
          <w:sz w:val="20"/>
          <w:szCs w:val="20"/>
        </w:rPr>
        <w:t>desired.Suppose</w:t>
      </w:r>
      <w:proofErr w:type="spellEnd"/>
      <w:r w:rsidRPr="005F3038">
        <w:rPr>
          <w:rFonts w:ascii="Courier New" w:eastAsia="Times New Roman" w:hAnsi="Courier New" w:cs="Courier New"/>
          <w:color w:val="448C27"/>
          <w:sz w:val="20"/>
          <w:szCs w:val="20"/>
        </w:rPr>
        <w:t xml:space="preserve"> first that is represented by a PHEF satisfying Then, for each c &gt; 0,Thus, as v( and each c &gt; 0 such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p j + c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n particular, Suppose first that is represented by a PHEF satisfying Then, for each c &gt; 0 such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p j + c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1, E[(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q(a)(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t + q(a)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 and E[(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q(a)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q(a)p j (t + c)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Thus, [(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therefore, is indeed represented by an evaluation function satisfying (5), as </w:t>
      </w:r>
      <w:proofErr w:type="spellStart"/>
      <w:proofErr w:type="gramStart"/>
      <w:r w:rsidRPr="005F3038">
        <w:rPr>
          <w:rFonts w:ascii="Courier New" w:eastAsia="Times New Roman" w:hAnsi="Courier New" w:cs="Courier New"/>
          <w:color w:val="448C27"/>
          <w:sz w:val="20"/>
          <w:szCs w:val="20"/>
        </w:rPr>
        <w:t>desired.Suppose</w:t>
      </w:r>
      <w:proofErr w:type="spellEnd"/>
      <w:proofErr w:type="gramEnd"/>
      <w:r w:rsidRPr="005F3038">
        <w:rPr>
          <w:rFonts w:ascii="Courier New" w:eastAsia="Times New Roman" w:hAnsi="Courier New" w:cs="Courier New"/>
          <w:color w:val="448C27"/>
          <w:sz w:val="20"/>
          <w:szCs w:val="20"/>
        </w:rPr>
        <w:t xml:space="preserve"> first that is represented by a PHEF satisfying Conversely, assume now that preferences satisfy all the axioms in the statement of Theorem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t follows that is represented by an evaluation function satisfying Case 3.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 0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Let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r(a) =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 ) and q(a)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by FHPS, 1 = </w:t>
      </w:r>
      <w:proofErr w:type="gramStart"/>
      <w:r w:rsidRPr="005F3038">
        <w:rPr>
          <w:rFonts w:ascii="Courier New" w:eastAsia="Times New Roman" w:hAnsi="Courier New" w:cs="Courier New"/>
          <w:color w:val="448C27"/>
          <w:sz w:val="20"/>
          <w:szCs w:val="20"/>
        </w:rPr>
        <w:t>q(</w:t>
      </w:r>
      <w:proofErr w:type="gramEnd"/>
      <w:r w:rsidRPr="005F3038">
        <w:rPr>
          <w:rFonts w:ascii="Courier New" w:eastAsia="Times New Roman" w:hAnsi="Courier New" w:cs="Courier New"/>
          <w:color w:val="448C27"/>
          <w:sz w:val="20"/>
          <w:szCs w:val="20"/>
        </w:rPr>
        <w:t xml:space="preserve">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urthermore, 0 &lt;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lt; 1. Now, if we let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we have w(a, p)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p, for each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and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proofErr w:type="gramStart"/>
      <w:r w:rsidRPr="005F3038">
        <w:rPr>
          <w:rFonts w:ascii="Courier New" w:eastAsia="Times New Roman" w:hAnsi="Courier New" w:cs="Courier New"/>
          <w:color w:val="448C27"/>
          <w:sz w:val="20"/>
          <w:szCs w:val="20"/>
        </w:rPr>
        <w:t>D,where</w:t>
      </w:r>
      <w:proofErr w:type="spellEnd"/>
      <w:proofErr w:type="gramEnd"/>
      <w:r w:rsidRPr="005F3038">
        <w:rPr>
          <w:rFonts w:ascii="Courier New" w:eastAsia="Times New Roman" w:hAnsi="Courier New" w:cs="Courier New"/>
          <w:color w:val="448C27"/>
          <w:sz w:val="20"/>
          <w:szCs w:val="20"/>
        </w:rPr>
        <w:t xml:space="preserv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5F3038">
        <w:rPr>
          <w:rFonts w:ascii="Courier New" w:eastAsia="Times New Roman" w:hAnsi="Courier New" w:cs="Courier New"/>
          <w:color w:val="777777"/>
          <w:sz w:val="20"/>
          <w:szCs w:val="20"/>
        </w:rPr>
        <w:lastRenderedPageBreak/>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w:t>
      </w:r>
      <w:proofErr w:type="spellStart"/>
      <w:r w:rsidRPr="005F3038">
        <w:rPr>
          <w:rFonts w:ascii="Courier New" w:eastAsia="Times New Roman" w:hAnsi="Courier New" w:cs="Courier New"/>
          <w:color w:val="448C27"/>
          <w:sz w:val="20"/>
          <w:szCs w:val="20"/>
        </w:rPr>
        <w:t>andBy</w:t>
      </w:r>
      <w:proofErr w:type="spellEnd"/>
      <w:r w:rsidRPr="005F3038">
        <w:rPr>
          <w:rFonts w:ascii="Courier New" w:eastAsia="Times New Roman" w:hAnsi="Courier New" w:cs="Courier New"/>
          <w:color w:val="448C27"/>
          <w:sz w:val="20"/>
          <w:szCs w:val="20"/>
        </w:rPr>
        <w:t xml:space="preserve"> PICT,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Now, as E[(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t + r(a j )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and E[(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r(a j )(p j + c)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Thus, </w:t>
      </w:r>
      <w:proofErr w:type="gramStart"/>
      <w:r w:rsidRPr="005F3038">
        <w:rPr>
          <w:rFonts w:ascii="Courier New" w:eastAsia="Times New Roman" w:hAnsi="Courier New" w:cs="Courier New"/>
          <w:color w:val="448C27"/>
          <w:sz w:val="20"/>
          <w:szCs w:val="20"/>
        </w:rPr>
        <w:t>r(</w:t>
      </w:r>
      <w:proofErr w:type="gramEnd"/>
      <w:r w:rsidRPr="005F3038">
        <w:rPr>
          <w:rFonts w:ascii="Courier New" w:eastAsia="Times New Roman" w:hAnsi="Courier New" w:cs="Courier New"/>
          <w:color w:val="448C27"/>
          <w:sz w:val="20"/>
          <w:szCs w:val="20"/>
        </w:rPr>
        <w:t xml:space="preserve">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r(a j ), for each pair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1 = </w:t>
      </w:r>
      <w:proofErr w:type="gramStart"/>
      <w:r w:rsidRPr="005F3038">
        <w:rPr>
          <w:rFonts w:ascii="Courier New" w:eastAsia="Times New Roman" w:hAnsi="Courier New" w:cs="Courier New"/>
          <w:color w:val="448C27"/>
          <w:sz w:val="20"/>
          <w:szCs w:val="20"/>
        </w:rPr>
        <w:t>r(</w:t>
      </w:r>
      <w:proofErr w:type="gramEnd"/>
      <w:r w:rsidRPr="005F3038">
        <w:rPr>
          <w:rFonts w:ascii="Courier New" w:eastAsia="Times New Roman" w:hAnsi="Courier New" w:cs="Courier New"/>
          <w:color w:val="448C27"/>
          <w:sz w:val="20"/>
          <w:szCs w:val="20"/>
        </w:rPr>
        <w:t xml:space="preserve">a * ), it follows that r(a)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letting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e obtain that is indeed represented by an evaluation function satisfying </w:t>
      </w:r>
      <w:r w:rsidRPr="005F3038">
        <w:rPr>
          <w:rFonts w:ascii="Courier New" w:eastAsia="Times New Roman" w:hAnsi="Courier New" w:cs="Courier New"/>
          <w:color w:val="777777"/>
          <w:sz w:val="20"/>
          <w:szCs w:val="20"/>
        </w:rPr>
        <w:t>"</w:t>
      </w:r>
    </w:p>
    <w:p w14:paraId="56DBB40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97170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008F138" w14:textId="153303C8"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22B2DDD2" w14:textId="205BEC88" w:rsidR="00911575" w:rsidRPr="00911575" w:rsidRDefault="00911575" w:rsidP="00911575">
      <w:pPr>
        <w:shd w:val="clear" w:color="auto" w:fill="F5F5F5"/>
        <w:jc w:val="left"/>
        <w:rPr>
          <w:rFonts w:ascii="Courier New" w:eastAsia="Times New Roman" w:hAnsi="Courier New" w:cs="Courier New"/>
          <w:color w:val="333333"/>
          <w:sz w:val="16"/>
          <w:szCs w:val="16"/>
        </w:rPr>
      </w:pPr>
    </w:p>
    <w:p w14:paraId="5ABE6367" w14:textId="4930C0E8" w:rsidR="00A254F0" w:rsidRPr="00F25C75" w:rsidRDefault="00911575" w:rsidP="00574681">
      <w:pPr>
        <w:pStyle w:val="Caption"/>
        <w:rPr>
          <w:sz w:val="24"/>
          <w:szCs w:val="24"/>
          <w:lang w:val="vi-VN"/>
        </w:rPr>
      </w:pPr>
      <w:bookmarkStart w:id="126" w:name="_Toc169550583"/>
      <w:r>
        <w:t xml:space="preserve">Figure </w:t>
      </w:r>
      <w:r w:rsidR="00BC5DA3">
        <w:fldChar w:fldCharType="begin"/>
      </w:r>
      <w:r w:rsidR="00BC5DA3">
        <w:instrText xml:space="preserve"> STYLEREF 1 \s </w:instrText>
      </w:r>
      <w:r w:rsidR="00BC5DA3">
        <w:fldChar w:fldCharType="separate"/>
      </w:r>
      <w:r w:rsidR="00490D4B">
        <w:rPr>
          <w:noProof/>
        </w:rPr>
        <w:t>0</w:t>
      </w:r>
      <w:r w:rsidR="00BC5DA3">
        <w:fldChar w:fldCharType="end"/>
      </w:r>
      <w:r w:rsidR="00BC5DA3">
        <w:noBreakHyphen/>
      </w:r>
      <w:r w:rsidR="00BC5DA3">
        <w:fldChar w:fldCharType="begin"/>
      </w:r>
      <w:r w:rsidR="00BC5DA3">
        <w:instrText xml:space="preserve"> SEQ Figure \* ARABIC \s 1 </w:instrText>
      </w:r>
      <w:r w:rsidR="00BC5DA3">
        <w:fldChar w:fldCharType="separate"/>
      </w:r>
      <w:r w:rsidR="00490D4B">
        <w:rPr>
          <w:noProof/>
        </w:rPr>
        <w:t>1</w:t>
      </w:r>
      <w:r w:rsidR="00BC5DA3">
        <w:fldChar w:fldCharType="end"/>
      </w:r>
      <w:r>
        <w:t xml:space="preserve"> – Segmentation full result</w:t>
      </w:r>
      <w:bookmarkEnd w:id="126"/>
    </w:p>
    <w:sectPr w:rsidR="00A254F0" w:rsidRPr="00F25C75" w:rsidSect="001714F7">
      <w:headerReference w:type="default" r:id="rId20"/>
      <w:footerReference w:type="default" r:id="rId21"/>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39C2D8" w14:textId="77777777" w:rsidR="001F7B72" w:rsidRDefault="001F7B72" w:rsidP="00D653E5">
      <w:r>
        <w:separator/>
      </w:r>
    </w:p>
  </w:endnote>
  <w:endnote w:type="continuationSeparator" w:id="0">
    <w:p w14:paraId="588C5359" w14:textId="77777777" w:rsidR="001F7B72" w:rsidRDefault="001F7B72" w:rsidP="00D653E5">
      <w:r>
        <w:continuationSeparator/>
      </w:r>
    </w:p>
  </w:endnote>
  <w:endnote w:type="continuationNotice" w:id="1">
    <w:p w14:paraId="655B8B70" w14:textId="77777777" w:rsidR="001F7B72" w:rsidRDefault="001F7B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Default="00C7508B" w:rsidP="4364BEB3">
    <w:pPr>
      <w:pStyle w:val="Footer"/>
      <w:jc w:val="center"/>
      <w:rPr>
        <w:noProof/>
      </w:rPr>
    </w:pPr>
    <w:r w:rsidRPr="4364BEB3">
      <w:rPr>
        <w:noProof/>
      </w:rPr>
      <w:fldChar w:fldCharType="begin"/>
    </w:r>
    <w:r>
      <w:instrText>PAGE</w:instrText>
    </w:r>
    <w:r w:rsidRPr="4364BEB3">
      <w:fldChar w:fldCharType="separate"/>
    </w:r>
    <w:r w:rsidR="007564D1">
      <w:rPr>
        <w:noProof/>
      </w:rPr>
      <w:t>1</w:t>
    </w:r>
    <w:r w:rsidRPr="4364BEB3">
      <w:rPr>
        <w:noProof/>
      </w:rPr>
      <w:fldChar w:fldCharType="end"/>
    </w:r>
  </w:p>
  <w:p w14:paraId="24A4437B" w14:textId="77777777" w:rsidR="00C7508B"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463054" w14:textId="77777777" w:rsidR="001F7B72" w:rsidRDefault="001F7B72" w:rsidP="00D653E5">
      <w:r>
        <w:separator/>
      </w:r>
    </w:p>
  </w:footnote>
  <w:footnote w:type="continuationSeparator" w:id="0">
    <w:p w14:paraId="7ACC8B0B" w14:textId="77777777" w:rsidR="001F7B72" w:rsidRDefault="001F7B72" w:rsidP="00D653E5">
      <w:r>
        <w:continuationSeparator/>
      </w:r>
    </w:p>
  </w:footnote>
  <w:footnote w:type="continuationNotice" w:id="1">
    <w:p w14:paraId="3EE3E008" w14:textId="77777777" w:rsidR="001F7B72" w:rsidRDefault="001F7B7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14:paraId="1A64E5F9" w14:textId="77777777" w:rsidTr="4364BEB3">
      <w:trPr>
        <w:trHeight w:val="300"/>
      </w:trPr>
      <w:tc>
        <w:tcPr>
          <w:tcW w:w="3020" w:type="dxa"/>
        </w:tcPr>
        <w:p w14:paraId="27C67DD4" w14:textId="2248B9D3" w:rsidR="4364BEB3" w:rsidRDefault="4364BEB3" w:rsidP="4364BEB3">
          <w:pPr>
            <w:pStyle w:val="Header"/>
            <w:ind w:left="-115"/>
            <w:jc w:val="left"/>
          </w:pPr>
        </w:p>
      </w:tc>
      <w:tc>
        <w:tcPr>
          <w:tcW w:w="3020" w:type="dxa"/>
        </w:tcPr>
        <w:p w14:paraId="2822AB22" w14:textId="1E30F071" w:rsidR="4364BEB3" w:rsidRDefault="4364BEB3" w:rsidP="4364BEB3">
          <w:pPr>
            <w:pStyle w:val="Header"/>
            <w:jc w:val="center"/>
          </w:pPr>
        </w:p>
      </w:tc>
      <w:tc>
        <w:tcPr>
          <w:tcW w:w="3020" w:type="dxa"/>
        </w:tcPr>
        <w:p w14:paraId="3E969195" w14:textId="0A995E41" w:rsidR="4364BEB3" w:rsidRDefault="4364BEB3" w:rsidP="4364BEB3">
          <w:pPr>
            <w:pStyle w:val="Header"/>
            <w:ind w:right="-115"/>
            <w:jc w:val="right"/>
          </w:pPr>
        </w:p>
      </w:tc>
    </w:tr>
  </w:tbl>
  <w:p w14:paraId="55DDAF14" w14:textId="3BDE53C6" w:rsidR="4364BEB3"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3"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5"/>
  </w:num>
  <w:num w:numId="6" w16cid:durableId="412553050">
    <w:abstractNumId w:val="25"/>
  </w:num>
  <w:num w:numId="7" w16cid:durableId="1491405542">
    <w:abstractNumId w:val="28"/>
  </w:num>
  <w:num w:numId="8" w16cid:durableId="1635332567">
    <w:abstractNumId w:val="22"/>
  </w:num>
  <w:num w:numId="9" w16cid:durableId="609162139">
    <w:abstractNumId w:val="26"/>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2"/>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5"/>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5"/>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37"/>
  </w:num>
  <w:num w:numId="31" w16cid:durableId="1472404327">
    <w:abstractNumId w:val="36"/>
  </w:num>
  <w:num w:numId="32" w16cid:durableId="1499541482">
    <w:abstractNumId w:val="33"/>
  </w:num>
  <w:num w:numId="33" w16cid:durableId="1447044010">
    <w:abstractNumId w:val="31"/>
  </w:num>
  <w:num w:numId="34" w16cid:durableId="1741832054">
    <w:abstractNumId w:val="27"/>
  </w:num>
  <w:num w:numId="35" w16cid:durableId="295111858">
    <w:abstractNumId w:val="10"/>
  </w:num>
  <w:num w:numId="36" w16cid:durableId="812798540">
    <w:abstractNumId w:val="19"/>
  </w:num>
  <w:num w:numId="37" w16cid:durableId="1654412526">
    <w:abstractNumId w:val="29"/>
  </w:num>
  <w:num w:numId="38" w16cid:durableId="951208772">
    <w:abstractNumId w:val="15"/>
  </w:num>
  <w:num w:numId="39" w16cid:durableId="972632992">
    <w:abstractNumId w:val="23"/>
  </w:num>
  <w:num w:numId="40" w16cid:durableId="1569457424">
    <w:abstractNumId w:val="34"/>
  </w:num>
  <w:num w:numId="41" w16cid:durableId="1017390797">
    <w:abstractNumId w:val="24"/>
  </w:num>
  <w:num w:numId="42" w16cid:durableId="1671443166">
    <w:abstractNumId w:val="14"/>
  </w:num>
  <w:num w:numId="43" w16cid:durableId="109936574">
    <w:abstractNumId w:val="38"/>
  </w:num>
  <w:num w:numId="44" w16cid:durableId="476143688">
    <w:abstractNumId w:val="3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2D4D"/>
    <w:rsid w:val="00044E73"/>
    <w:rsid w:val="00045687"/>
    <w:rsid w:val="000469C0"/>
    <w:rsid w:val="000469D5"/>
    <w:rsid w:val="00050879"/>
    <w:rsid w:val="00051B92"/>
    <w:rsid w:val="000538BB"/>
    <w:rsid w:val="00054007"/>
    <w:rsid w:val="00054500"/>
    <w:rsid w:val="000545C2"/>
    <w:rsid w:val="00054B74"/>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A9D"/>
    <w:rsid w:val="000D2268"/>
    <w:rsid w:val="000D2CC7"/>
    <w:rsid w:val="000D4D2E"/>
    <w:rsid w:val="000D5092"/>
    <w:rsid w:val="000D611B"/>
    <w:rsid w:val="000D66F8"/>
    <w:rsid w:val="000E0996"/>
    <w:rsid w:val="000E0DBA"/>
    <w:rsid w:val="000E1F5C"/>
    <w:rsid w:val="000E2384"/>
    <w:rsid w:val="000E42D7"/>
    <w:rsid w:val="000E6AB5"/>
    <w:rsid w:val="000E6E08"/>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41F7B"/>
    <w:rsid w:val="00143AC7"/>
    <w:rsid w:val="00143CB2"/>
    <w:rsid w:val="00143D10"/>
    <w:rsid w:val="001454CB"/>
    <w:rsid w:val="0014656B"/>
    <w:rsid w:val="0014713B"/>
    <w:rsid w:val="00147630"/>
    <w:rsid w:val="00147C40"/>
    <w:rsid w:val="001513DE"/>
    <w:rsid w:val="001537B1"/>
    <w:rsid w:val="00153DC5"/>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7143"/>
    <w:rsid w:val="001F7206"/>
    <w:rsid w:val="001F7B72"/>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5049"/>
    <w:rsid w:val="00235179"/>
    <w:rsid w:val="0023583D"/>
    <w:rsid w:val="00235EEE"/>
    <w:rsid w:val="00237814"/>
    <w:rsid w:val="00240263"/>
    <w:rsid w:val="0024195B"/>
    <w:rsid w:val="002466D1"/>
    <w:rsid w:val="0024696C"/>
    <w:rsid w:val="00247A22"/>
    <w:rsid w:val="00250954"/>
    <w:rsid w:val="00250C02"/>
    <w:rsid w:val="00251030"/>
    <w:rsid w:val="00253475"/>
    <w:rsid w:val="0025520E"/>
    <w:rsid w:val="002556C4"/>
    <w:rsid w:val="00255A93"/>
    <w:rsid w:val="002566DF"/>
    <w:rsid w:val="00256CD0"/>
    <w:rsid w:val="00257D74"/>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352E"/>
    <w:rsid w:val="00295372"/>
    <w:rsid w:val="0029623E"/>
    <w:rsid w:val="00296E7B"/>
    <w:rsid w:val="00297483"/>
    <w:rsid w:val="002A0126"/>
    <w:rsid w:val="002A0312"/>
    <w:rsid w:val="002A2C15"/>
    <w:rsid w:val="002A37B0"/>
    <w:rsid w:val="002A40A0"/>
    <w:rsid w:val="002A42A2"/>
    <w:rsid w:val="002A4740"/>
    <w:rsid w:val="002A696C"/>
    <w:rsid w:val="002A6C47"/>
    <w:rsid w:val="002A7CC1"/>
    <w:rsid w:val="002B04F4"/>
    <w:rsid w:val="002B0D84"/>
    <w:rsid w:val="002B135E"/>
    <w:rsid w:val="002B452E"/>
    <w:rsid w:val="002B5DB6"/>
    <w:rsid w:val="002C01C2"/>
    <w:rsid w:val="002C0617"/>
    <w:rsid w:val="002C0E16"/>
    <w:rsid w:val="002C1081"/>
    <w:rsid w:val="002C3C02"/>
    <w:rsid w:val="002C3ECE"/>
    <w:rsid w:val="002C40B3"/>
    <w:rsid w:val="002C662A"/>
    <w:rsid w:val="002C7036"/>
    <w:rsid w:val="002D12E5"/>
    <w:rsid w:val="002D1A38"/>
    <w:rsid w:val="002D1E5D"/>
    <w:rsid w:val="002D20AE"/>
    <w:rsid w:val="002D5446"/>
    <w:rsid w:val="002D5494"/>
    <w:rsid w:val="002D55DC"/>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110A"/>
    <w:rsid w:val="00322019"/>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4573"/>
    <w:rsid w:val="00394CCB"/>
    <w:rsid w:val="0039548E"/>
    <w:rsid w:val="00396853"/>
    <w:rsid w:val="003A37AC"/>
    <w:rsid w:val="003A45B6"/>
    <w:rsid w:val="003A4957"/>
    <w:rsid w:val="003A5EFF"/>
    <w:rsid w:val="003A79EC"/>
    <w:rsid w:val="003B157D"/>
    <w:rsid w:val="003B29CE"/>
    <w:rsid w:val="003B358C"/>
    <w:rsid w:val="003B371D"/>
    <w:rsid w:val="003B37CC"/>
    <w:rsid w:val="003C21D8"/>
    <w:rsid w:val="003C233B"/>
    <w:rsid w:val="003C3632"/>
    <w:rsid w:val="003C42BD"/>
    <w:rsid w:val="003D0F03"/>
    <w:rsid w:val="003D2C0B"/>
    <w:rsid w:val="003D38AA"/>
    <w:rsid w:val="003D412D"/>
    <w:rsid w:val="003D436B"/>
    <w:rsid w:val="003D4935"/>
    <w:rsid w:val="003D5189"/>
    <w:rsid w:val="003D5743"/>
    <w:rsid w:val="003D5BFE"/>
    <w:rsid w:val="003D7C6D"/>
    <w:rsid w:val="003E1575"/>
    <w:rsid w:val="003E3EC9"/>
    <w:rsid w:val="003E4DB3"/>
    <w:rsid w:val="003E5150"/>
    <w:rsid w:val="003E54E9"/>
    <w:rsid w:val="003E693F"/>
    <w:rsid w:val="003E7582"/>
    <w:rsid w:val="003E7B7B"/>
    <w:rsid w:val="003F0F0B"/>
    <w:rsid w:val="003F1093"/>
    <w:rsid w:val="003F169B"/>
    <w:rsid w:val="003F34C0"/>
    <w:rsid w:val="003F3D79"/>
    <w:rsid w:val="003F4234"/>
    <w:rsid w:val="003F51AF"/>
    <w:rsid w:val="003F64D4"/>
    <w:rsid w:val="0040179A"/>
    <w:rsid w:val="0040327C"/>
    <w:rsid w:val="004037B7"/>
    <w:rsid w:val="00403B47"/>
    <w:rsid w:val="0040421B"/>
    <w:rsid w:val="00405B29"/>
    <w:rsid w:val="004066DE"/>
    <w:rsid w:val="00406D98"/>
    <w:rsid w:val="004073C0"/>
    <w:rsid w:val="00407691"/>
    <w:rsid w:val="00412105"/>
    <w:rsid w:val="00412137"/>
    <w:rsid w:val="00416E54"/>
    <w:rsid w:val="004175F1"/>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EFD"/>
    <w:rsid w:val="0049502B"/>
    <w:rsid w:val="00495324"/>
    <w:rsid w:val="00495A5F"/>
    <w:rsid w:val="00495D4D"/>
    <w:rsid w:val="00497786"/>
    <w:rsid w:val="004A224A"/>
    <w:rsid w:val="004A296E"/>
    <w:rsid w:val="004A2CED"/>
    <w:rsid w:val="004A6D6E"/>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3A28"/>
    <w:rsid w:val="004D4B51"/>
    <w:rsid w:val="004D73F9"/>
    <w:rsid w:val="004E65EC"/>
    <w:rsid w:val="004F0558"/>
    <w:rsid w:val="004F11AF"/>
    <w:rsid w:val="004F26A4"/>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2E5"/>
    <w:rsid w:val="00547BA0"/>
    <w:rsid w:val="005516F2"/>
    <w:rsid w:val="005519DC"/>
    <w:rsid w:val="00552723"/>
    <w:rsid w:val="0055507C"/>
    <w:rsid w:val="00555620"/>
    <w:rsid w:val="005559E7"/>
    <w:rsid w:val="005563FC"/>
    <w:rsid w:val="00557969"/>
    <w:rsid w:val="0056063A"/>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5AEB"/>
    <w:rsid w:val="005A60D0"/>
    <w:rsid w:val="005A6D2E"/>
    <w:rsid w:val="005A6D3C"/>
    <w:rsid w:val="005A76C4"/>
    <w:rsid w:val="005B037C"/>
    <w:rsid w:val="005B0438"/>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3038"/>
    <w:rsid w:val="005F3FA3"/>
    <w:rsid w:val="005F44FF"/>
    <w:rsid w:val="005F50C0"/>
    <w:rsid w:val="005F6834"/>
    <w:rsid w:val="005F6CFD"/>
    <w:rsid w:val="005F78A2"/>
    <w:rsid w:val="006023D4"/>
    <w:rsid w:val="00602BF1"/>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71A6"/>
    <w:rsid w:val="006572E0"/>
    <w:rsid w:val="00661CC4"/>
    <w:rsid w:val="00664216"/>
    <w:rsid w:val="00665222"/>
    <w:rsid w:val="006664B3"/>
    <w:rsid w:val="00670408"/>
    <w:rsid w:val="00671FF6"/>
    <w:rsid w:val="006723F0"/>
    <w:rsid w:val="0067306F"/>
    <w:rsid w:val="006732BF"/>
    <w:rsid w:val="006744E0"/>
    <w:rsid w:val="006829BE"/>
    <w:rsid w:val="006831AA"/>
    <w:rsid w:val="006839A6"/>
    <w:rsid w:val="00684224"/>
    <w:rsid w:val="00685984"/>
    <w:rsid w:val="0068600D"/>
    <w:rsid w:val="00690F95"/>
    <w:rsid w:val="00693F52"/>
    <w:rsid w:val="00694010"/>
    <w:rsid w:val="00694140"/>
    <w:rsid w:val="006955E9"/>
    <w:rsid w:val="00695D2C"/>
    <w:rsid w:val="00695E2E"/>
    <w:rsid w:val="00696185"/>
    <w:rsid w:val="006979C4"/>
    <w:rsid w:val="006A2B87"/>
    <w:rsid w:val="006A3B5D"/>
    <w:rsid w:val="006A4352"/>
    <w:rsid w:val="006A52BB"/>
    <w:rsid w:val="006A64E5"/>
    <w:rsid w:val="006A6AFB"/>
    <w:rsid w:val="006A74D3"/>
    <w:rsid w:val="006B18A2"/>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1709"/>
    <w:rsid w:val="006E3779"/>
    <w:rsid w:val="006E4804"/>
    <w:rsid w:val="006E6238"/>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430A8"/>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97512"/>
    <w:rsid w:val="00797F69"/>
    <w:rsid w:val="007A0030"/>
    <w:rsid w:val="007A0D49"/>
    <w:rsid w:val="007A1766"/>
    <w:rsid w:val="007A2312"/>
    <w:rsid w:val="007A260A"/>
    <w:rsid w:val="007A2BA8"/>
    <w:rsid w:val="007A3459"/>
    <w:rsid w:val="007A40CE"/>
    <w:rsid w:val="007A49A0"/>
    <w:rsid w:val="007A7389"/>
    <w:rsid w:val="007B0652"/>
    <w:rsid w:val="007B17F4"/>
    <w:rsid w:val="007B3734"/>
    <w:rsid w:val="007B6579"/>
    <w:rsid w:val="007B6891"/>
    <w:rsid w:val="007C04C6"/>
    <w:rsid w:val="007C3323"/>
    <w:rsid w:val="007C38E2"/>
    <w:rsid w:val="007C45E9"/>
    <w:rsid w:val="007C4969"/>
    <w:rsid w:val="007C575A"/>
    <w:rsid w:val="007D1149"/>
    <w:rsid w:val="007D1FD2"/>
    <w:rsid w:val="007D2CD5"/>
    <w:rsid w:val="007D3966"/>
    <w:rsid w:val="007D45CE"/>
    <w:rsid w:val="007D49BE"/>
    <w:rsid w:val="007D4BF2"/>
    <w:rsid w:val="007D5F17"/>
    <w:rsid w:val="007E0330"/>
    <w:rsid w:val="007E039A"/>
    <w:rsid w:val="007E1891"/>
    <w:rsid w:val="007E1C56"/>
    <w:rsid w:val="007E275C"/>
    <w:rsid w:val="007E3C5F"/>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4C7"/>
    <w:rsid w:val="008009D1"/>
    <w:rsid w:val="00801B12"/>
    <w:rsid w:val="008021D7"/>
    <w:rsid w:val="0080388B"/>
    <w:rsid w:val="00804E5C"/>
    <w:rsid w:val="00804F40"/>
    <w:rsid w:val="0080680E"/>
    <w:rsid w:val="00807E9C"/>
    <w:rsid w:val="00811782"/>
    <w:rsid w:val="00811E1A"/>
    <w:rsid w:val="00812167"/>
    <w:rsid w:val="0081404F"/>
    <w:rsid w:val="0081423F"/>
    <w:rsid w:val="0081511E"/>
    <w:rsid w:val="008152CE"/>
    <w:rsid w:val="0082023B"/>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1289"/>
    <w:rsid w:val="00852381"/>
    <w:rsid w:val="00853468"/>
    <w:rsid w:val="00853D65"/>
    <w:rsid w:val="00853E28"/>
    <w:rsid w:val="00857754"/>
    <w:rsid w:val="00860A19"/>
    <w:rsid w:val="00860E25"/>
    <w:rsid w:val="0086194B"/>
    <w:rsid w:val="00862E2E"/>
    <w:rsid w:val="00863DB6"/>
    <w:rsid w:val="00864D76"/>
    <w:rsid w:val="0086578E"/>
    <w:rsid w:val="00866F89"/>
    <w:rsid w:val="0087354B"/>
    <w:rsid w:val="00873DB4"/>
    <w:rsid w:val="00874093"/>
    <w:rsid w:val="00875E98"/>
    <w:rsid w:val="008766DD"/>
    <w:rsid w:val="00877E21"/>
    <w:rsid w:val="0088200C"/>
    <w:rsid w:val="00882A48"/>
    <w:rsid w:val="0088385F"/>
    <w:rsid w:val="008870A6"/>
    <w:rsid w:val="00890914"/>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44DE"/>
    <w:rsid w:val="00984995"/>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38B4"/>
    <w:rsid w:val="009A38C1"/>
    <w:rsid w:val="009A5127"/>
    <w:rsid w:val="009A6611"/>
    <w:rsid w:val="009A7818"/>
    <w:rsid w:val="009B14DC"/>
    <w:rsid w:val="009B1E20"/>
    <w:rsid w:val="009B2564"/>
    <w:rsid w:val="009B2A2A"/>
    <w:rsid w:val="009B413E"/>
    <w:rsid w:val="009B44D7"/>
    <w:rsid w:val="009B4B22"/>
    <w:rsid w:val="009B582F"/>
    <w:rsid w:val="009B5F33"/>
    <w:rsid w:val="009C0088"/>
    <w:rsid w:val="009C02A1"/>
    <w:rsid w:val="009C080A"/>
    <w:rsid w:val="009C1E43"/>
    <w:rsid w:val="009D02A8"/>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2D6A"/>
    <w:rsid w:val="009E353D"/>
    <w:rsid w:val="009E3E09"/>
    <w:rsid w:val="009E4D72"/>
    <w:rsid w:val="009E54E5"/>
    <w:rsid w:val="009E5E14"/>
    <w:rsid w:val="009E6577"/>
    <w:rsid w:val="009E7118"/>
    <w:rsid w:val="009F0955"/>
    <w:rsid w:val="009F7A39"/>
    <w:rsid w:val="00A01431"/>
    <w:rsid w:val="00A031C5"/>
    <w:rsid w:val="00A03476"/>
    <w:rsid w:val="00A035DE"/>
    <w:rsid w:val="00A03695"/>
    <w:rsid w:val="00A05700"/>
    <w:rsid w:val="00A065BB"/>
    <w:rsid w:val="00A079A5"/>
    <w:rsid w:val="00A10FA6"/>
    <w:rsid w:val="00A110BF"/>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DD5"/>
    <w:rsid w:val="00A66E41"/>
    <w:rsid w:val="00A67EF8"/>
    <w:rsid w:val="00A7043E"/>
    <w:rsid w:val="00A72273"/>
    <w:rsid w:val="00A75D68"/>
    <w:rsid w:val="00A75ED5"/>
    <w:rsid w:val="00A7724A"/>
    <w:rsid w:val="00A807CB"/>
    <w:rsid w:val="00A80FDD"/>
    <w:rsid w:val="00A82EE8"/>
    <w:rsid w:val="00A85B17"/>
    <w:rsid w:val="00A869B2"/>
    <w:rsid w:val="00A8790D"/>
    <w:rsid w:val="00A879A4"/>
    <w:rsid w:val="00A919E4"/>
    <w:rsid w:val="00A9231D"/>
    <w:rsid w:val="00A930AC"/>
    <w:rsid w:val="00A94970"/>
    <w:rsid w:val="00AA0E36"/>
    <w:rsid w:val="00AA1B8A"/>
    <w:rsid w:val="00AA1DE8"/>
    <w:rsid w:val="00AA4886"/>
    <w:rsid w:val="00AA5648"/>
    <w:rsid w:val="00AA5BE9"/>
    <w:rsid w:val="00AA5C92"/>
    <w:rsid w:val="00AA6F88"/>
    <w:rsid w:val="00AB019F"/>
    <w:rsid w:val="00AB2020"/>
    <w:rsid w:val="00AB2072"/>
    <w:rsid w:val="00AB20DD"/>
    <w:rsid w:val="00AB4228"/>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4025"/>
    <w:rsid w:val="00AF52B2"/>
    <w:rsid w:val="00AF5AF7"/>
    <w:rsid w:val="00AF7081"/>
    <w:rsid w:val="00AF784E"/>
    <w:rsid w:val="00B00878"/>
    <w:rsid w:val="00B00AC3"/>
    <w:rsid w:val="00B017CB"/>
    <w:rsid w:val="00B02619"/>
    <w:rsid w:val="00B02E21"/>
    <w:rsid w:val="00B02F30"/>
    <w:rsid w:val="00B038DB"/>
    <w:rsid w:val="00B04FBE"/>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1F36"/>
    <w:rsid w:val="00B650A9"/>
    <w:rsid w:val="00B663A7"/>
    <w:rsid w:val="00B67D57"/>
    <w:rsid w:val="00B743EE"/>
    <w:rsid w:val="00B77AD9"/>
    <w:rsid w:val="00B80C47"/>
    <w:rsid w:val="00B8241D"/>
    <w:rsid w:val="00B824E2"/>
    <w:rsid w:val="00B82757"/>
    <w:rsid w:val="00B8316D"/>
    <w:rsid w:val="00B83A3A"/>
    <w:rsid w:val="00B870F0"/>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A40"/>
    <w:rsid w:val="00BC6C60"/>
    <w:rsid w:val="00BC7341"/>
    <w:rsid w:val="00BC7A93"/>
    <w:rsid w:val="00BD1CFC"/>
    <w:rsid w:val="00BD380D"/>
    <w:rsid w:val="00BD38E7"/>
    <w:rsid w:val="00BD475C"/>
    <w:rsid w:val="00BD4D0B"/>
    <w:rsid w:val="00BD7847"/>
    <w:rsid w:val="00BD7EE7"/>
    <w:rsid w:val="00BE1454"/>
    <w:rsid w:val="00BE5712"/>
    <w:rsid w:val="00BE5CB5"/>
    <w:rsid w:val="00BE60FE"/>
    <w:rsid w:val="00BE7799"/>
    <w:rsid w:val="00BF0E29"/>
    <w:rsid w:val="00BF5B6B"/>
    <w:rsid w:val="00BF7EB8"/>
    <w:rsid w:val="00C0077D"/>
    <w:rsid w:val="00C031DF"/>
    <w:rsid w:val="00C052A5"/>
    <w:rsid w:val="00C06CE0"/>
    <w:rsid w:val="00C07189"/>
    <w:rsid w:val="00C11515"/>
    <w:rsid w:val="00C11BB4"/>
    <w:rsid w:val="00C169AE"/>
    <w:rsid w:val="00C17269"/>
    <w:rsid w:val="00C17396"/>
    <w:rsid w:val="00C1751E"/>
    <w:rsid w:val="00C175A6"/>
    <w:rsid w:val="00C175AB"/>
    <w:rsid w:val="00C21B60"/>
    <w:rsid w:val="00C228CC"/>
    <w:rsid w:val="00C25322"/>
    <w:rsid w:val="00C2654D"/>
    <w:rsid w:val="00C27B28"/>
    <w:rsid w:val="00C27C56"/>
    <w:rsid w:val="00C300CD"/>
    <w:rsid w:val="00C30C5B"/>
    <w:rsid w:val="00C31F73"/>
    <w:rsid w:val="00C34B35"/>
    <w:rsid w:val="00C35116"/>
    <w:rsid w:val="00C35945"/>
    <w:rsid w:val="00C36B74"/>
    <w:rsid w:val="00C36FA9"/>
    <w:rsid w:val="00C40690"/>
    <w:rsid w:val="00C40729"/>
    <w:rsid w:val="00C41708"/>
    <w:rsid w:val="00C42F5B"/>
    <w:rsid w:val="00C44004"/>
    <w:rsid w:val="00C44456"/>
    <w:rsid w:val="00C4507E"/>
    <w:rsid w:val="00C4532E"/>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75A2"/>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30B5"/>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4992"/>
    <w:rsid w:val="00D34BE8"/>
    <w:rsid w:val="00D3547D"/>
    <w:rsid w:val="00D37918"/>
    <w:rsid w:val="00D37BE0"/>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46E1"/>
    <w:rsid w:val="00D653E5"/>
    <w:rsid w:val="00D66BBA"/>
    <w:rsid w:val="00D71028"/>
    <w:rsid w:val="00D71980"/>
    <w:rsid w:val="00D740C0"/>
    <w:rsid w:val="00D752AF"/>
    <w:rsid w:val="00D77F3B"/>
    <w:rsid w:val="00D8437A"/>
    <w:rsid w:val="00D84483"/>
    <w:rsid w:val="00D856D1"/>
    <w:rsid w:val="00D8586A"/>
    <w:rsid w:val="00D873DE"/>
    <w:rsid w:val="00D90221"/>
    <w:rsid w:val="00D925EB"/>
    <w:rsid w:val="00D92D86"/>
    <w:rsid w:val="00D93B0A"/>
    <w:rsid w:val="00D95946"/>
    <w:rsid w:val="00DA0A8F"/>
    <w:rsid w:val="00DA1B6B"/>
    <w:rsid w:val="00DA4B6E"/>
    <w:rsid w:val="00DA5057"/>
    <w:rsid w:val="00DA5368"/>
    <w:rsid w:val="00DA5BCB"/>
    <w:rsid w:val="00DA7114"/>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5A7D"/>
    <w:rsid w:val="00E15C01"/>
    <w:rsid w:val="00E1630E"/>
    <w:rsid w:val="00E17D7A"/>
    <w:rsid w:val="00E20367"/>
    <w:rsid w:val="00E21DA8"/>
    <w:rsid w:val="00E21F0F"/>
    <w:rsid w:val="00E2249F"/>
    <w:rsid w:val="00E23D0A"/>
    <w:rsid w:val="00E24CDB"/>
    <w:rsid w:val="00E2578E"/>
    <w:rsid w:val="00E27698"/>
    <w:rsid w:val="00E278B0"/>
    <w:rsid w:val="00E27AA2"/>
    <w:rsid w:val="00E30A94"/>
    <w:rsid w:val="00E30B22"/>
    <w:rsid w:val="00E30C94"/>
    <w:rsid w:val="00E31CBB"/>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1C19"/>
    <w:rsid w:val="00E7202D"/>
    <w:rsid w:val="00E7346A"/>
    <w:rsid w:val="00E73726"/>
    <w:rsid w:val="00E745E7"/>
    <w:rsid w:val="00E75526"/>
    <w:rsid w:val="00E773A8"/>
    <w:rsid w:val="00E77977"/>
    <w:rsid w:val="00E801E0"/>
    <w:rsid w:val="00E849E7"/>
    <w:rsid w:val="00E86B3F"/>
    <w:rsid w:val="00E87327"/>
    <w:rsid w:val="00E87888"/>
    <w:rsid w:val="00E9051D"/>
    <w:rsid w:val="00E92FC5"/>
    <w:rsid w:val="00E935BA"/>
    <w:rsid w:val="00E93953"/>
    <w:rsid w:val="00E93B18"/>
    <w:rsid w:val="00E93C33"/>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778C"/>
    <w:rsid w:val="00EE7793"/>
    <w:rsid w:val="00EE7E30"/>
    <w:rsid w:val="00EF18BA"/>
    <w:rsid w:val="00EF1EAD"/>
    <w:rsid w:val="00EF2193"/>
    <w:rsid w:val="00EF34A7"/>
    <w:rsid w:val="00EF418F"/>
    <w:rsid w:val="00F00BE9"/>
    <w:rsid w:val="00F026E6"/>
    <w:rsid w:val="00F04316"/>
    <w:rsid w:val="00F04ACA"/>
    <w:rsid w:val="00F05048"/>
    <w:rsid w:val="00F06429"/>
    <w:rsid w:val="00F1065D"/>
    <w:rsid w:val="00F11519"/>
    <w:rsid w:val="00F11A6C"/>
    <w:rsid w:val="00F11D48"/>
    <w:rsid w:val="00F12E98"/>
    <w:rsid w:val="00F12EF3"/>
    <w:rsid w:val="00F1322E"/>
    <w:rsid w:val="00F141BC"/>
    <w:rsid w:val="00F148BC"/>
    <w:rsid w:val="00F1627A"/>
    <w:rsid w:val="00F20705"/>
    <w:rsid w:val="00F226A4"/>
    <w:rsid w:val="00F25C75"/>
    <w:rsid w:val="00F27728"/>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1B51"/>
    <w:rsid w:val="00F62016"/>
    <w:rsid w:val="00F623C1"/>
    <w:rsid w:val="00F625A4"/>
    <w:rsid w:val="00F63ACC"/>
    <w:rsid w:val="00F64128"/>
    <w:rsid w:val="00F650DC"/>
    <w:rsid w:val="00F651ED"/>
    <w:rsid w:val="00F65608"/>
    <w:rsid w:val="00F670BD"/>
    <w:rsid w:val="00F67352"/>
    <w:rsid w:val="00F70C3C"/>
    <w:rsid w:val="00F70F26"/>
    <w:rsid w:val="00F74B84"/>
    <w:rsid w:val="00F75A2F"/>
    <w:rsid w:val="00F75BA7"/>
    <w:rsid w:val="00F75D3E"/>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uiPriority w:val="99"/>
    <w:unhideWhenUsed/>
    <w:rsid w:val="007F52D5"/>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9</TotalTime>
  <Pages>49</Pages>
  <Words>25433</Words>
  <Characters>144973</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32</cp:revision>
  <cp:lastPrinted>2024-06-15T16:31:00Z</cp:lastPrinted>
  <dcterms:created xsi:type="dcterms:W3CDTF">2021-09-23T18:04:00Z</dcterms:created>
  <dcterms:modified xsi:type="dcterms:W3CDTF">2024-06-17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RU9K1GH1"/&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